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876118C" w14:textId="6CFF145D" w:rsidR="00DD542A" w:rsidRDefault="00B2345E" w:rsidP="009D0E87">
      <w:pPr>
        <w:jc w:val="center"/>
        <w:rPr>
          <w:b/>
          <w:bCs/>
          <w:sz w:val="24"/>
          <w:szCs w:val="24"/>
        </w:rPr>
      </w:pPr>
      <w:r>
        <w:rPr>
          <w:b/>
          <w:bCs/>
          <w:sz w:val="24"/>
          <w:szCs w:val="24"/>
        </w:rPr>
        <w:t xml:space="preserve">Predicting </w:t>
      </w:r>
      <w:r w:rsidR="00A55AC3">
        <w:rPr>
          <w:b/>
          <w:bCs/>
          <w:sz w:val="24"/>
          <w:szCs w:val="24"/>
        </w:rPr>
        <w:t>F</w:t>
      </w:r>
      <w:r w:rsidR="00050DDE">
        <w:rPr>
          <w:b/>
          <w:bCs/>
          <w:sz w:val="24"/>
          <w:szCs w:val="24"/>
        </w:rPr>
        <w:t>orefoot-</w:t>
      </w:r>
      <w:r w:rsidR="00A55AC3">
        <w:rPr>
          <w:b/>
          <w:bCs/>
          <w:sz w:val="24"/>
          <w:szCs w:val="24"/>
        </w:rPr>
        <w:t>O</w:t>
      </w:r>
      <w:r w:rsidR="00DD542A">
        <w:rPr>
          <w:b/>
          <w:bCs/>
          <w:sz w:val="24"/>
          <w:szCs w:val="24"/>
        </w:rPr>
        <w:t xml:space="preserve">rthosis </w:t>
      </w:r>
      <w:r w:rsidR="00A55AC3">
        <w:rPr>
          <w:b/>
          <w:bCs/>
          <w:sz w:val="24"/>
          <w:szCs w:val="24"/>
        </w:rPr>
        <w:t>I</w:t>
      </w:r>
      <w:r w:rsidR="00050DDE">
        <w:rPr>
          <w:b/>
          <w:bCs/>
          <w:sz w:val="24"/>
          <w:szCs w:val="24"/>
        </w:rPr>
        <w:t>nteractions</w:t>
      </w:r>
      <w:r w:rsidR="001F7A9F">
        <w:rPr>
          <w:b/>
          <w:bCs/>
          <w:sz w:val="24"/>
          <w:szCs w:val="24"/>
        </w:rPr>
        <w:t xml:space="preserve"> </w:t>
      </w:r>
      <w:r w:rsidR="00F92E36">
        <w:rPr>
          <w:b/>
          <w:bCs/>
          <w:sz w:val="24"/>
          <w:szCs w:val="24"/>
        </w:rPr>
        <w:t xml:space="preserve">in </w:t>
      </w:r>
      <w:r w:rsidR="00A55AC3">
        <w:rPr>
          <w:b/>
          <w:bCs/>
          <w:sz w:val="24"/>
          <w:szCs w:val="24"/>
        </w:rPr>
        <w:t>R</w:t>
      </w:r>
      <w:r w:rsidR="00F92E36">
        <w:rPr>
          <w:b/>
          <w:bCs/>
          <w:sz w:val="24"/>
          <w:szCs w:val="24"/>
        </w:rPr>
        <w:t xml:space="preserve">heumatoid </w:t>
      </w:r>
      <w:r w:rsidR="00A55AC3">
        <w:rPr>
          <w:b/>
          <w:bCs/>
          <w:sz w:val="24"/>
          <w:szCs w:val="24"/>
        </w:rPr>
        <w:t>A</w:t>
      </w:r>
      <w:r w:rsidR="00F92E36">
        <w:rPr>
          <w:b/>
          <w:bCs/>
          <w:sz w:val="24"/>
          <w:szCs w:val="24"/>
        </w:rPr>
        <w:t xml:space="preserve">rthritis </w:t>
      </w:r>
      <w:r w:rsidR="00A55AC3">
        <w:rPr>
          <w:b/>
          <w:bCs/>
          <w:sz w:val="24"/>
          <w:szCs w:val="24"/>
        </w:rPr>
        <w:t>using Computational Modelling</w:t>
      </w:r>
    </w:p>
    <w:p w14:paraId="371D6697" w14:textId="04BE4640" w:rsidR="009F15E3" w:rsidRDefault="00E21070" w:rsidP="00274D87">
      <w:r>
        <w:t xml:space="preserve">E.S. </w:t>
      </w:r>
      <w:r w:rsidRPr="00E21070">
        <w:t>Kelly</w:t>
      </w:r>
      <w:r w:rsidR="00274D87" w:rsidRPr="00274D87">
        <w:rPr>
          <w:vertAlign w:val="superscript"/>
        </w:rPr>
        <w:t>1</w:t>
      </w:r>
      <w:r w:rsidR="00221A63">
        <w:t>*</w:t>
      </w:r>
      <w:r w:rsidRPr="00E21070">
        <w:t xml:space="preserve">, </w:t>
      </w:r>
      <w:r>
        <w:t xml:space="preserve">P.R. </w:t>
      </w:r>
      <w:r w:rsidRPr="00E21070">
        <w:t>Worsley</w:t>
      </w:r>
      <w:r w:rsidR="00002217" w:rsidRPr="00002217">
        <w:rPr>
          <w:vertAlign w:val="superscript"/>
        </w:rPr>
        <w:t>2</w:t>
      </w:r>
      <w:r w:rsidRPr="00E21070">
        <w:t>,</w:t>
      </w:r>
      <w:r>
        <w:t xml:space="preserve"> C.</w:t>
      </w:r>
      <w:r w:rsidR="004637FB">
        <w:t>J.</w:t>
      </w:r>
      <w:r w:rsidRPr="00E21070">
        <w:t xml:space="preserve"> Bowen</w:t>
      </w:r>
      <w:r w:rsidR="002E4C41" w:rsidRPr="002E4C41">
        <w:rPr>
          <w:vertAlign w:val="superscript"/>
        </w:rPr>
        <w:t>2</w:t>
      </w:r>
      <w:r w:rsidRPr="00E21070">
        <w:t xml:space="preserve">, </w:t>
      </w:r>
      <w:r w:rsidR="004637FB">
        <w:t xml:space="preserve">L. </w:t>
      </w:r>
      <w:r w:rsidRPr="00E21070">
        <w:t>Cherry</w:t>
      </w:r>
      <w:r w:rsidR="00895E42" w:rsidRPr="00895E42">
        <w:rPr>
          <w:vertAlign w:val="superscript"/>
        </w:rPr>
        <w:t>2</w:t>
      </w:r>
      <w:r w:rsidRPr="00E21070">
        <w:t xml:space="preserve">, </w:t>
      </w:r>
      <w:r w:rsidR="001267CE">
        <w:t>B. K</w:t>
      </w:r>
      <w:r w:rsidR="00A0772D">
        <w:t>eenan</w:t>
      </w:r>
      <w:r w:rsidR="00895E42" w:rsidRPr="00895E42">
        <w:rPr>
          <w:vertAlign w:val="superscript"/>
        </w:rPr>
        <w:t>3</w:t>
      </w:r>
      <w:r w:rsidR="00A0772D">
        <w:t>,</w:t>
      </w:r>
      <w:r w:rsidRPr="00E21070">
        <w:t xml:space="preserve"> </w:t>
      </w:r>
      <w:r w:rsidR="000C1470">
        <w:t>C.</w:t>
      </w:r>
      <w:r w:rsidR="002A40F6">
        <w:t>J.</w:t>
      </w:r>
      <w:r w:rsidR="000C1470">
        <w:t xml:space="preserve"> </w:t>
      </w:r>
      <w:r w:rsidRPr="00E21070">
        <w:t>Edwards</w:t>
      </w:r>
      <w:r w:rsidR="007E02AB" w:rsidRPr="007E02AB">
        <w:rPr>
          <w:vertAlign w:val="superscript"/>
        </w:rPr>
        <w:t>4</w:t>
      </w:r>
      <w:r w:rsidRPr="00E21070">
        <w:t>,</w:t>
      </w:r>
      <w:r w:rsidR="00396069">
        <w:t xml:space="preserve"> N. O’Brien</w:t>
      </w:r>
      <w:r w:rsidR="00396069">
        <w:rPr>
          <w:vertAlign w:val="superscript"/>
        </w:rPr>
        <w:t>4</w:t>
      </w:r>
      <w:r w:rsidR="00396069">
        <w:t>,</w:t>
      </w:r>
      <w:r w:rsidRPr="00E21070">
        <w:t xml:space="preserve"> </w:t>
      </w:r>
      <w:r w:rsidR="000C1470">
        <w:t xml:space="preserve">L. </w:t>
      </w:r>
      <w:r w:rsidRPr="00E21070">
        <w:t>King</w:t>
      </w:r>
      <w:r w:rsidR="002F3513" w:rsidRPr="002F3513">
        <w:rPr>
          <w:vertAlign w:val="superscript"/>
        </w:rPr>
        <w:t>4</w:t>
      </w:r>
      <w:r w:rsidRPr="00E21070">
        <w:t xml:space="preserve">, </w:t>
      </w:r>
      <w:r w:rsidR="000C1470">
        <w:t xml:space="preserve">A.S. </w:t>
      </w:r>
      <w:r w:rsidRPr="00E21070">
        <w:t>Dickinson</w:t>
      </w:r>
      <w:r w:rsidR="00002217" w:rsidRPr="00002217">
        <w:rPr>
          <w:vertAlign w:val="superscript"/>
        </w:rPr>
        <w:t>1</w:t>
      </w:r>
    </w:p>
    <w:p w14:paraId="43A7EF9D" w14:textId="17B7F78F" w:rsidR="00274D87" w:rsidRDefault="00002217" w:rsidP="00274D87">
      <w:r w:rsidRPr="00002217">
        <w:rPr>
          <w:vertAlign w:val="superscript"/>
        </w:rPr>
        <w:t>1</w:t>
      </w:r>
      <w:r>
        <w:t>School of Engineering, Faculty of Engineering and Physical Sciences, University of Southampton, Southampton, UK</w:t>
      </w:r>
    </w:p>
    <w:p w14:paraId="07A0EE1D" w14:textId="1B09001F" w:rsidR="00002217" w:rsidRDefault="00002217" w:rsidP="00274D87">
      <w:r w:rsidRPr="00221A63">
        <w:rPr>
          <w:vertAlign w:val="superscript"/>
        </w:rPr>
        <w:t>2</w:t>
      </w:r>
      <w:r w:rsidR="00221A63">
        <w:t>School of Health Sciences, Faculty of Environmental and Life Sciences, University of Southampton, Southampton, UK</w:t>
      </w:r>
    </w:p>
    <w:p w14:paraId="4356731D" w14:textId="1FB2D88F" w:rsidR="00895E42" w:rsidRDefault="00895E42" w:rsidP="00274D87">
      <w:r w:rsidRPr="00F67810">
        <w:rPr>
          <w:vertAlign w:val="superscript"/>
        </w:rPr>
        <w:t>3</w:t>
      </w:r>
      <w:r w:rsidR="00F67810">
        <w:t xml:space="preserve">School of Engineering, </w:t>
      </w:r>
      <w:r w:rsidR="0017761E">
        <w:t xml:space="preserve">College of Physical Sciences and Engineering, </w:t>
      </w:r>
      <w:r w:rsidR="00F67810">
        <w:t>Cardiff University, UK</w:t>
      </w:r>
    </w:p>
    <w:p w14:paraId="2B2ABA9F" w14:textId="4FD156CA" w:rsidR="007E02AB" w:rsidRDefault="007E02AB" w:rsidP="00274D87">
      <w:r w:rsidRPr="00D4568A">
        <w:rPr>
          <w:vertAlign w:val="superscript"/>
        </w:rPr>
        <w:t>4</w:t>
      </w:r>
      <w:r w:rsidR="005A7CA4" w:rsidRPr="005A7CA4">
        <w:t>University Hospital Southampton NHS Foundation Trust</w:t>
      </w:r>
      <w:r w:rsidR="00D4568A">
        <w:t>, Southampton, UK</w:t>
      </w:r>
    </w:p>
    <w:p w14:paraId="0C143FEC" w14:textId="168760ED" w:rsidR="00221A63" w:rsidRDefault="00221A63" w:rsidP="00E82762">
      <w:pPr>
        <w:spacing w:after="0"/>
      </w:pPr>
      <w:r>
        <w:t>*Corresponding author details:</w:t>
      </w:r>
    </w:p>
    <w:p w14:paraId="48BF2C60" w14:textId="125801E4" w:rsidR="00274D87" w:rsidRDefault="00D1721E" w:rsidP="002D7D6E">
      <w:pPr>
        <w:spacing w:after="0"/>
      </w:pPr>
      <w:hyperlink r:id="rId11" w:history="1">
        <w:r w:rsidR="002D7D6E" w:rsidRPr="00C76EF4">
          <w:rPr>
            <w:rStyle w:val="Hyperlink"/>
          </w:rPr>
          <w:t>e.s.kelly@soton.ac.uk</w:t>
        </w:r>
      </w:hyperlink>
    </w:p>
    <w:p w14:paraId="5912EE34" w14:textId="70B3B83F" w:rsidR="002D7D6E" w:rsidRDefault="002D7D6E" w:rsidP="002D7D6E">
      <w:pPr>
        <w:spacing w:after="0"/>
      </w:pPr>
    </w:p>
    <w:p w14:paraId="39B038D5" w14:textId="77777777" w:rsidR="00F21AFD" w:rsidRPr="00652218" w:rsidRDefault="00F21AFD" w:rsidP="002D7D6E">
      <w:pPr>
        <w:spacing w:after="0"/>
      </w:pPr>
    </w:p>
    <w:p w14:paraId="2E43F8F1" w14:textId="5870C070" w:rsidR="00C7262C" w:rsidRPr="00C7262C" w:rsidRDefault="00C7262C" w:rsidP="002D7D6E">
      <w:pPr>
        <w:spacing w:after="0"/>
      </w:pPr>
      <w:r w:rsidRPr="00C7262C">
        <w:t>Abstract word count:</w:t>
      </w:r>
      <w:r>
        <w:t xml:space="preserve"> </w:t>
      </w:r>
      <w:r w:rsidR="00A55AC3">
        <w:t>272</w:t>
      </w:r>
    </w:p>
    <w:p w14:paraId="616A021C" w14:textId="7DCB0634" w:rsidR="00C275D4" w:rsidRDefault="00C7262C" w:rsidP="004B3C65">
      <w:pPr>
        <w:spacing w:after="0"/>
      </w:pPr>
      <w:r w:rsidRPr="00C7262C">
        <w:t>Main text word count:</w:t>
      </w:r>
      <w:r>
        <w:t xml:space="preserve"> </w:t>
      </w:r>
      <w:r w:rsidR="00A55AC3">
        <w:t>4701</w:t>
      </w:r>
    </w:p>
    <w:p w14:paraId="608C0E9B" w14:textId="77777777" w:rsidR="008220B6" w:rsidRDefault="008220B6" w:rsidP="004B3C65">
      <w:pPr>
        <w:spacing w:after="0"/>
      </w:pPr>
      <w:r>
        <w:t>Number of tables: 3</w:t>
      </w:r>
    </w:p>
    <w:p w14:paraId="7164B4F4" w14:textId="53D51B0F" w:rsidR="00C275D4" w:rsidDel="004B3C65" w:rsidRDefault="008220B6" w:rsidP="004B3C65">
      <w:pPr>
        <w:spacing w:after="0"/>
        <w:sectPr w:rsidR="00C275D4" w:rsidDel="004B3C65" w:rsidSect="00E46F2A">
          <w:footerReference w:type="default" r:id="rId12"/>
          <w:pgSz w:w="12240" w:h="15840"/>
          <w:pgMar w:top="1440" w:right="1440" w:bottom="1440" w:left="1440" w:header="720" w:footer="720" w:gutter="0"/>
          <w:lnNumType w:countBy="1" w:restart="continuous"/>
          <w:cols w:space="720"/>
          <w:docGrid w:linePitch="360"/>
        </w:sectPr>
      </w:pPr>
      <w:r>
        <w:t xml:space="preserve">Number of figures: </w:t>
      </w:r>
      <w:r w:rsidR="00417106">
        <w:t>6</w:t>
      </w:r>
    </w:p>
    <w:p w14:paraId="47573965" w14:textId="32F57D55" w:rsidR="00984B28" w:rsidRDefault="006A1478" w:rsidP="00984B28">
      <w:pPr>
        <w:rPr>
          <w:b/>
          <w:bCs/>
        </w:rPr>
      </w:pPr>
      <w:r w:rsidRPr="006A1478">
        <w:rPr>
          <w:b/>
          <w:bCs/>
        </w:rPr>
        <w:lastRenderedPageBreak/>
        <w:t>Abstract</w:t>
      </w:r>
      <w:r w:rsidR="009652CD">
        <w:rPr>
          <w:b/>
          <w:bCs/>
        </w:rPr>
        <w:t xml:space="preserve"> </w:t>
      </w:r>
    </w:p>
    <w:p w14:paraId="51CA0580" w14:textId="77777777" w:rsidR="009652CD" w:rsidRDefault="009652CD" w:rsidP="009652CD">
      <w:pPr>
        <w:rPr>
          <w:i/>
          <w:iCs/>
        </w:rPr>
      </w:pPr>
      <w:r w:rsidRPr="00243B66">
        <w:rPr>
          <w:i/>
          <w:iCs/>
        </w:rPr>
        <w:t>Background</w:t>
      </w:r>
    </w:p>
    <w:p w14:paraId="4E41D6FA" w14:textId="79E79D54" w:rsidR="009652CD" w:rsidRPr="00FF4233" w:rsidRDefault="009652CD" w:rsidP="009652CD">
      <w:r>
        <w:t xml:space="preserve">Foot orthoses are prescribed to reduce forefoot plantar pressures and pain in </w:t>
      </w:r>
      <w:r w:rsidR="00C51D82">
        <w:t>people</w:t>
      </w:r>
      <w:r>
        <w:t xml:space="preserve"> with rheumatoid arthritis. Computational modelling can assess how the orthoses affect internal tissue stresses, but previous studies have focused on a single healthy individual. This study aimed to ascertain whether </w:t>
      </w:r>
      <w:r w:rsidR="00BB4630">
        <w:t xml:space="preserve">simplified forefoot </w:t>
      </w:r>
      <w:r>
        <w:t>model</w:t>
      </w:r>
      <w:r w:rsidR="00AC5BDF">
        <w:t>s</w:t>
      </w:r>
      <w:r>
        <w:t xml:space="preserve"> </w:t>
      </w:r>
      <w:r w:rsidR="00E3072C">
        <w:t xml:space="preserve">of people with </w:t>
      </w:r>
      <w:r w:rsidR="00E45BA4">
        <w:t>rheumatoid arthritis of varying severity produced differing biomechanical predictions</w:t>
      </w:r>
      <w:r w:rsidR="007B4703">
        <w:t xml:space="preserve"> </w:t>
      </w:r>
      <w:r w:rsidR="00340302">
        <w:t xml:space="preserve">from </w:t>
      </w:r>
      <w:r w:rsidR="007B4703">
        <w:t>each other</w:t>
      </w:r>
      <w:r w:rsidR="00DB53C0">
        <w:t xml:space="preserve"> and from a healthy control</w:t>
      </w:r>
      <w:r>
        <w:t>, for the future purpose of aiding orthosis design.</w:t>
      </w:r>
    </w:p>
    <w:p w14:paraId="4EE12450" w14:textId="77777777" w:rsidR="009652CD" w:rsidRDefault="009652CD" w:rsidP="009652CD">
      <w:pPr>
        <w:rPr>
          <w:i/>
          <w:iCs/>
        </w:rPr>
      </w:pPr>
      <w:r w:rsidRPr="00243B66">
        <w:rPr>
          <w:i/>
          <w:iCs/>
        </w:rPr>
        <w:t>Methods</w:t>
      </w:r>
    </w:p>
    <w:p w14:paraId="2E3AF5B1" w14:textId="7E06B975" w:rsidR="009652CD" w:rsidRPr="00FF4233" w:rsidRDefault="00DF7F6C" w:rsidP="009652CD">
      <w:r>
        <w:t>Forefoot m</w:t>
      </w:r>
      <w:r w:rsidR="009652CD">
        <w:t xml:space="preserve">odels were developed from MR data of 13 participants with rheumatoid arthritis and 1 healthy individual. </w:t>
      </w:r>
      <w:r w:rsidR="003163B5">
        <w:t>M</w:t>
      </w:r>
      <w:r w:rsidR="009652CD">
        <w:t>easurements</w:t>
      </w:r>
      <w:r w:rsidR="003163B5">
        <w:t xml:space="preserve"> of bony morphology and soft tissue thickness</w:t>
      </w:r>
      <w:r w:rsidR="009652CD">
        <w:t xml:space="preserve"> were taken to assess deformity. These were compared to model predictions (99</w:t>
      </w:r>
      <w:r w:rsidR="009652CD" w:rsidRPr="0022589A">
        <w:rPr>
          <w:vertAlign w:val="superscript"/>
        </w:rPr>
        <w:t>th</w:t>
      </w:r>
      <w:r w:rsidR="009652CD">
        <w:t>% shear strain and plantar pressure, max. pressure gradient, volume</w:t>
      </w:r>
      <w:r w:rsidR="008E161C">
        <w:t xml:space="preserve"> of </w:t>
      </w:r>
      <w:r w:rsidR="000072E5">
        <w:t>soft tissue</w:t>
      </w:r>
      <w:r w:rsidR="009652CD">
        <w:t xml:space="preserve"> over 10% shear strain), alongside clinical data including BMI and </w:t>
      </w:r>
      <w:r w:rsidR="00563BD1">
        <w:t xml:space="preserve">Leeds Foot Impact Scale– </w:t>
      </w:r>
      <w:r w:rsidR="00F13300">
        <w:t>I</w:t>
      </w:r>
      <w:r w:rsidR="00563BD1">
        <w:t>mpairment/</w:t>
      </w:r>
      <w:r w:rsidR="00F13300">
        <w:t>F</w:t>
      </w:r>
      <w:r w:rsidR="00563BD1">
        <w:t>ootwear</w:t>
      </w:r>
      <w:r w:rsidR="003163B5">
        <w:t xml:space="preserve"> score</w:t>
      </w:r>
      <w:r w:rsidR="00563BD1">
        <w:t xml:space="preserve"> </w:t>
      </w:r>
      <w:r w:rsidR="003163B5">
        <w:t>(</w:t>
      </w:r>
      <w:r w:rsidR="00563BD1">
        <w:t>LFIS-IF)</w:t>
      </w:r>
      <w:r w:rsidR="009652CD">
        <w:t>.</w:t>
      </w:r>
    </w:p>
    <w:p w14:paraId="26F05EF8" w14:textId="77777777" w:rsidR="009652CD" w:rsidRDefault="009652CD" w:rsidP="009652CD">
      <w:pPr>
        <w:rPr>
          <w:i/>
          <w:iCs/>
        </w:rPr>
      </w:pPr>
      <w:r w:rsidRPr="00243B66">
        <w:rPr>
          <w:i/>
          <w:iCs/>
        </w:rPr>
        <w:t>Findings</w:t>
      </w:r>
    </w:p>
    <w:p w14:paraId="6E78177F" w14:textId="2ACCECAF" w:rsidR="009652CD" w:rsidRPr="00FF4233" w:rsidRDefault="00401FE5" w:rsidP="009652CD">
      <w:r>
        <w:t>The predicted p</w:t>
      </w:r>
      <w:r w:rsidR="009652CD">
        <w:t xml:space="preserve">ressure and shear strain for the healthy participant fell </w:t>
      </w:r>
      <w:r w:rsidR="00124771">
        <w:t>at the lower end of the</w:t>
      </w:r>
      <w:r w:rsidR="009652CD">
        <w:t xml:space="preserve"> rheumatoid models’ </w:t>
      </w:r>
      <w:r w:rsidR="00357508">
        <w:t>range</w:t>
      </w:r>
      <w:r w:rsidR="009652CD">
        <w:t xml:space="preserve">. Medial 1st metatarsal head curvature moderately correlated to all model </w:t>
      </w:r>
      <w:r w:rsidR="0019190E">
        <w:t xml:space="preserve">predicted outcomes </w:t>
      </w:r>
      <w:r w:rsidR="009652CD">
        <w:t>(0.529&lt;</w:t>
      </w:r>
      <w:r w:rsidR="009652CD" w:rsidRPr="00A55AC3">
        <w:rPr>
          <w:i/>
        </w:rPr>
        <w:t>r</w:t>
      </w:r>
      <w:r w:rsidR="009652CD">
        <w:t>&lt;0.574, 0.040&lt;</w:t>
      </w:r>
      <w:r w:rsidR="009652CD" w:rsidRPr="00A55AC3">
        <w:rPr>
          <w:i/>
        </w:rPr>
        <w:t>p</w:t>
      </w:r>
      <w:r w:rsidR="009652CD">
        <w:t>&lt;0.063). BMI strongly correlated to all model predictions except pressure gradients (0.600&lt;</w:t>
      </w:r>
      <w:r w:rsidR="009652CD" w:rsidRPr="00A55AC3">
        <w:rPr>
          <w:i/>
        </w:rPr>
        <w:t>r</w:t>
      </w:r>
      <w:r w:rsidR="009652CD">
        <w:t xml:space="preserve">&lt;0.652, </w:t>
      </w:r>
      <w:r w:rsidR="009652CD" w:rsidRPr="00A55AC3">
        <w:rPr>
          <w:i/>
        </w:rPr>
        <w:t>p</w:t>
      </w:r>
      <w:r w:rsidR="009652CD">
        <w:t xml:space="preserve">&lt;0.05). There were no apparent relationships between model predictions and instances of bursae, erosion and synovial hypertrophy or </w:t>
      </w:r>
      <w:r w:rsidR="0039309C">
        <w:t>LFIS-IF</w:t>
      </w:r>
      <w:r w:rsidR="009652CD">
        <w:t xml:space="preserve"> score.</w:t>
      </w:r>
    </w:p>
    <w:p w14:paraId="102A6750" w14:textId="77777777" w:rsidR="009652CD" w:rsidRDefault="009652CD" w:rsidP="009652CD">
      <w:pPr>
        <w:rPr>
          <w:i/>
          <w:iCs/>
        </w:rPr>
      </w:pPr>
      <w:r w:rsidRPr="00243B66">
        <w:rPr>
          <w:i/>
          <w:iCs/>
        </w:rPr>
        <w:t>Interpretation</w:t>
      </w:r>
    </w:p>
    <w:p w14:paraId="45CA2B6C" w14:textId="12A0B8A3" w:rsidR="009652CD" w:rsidRDefault="009652CD" w:rsidP="009652CD">
      <w:pPr>
        <w:rPr>
          <w:rStyle w:val="eop"/>
          <w:rFonts w:ascii="Calibri" w:hAnsi="Calibri" w:cs="Calibri"/>
          <w:color w:val="000000"/>
          <w:shd w:val="clear" w:color="auto" w:fill="FFFFFF"/>
        </w:rPr>
      </w:pPr>
      <w:r>
        <w:rPr>
          <w:rStyle w:val="normaltextrun"/>
          <w:rFonts w:ascii="Calibri" w:hAnsi="Calibri" w:cs="Calibri"/>
          <w:color w:val="000000"/>
          <w:shd w:val="clear" w:color="auto" w:fill="FFFFFF"/>
        </w:rPr>
        <w:t xml:space="preserve">The forefoot models </w:t>
      </w:r>
      <w:r w:rsidR="001562E3">
        <w:rPr>
          <w:rStyle w:val="normaltextrun"/>
          <w:rFonts w:ascii="Calibri" w:hAnsi="Calibri" w:cs="Calibri"/>
          <w:color w:val="000000"/>
          <w:shd w:val="clear" w:color="auto" w:fill="FFFFFF"/>
        </w:rPr>
        <w:t>produced</w:t>
      </w:r>
      <w:r w:rsidR="000B0180">
        <w:rPr>
          <w:rStyle w:val="normaltextrun"/>
          <w:rFonts w:ascii="Calibri" w:hAnsi="Calibri" w:cs="Calibri"/>
          <w:color w:val="000000"/>
          <w:shd w:val="clear" w:color="auto" w:fill="FFFFFF"/>
        </w:rPr>
        <w:t xml:space="preserve"> differing biomechanical predictions</w:t>
      </w:r>
      <w:r w:rsidR="001562E3">
        <w:rPr>
          <w:rStyle w:val="normaltextrun"/>
          <w:rFonts w:ascii="Calibri" w:hAnsi="Calibri" w:cs="Calibri"/>
          <w:color w:val="000000"/>
          <w:shd w:val="clear" w:color="auto" w:fill="FFFFFF"/>
        </w:rPr>
        <w:t> </w:t>
      </w:r>
      <w:r>
        <w:rPr>
          <w:rStyle w:val="normaltextrun"/>
          <w:rFonts w:ascii="Calibri" w:hAnsi="Calibri" w:cs="Calibri"/>
          <w:color w:val="000000"/>
          <w:shd w:val="clear" w:color="auto" w:fill="FFFFFF"/>
        </w:rPr>
        <w:t xml:space="preserve">between a healthy individual and participants with rheumatoid arthritis, and between individuals with rheumatoid arthritis. </w:t>
      </w:r>
      <w:r w:rsidR="005E353C">
        <w:rPr>
          <w:rStyle w:val="normaltextrun"/>
          <w:rFonts w:ascii="Calibri" w:hAnsi="Calibri" w:cs="Calibri"/>
          <w:color w:val="000000"/>
          <w:shd w:val="clear" w:color="auto" w:fill="FFFFFF"/>
        </w:rPr>
        <w:t>While</w:t>
      </w:r>
      <w:r w:rsidR="004F5369">
        <w:rPr>
          <w:rStyle w:val="normaltextrun"/>
          <w:rFonts w:ascii="Calibri" w:hAnsi="Calibri" w:cs="Calibri"/>
          <w:color w:val="000000"/>
          <w:shd w:val="clear" w:color="auto" w:fill="FFFFFF"/>
        </w:rPr>
        <w:t xml:space="preserve"> the model results did not clear</w:t>
      </w:r>
      <w:r w:rsidR="009A414E">
        <w:rPr>
          <w:rStyle w:val="normaltextrun"/>
          <w:rFonts w:ascii="Calibri" w:hAnsi="Calibri" w:cs="Calibri"/>
          <w:color w:val="000000"/>
          <w:shd w:val="clear" w:color="auto" w:fill="FFFFFF"/>
        </w:rPr>
        <w:t xml:space="preserve">ly </w:t>
      </w:r>
      <w:r w:rsidR="004F5369">
        <w:rPr>
          <w:rStyle w:val="normaltextrun"/>
          <w:rFonts w:ascii="Calibri" w:hAnsi="Calibri" w:cs="Calibri"/>
          <w:color w:val="000000"/>
          <w:shd w:val="clear" w:color="auto" w:fill="FFFFFF"/>
        </w:rPr>
        <w:t>correlat</w:t>
      </w:r>
      <w:r w:rsidR="009A414E">
        <w:rPr>
          <w:rStyle w:val="normaltextrun"/>
          <w:rFonts w:ascii="Calibri" w:hAnsi="Calibri" w:cs="Calibri"/>
          <w:color w:val="000000"/>
          <w:shd w:val="clear" w:color="auto" w:fill="FFFFFF"/>
        </w:rPr>
        <w:t>e</w:t>
      </w:r>
      <w:r w:rsidR="004F5369">
        <w:rPr>
          <w:rStyle w:val="normaltextrun"/>
          <w:rFonts w:ascii="Calibri" w:hAnsi="Calibri" w:cs="Calibri"/>
          <w:color w:val="000000"/>
          <w:shd w:val="clear" w:color="auto" w:fill="FFFFFF"/>
        </w:rPr>
        <w:t xml:space="preserve"> with all clinical measures, the</w:t>
      </w:r>
      <w:r w:rsidR="00FA7BA3">
        <w:rPr>
          <w:rStyle w:val="normaltextrun"/>
          <w:rFonts w:ascii="Calibri" w:hAnsi="Calibri" w:cs="Calibri"/>
          <w:color w:val="000000"/>
          <w:shd w:val="clear" w:color="auto" w:fill="FFFFFF"/>
        </w:rPr>
        <w:t>re was a</w:t>
      </w:r>
      <w:r w:rsidR="004F5369">
        <w:rPr>
          <w:rStyle w:val="normaltextrun"/>
          <w:rFonts w:ascii="Calibri" w:hAnsi="Calibri" w:cs="Calibri"/>
          <w:color w:val="000000"/>
          <w:shd w:val="clear" w:color="auto" w:fill="FFFFFF"/>
        </w:rPr>
        <w:t xml:space="preserve"> </w:t>
      </w:r>
      <w:r w:rsidR="00DD78E8">
        <w:rPr>
          <w:rStyle w:val="normaltextrun"/>
          <w:rFonts w:ascii="Calibri" w:hAnsi="Calibri" w:cs="Calibri"/>
          <w:color w:val="000000"/>
          <w:shd w:val="clear" w:color="auto" w:fill="FFFFFF"/>
        </w:rPr>
        <w:t xml:space="preserve">wide range </w:t>
      </w:r>
      <w:r w:rsidR="00FA7BA3">
        <w:rPr>
          <w:rStyle w:val="normaltextrun"/>
          <w:rFonts w:ascii="Calibri" w:hAnsi="Calibri" w:cs="Calibri"/>
          <w:color w:val="000000"/>
          <w:shd w:val="clear" w:color="auto" w:fill="FFFFFF"/>
        </w:rPr>
        <w:t xml:space="preserve">in </w:t>
      </w:r>
      <w:r w:rsidR="0027373B">
        <w:rPr>
          <w:rStyle w:val="normaltextrun"/>
          <w:rFonts w:ascii="Calibri" w:hAnsi="Calibri" w:cs="Calibri"/>
          <w:color w:val="000000"/>
          <w:shd w:val="clear" w:color="auto" w:fill="FFFFFF"/>
        </w:rPr>
        <w:t>model predictions and morphological measures</w:t>
      </w:r>
      <w:r w:rsidR="00DD78E8">
        <w:rPr>
          <w:rStyle w:val="normaltextrun"/>
          <w:rFonts w:ascii="Calibri" w:hAnsi="Calibri" w:cs="Calibri"/>
          <w:color w:val="000000"/>
          <w:shd w:val="clear" w:color="auto" w:fill="FFFFFF"/>
        </w:rPr>
        <w:t xml:space="preserve"> across </w:t>
      </w:r>
      <w:r w:rsidR="00ED07D1">
        <w:rPr>
          <w:rStyle w:val="normaltextrun"/>
          <w:rFonts w:ascii="Calibri" w:hAnsi="Calibri" w:cs="Calibri"/>
          <w:color w:val="000000"/>
          <w:shd w:val="clear" w:color="auto" w:fill="FFFFFF"/>
        </w:rPr>
        <w:t xml:space="preserve">the </w:t>
      </w:r>
      <w:r w:rsidR="00DD78E8">
        <w:rPr>
          <w:rStyle w:val="normaltextrun"/>
          <w:rFonts w:ascii="Calibri" w:hAnsi="Calibri" w:cs="Calibri"/>
          <w:color w:val="000000"/>
          <w:shd w:val="clear" w:color="auto" w:fill="FFFFFF"/>
        </w:rPr>
        <w:t>participants</w:t>
      </w:r>
      <w:r w:rsidR="002C710E">
        <w:rPr>
          <w:rStyle w:val="normaltextrun"/>
          <w:rFonts w:ascii="Calibri" w:hAnsi="Calibri" w:cs="Calibri"/>
          <w:color w:val="000000"/>
          <w:shd w:val="clear" w:color="auto" w:fill="FFFFFF"/>
        </w:rPr>
        <w:t xml:space="preserve">. Thus, the need for assessment </w:t>
      </w:r>
      <w:r w:rsidR="00296ED8">
        <w:rPr>
          <w:rStyle w:val="normaltextrun"/>
          <w:rFonts w:ascii="Calibri" w:hAnsi="Calibri" w:cs="Calibri"/>
          <w:color w:val="000000"/>
          <w:shd w:val="clear" w:color="auto" w:fill="FFFFFF"/>
        </w:rPr>
        <w:t>of</w:t>
      </w:r>
      <w:r w:rsidR="00C82B57">
        <w:rPr>
          <w:rStyle w:val="normaltextrun"/>
          <w:rFonts w:ascii="Calibri" w:hAnsi="Calibri" w:cs="Calibri"/>
          <w:color w:val="000000"/>
          <w:shd w:val="clear" w:color="auto" w:fill="FFFFFF"/>
        </w:rPr>
        <w:t xml:space="preserve"> foot</w:t>
      </w:r>
      <w:r w:rsidR="00296ED8">
        <w:rPr>
          <w:rStyle w:val="normaltextrun"/>
          <w:rFonts w:ascii="Calibri" w:hAnsi="Calibri" w:cs="Calibri"/>
          <w:color w:val="000000"/>
          <w:shd w:val="clear" w:color="auto" w:fill="FFFFFF"/>
        </w:rPr>
        <w:t xml:space="preserve"> orthoses across a population, rather than </w:t>
      </w:r>
      <w:r w:rsidR="00C82B57">
        <w:rPr>
          <w:rStyle w:val="normaltextrun"/>
          <w:rFonts w:ascii="Calibri" w:hAnsi="Calibri" w:cs="Calibri"/>
          <w:color w:val="000000"/>
          <w:shd w:val="clear" w:color="auto" w:fill="FFFFFF"/>
        </w:rPr>
        <w:t>for</w:t>
      </w:r>
      <w:r w:rsidR="00296ED8">
        <w:rPr>
          <w:rStyle w:val="normaltextrun"/>
          <w:rFonts w:ascii="Calibri" w:hAnsi="Calibri" w:cs="Calibri"/>
          <w:color w:val="000000"/>
          <w:shd w:val="clear" w:color="auto" w:fill="FFFFFF"/>
        </w:rPr>
        <w:t xml:space="preserve"> one </w:t>
      </w:r>
      <w:r w:rsidR="006F3F79">
        <w:rPr>
          <w:rStyle w:val="normaltextrun"/>
          <w:rFonts w:ascii="Calibri" w:hAnsi="Calibri" w:cs="Calibri"/>
          <w:color w:val="000000"/>
          <w:shd w:val="clear" w:color="auto" w:fill="FFFFFF"/>
        </w:rPr>
        <w:t>individual, is clear.</w:t>
      </w:r>
      <w:r>
        <w:rPr>
          <w:rStyle w:val="eop"/>
          <w:rFonts w:ascii="Calibri" w:hAnsi="Calibri" w:cs="Calibri"/>
          <w:color w:val="000000"/>
          <w:shd w:val="clear" w:color="auto" w:fill="FFFFFF"/>
        </w:rPr>
        <w:t> </w:t>
      </w:r>
    </w:p>
    <w:p w14:paraId="314C843B" w14:textId="77777777" w:rsidR="0039617F" w:rsidRDefault="0039617F" w:rsidP="009652CD">
      <w:pPr>
        <w:rPr>
          <w:rStyle w:val="eop"/>
          <w:rFonts w:ascii="Calibri" w:hAnsi="Calibri" w:cs="Calibri"/>
          <w:color w:val="000000"/>
          <w:shd w:val="clear" w:color="auto" w:fill="FFFFFF"/>
        </w:rPr>
      </w:pPr>
    </w:p>
    <w:p w14:paraId="12AEF890" w14:textId="0C802DE5" w:rsidR="00153E30" w:rsidRPr="001806A1" w:rsidRDefault="009652CD" w:rsidP="00984B28">
      <w:pPr>
        <w:rPr>
          <w:rFonts w:ascii="Calibri" w:hAnsi="Calibri" w:cs="Calibri"/>
          <w:i/>
          <w:iCs/>
          <w:color w:val="000000"/>
          <w:shd w:val="clear" w:color="auto" w:fill="FFFFFF"/>
        </w:rPr>
      </w:pPr>
      <w:r w:rsidRPr="0039617F">
        <w:rPr>
          <w:rStyle w:val="eop"/>
          <w:rFonts w:ascii="Calibri" w:hAnsi="Calibri" w:cs="Calibri"/>
          <w:b/>
          <w:bCs/>
          <w:i/>
          <w:iCs/>
          <w:color w:val="000000"/>
          <w:shd w:val="clear" w:color="auto" w:fill="FFFFFF"/>
        </w:rPr>
        <w:t>Keywords</w:t>
      </w:r>
      <w:r w:rsidRPr="009D37B0">
        <w:rPr>
          <w:rStyle w:val="eop"/>
          <w:rFonts w:ascii="Calibri" w:hAnsi="Calibri" w:cs="Calibri"/>
          <w:i/>
          <w:iCs/>
          <w:color w:val="000000"/>
          <w:shd w:val="clear" w:color="auto" w:fill="FFFFFF"/>
        </w:rPr>
        <w:t xml:space="preserve">: Foot orthosis; </w:t>
      </w:r>
      <w:r w:rsidR="0006507E">
        <w:rPr>
          <w:rStyle w:val="eop"/>
          <w:rFonts w:ascii="Calibri" w:hAnsi="Calibri" w:cs="Calibri"/>
          <w:i/>
          <w:iCs/>
          <w:color w:val="000000"/>
          <w:shd w:val="clear" w:color="auto" w:fill="FFFFFF"/>
        </w:rPr>
        <w:t>c</w:t>
      </w:r>
      <w:r w:rsidRPr="009D37B0">
        <w:rPr>
          <w:rStyle w:val="eop"/>
          <w:rFonts w:ascii="Calibri" w:hAnsi="Calibri" w:cs="Calibri"/>
          <w:i/>
          <w:iCs/>
          <w:color w:val="000000"/>
          <w:shd w:val="clear" w:color="auto" w:fill="FFFFFF"/>
        </w:rPr>
        <w:t>omputational modelling</w:t>
      </w:r>
      <w:r w:rsidR="008B7B8D">
        <w:rPr>
          <w:rStyle w:val="eop"/>
          <w:rFonts w:ascii="Calibri" w:hAnsi="Calibri" w:cs="Calibri"/>
          <w:i/>
          <w:iCs/>
          <w:color w:val="000000"/>
          <w:shd w:val="clear" w:color="auto" w:fill="FFFFFF"/>
        </w:rPr>
        <w:t>;</w:t>
      </w:r>
      <w:r w:rsidR="006B1852">
        <w:rPr>
          <w:rStyle w:val="eop"/>
          <w:rFonts w:ascii="Calibri" w:hAnsi="Calibri" w:cs="Calibri"/>
          <w:i/>
          <w:iCs/>
          <w:color w:val="000000"/>
          <w:shd w:val="clear" w:color="auto" w:fill="FFFFFF"/>
        </w:rPr>
        <w:t xml:space="preserve"> FEA</w:t>
      </w:r>
      <w:r w:rsidR="008B7B8D">
        <w:rPr>
          <w:rStyle w:val="eop"/>
          <w:rFonts w:ascii="Calibri" w:hAnsi="Calibri" w:cs="Calibri"/>
          <w:i/>
          <w:iCs/>
          <w:color w:val="000000"/>
          <w:shd w:val="clear" w:color="auto" w:fill="FFFFFF"/>
        </w:rPr>
        <w:t>;</w:t>
      </w:r>
      <w:r w:rsidR="00361C96">
        <w:rPr>
          <w:rStyle w:val="eop"/>
          <w:rFonts w:ascii="Calibri" w:hAnsi="Calibri" w:cs="Calibri"/>
          <w:i/>
          <w:iCs/>
          <w:color w:val="000000"/>
          <w:shd w:val="clear" w:color="auto" w:fill="FFFFFF"/>
        </w:rPr>
        <w:t xml:space="preserve"> tissue strain</w:t>
      </w:r>
      <w:r w:rsidR="008B7B8D">
        <w:rPr>
          <w:rStyle w:val="eop"/>
          <w:rFonts w:ascii="Calibri" w:hAnsi="Calibri" w:cs="Calibri"/>
          <w:i/>
          <w:iCs/>
          <w:color w:val="000000"/>
          <w:shd w:val="clear" w:color="auto" w:fill="FFFFFF"/>
        </w:rPr>
        <w:t>;</w:t>
      </w:r>
      <w:r w:rsidR="00361C96">
        <w:rPr>
          <w:rStyle w:val="eop"/>
          <w:rFonts w:ascii="Calibri" w:hAnsi="Calibri" w:cs="Calibri"/>
          <w:i/>
          <w:iCs/>
          <w:color w:val="000000"/>
          <w:shd w:val="clear" w:color="auto" w:fill="FFFFFF"/>
        </w:rPr>
        <w:t xml:space="preserve"> </w:t>
      </w:r>
      <w:r w:rsidR="002C72B0">
        <w:rPr>
          <w:rStyle w:val="eop"/>
          <w:rFonts w:ascii="Calibri" w:hAnsi="Calibri" w:cs="Calibri"/>
          <w:i/>
          <w:iCs/>
          <w:color w:val="000000"/>
          <w:shd w:val="clear" w:color="auto" w:fill="FFFFFF"/>
        </w:rPr>
        <w:t>deep tissue injury</w:t>
      </w:r>
      <w:r w:rsidR="008B7B8D">
        <w:rPr>
          <w:rStyle w:val="eop"/>
          <w:rFonts w:ascii="Calibri" w:hAnsi="Calibri" w:cs="Calibri"/>
          <w:i/>
          <w:iCs/>
          <w:color w:val="000000"/>
          <w:shd w:val="clear" w:color="auto" w:fill="FFFFFF"/>
        </w:rPr>
        <w:t>; foot</w:t>
      </w:r>
    </w:p>
    <w:p w14:paraId="0591792F" w14:textId="77777777" w:rsidR="000A5F4B" w:rsidRDefault="000A5F4B" w:rsidP="003E67AA">
      <w:pPr>
        <w:pStyle w:val="ListParagraph"/>
        <w:numPr>
          <w:ilvl w:val="0"/>
          <w:numId w:val="1"/>
        </w:numPr>
        <w:rPr>
          <w:b/>
          <w:bCs/>
        </w:rPr>
        <w:sectPr w:rsidR="000A5F4B" w:rsidSect="00E46F2A">
          <w:pgSz w:w="12240" w:h="15840"/>
          <w:pgMar w:top="1440" w:right="1440" w:bottom="1440" w:left="1440" w:header="720" w:footer="720" w:gutter="0"/>
          <w:lnNumType w:countBy="1" w:restart="continuous"/>
          <w:cols w:space="720"/>
          <w:docGrid w:linePitch="360"/>
        </w:sectPr>
      </w:pPr>
    </w:p>
    <w:p w14:paraId="04F94A28" w14:textId="41055B6F" w:rsidR="003E67AA" w:rsidRDefault="74EED466" w:rsidP="003E67AA">
      <w:pPr>
        <w:pStyle w:val="ListParagraph"/>
        <w:numPr>
          <w:ilvl w:val="0"/>
          <w:numId w:val="1"/>
        </w:numPr>
        <w:rPr>
          <w:b/>
          <w:bCs/>
        </w:rPr>
      </w:pPr>
      <w:r w:rsidRPr="6E594CBE">
        <w:rPr>
          <w:b/>
          <w:bCs/>
        </w:rPr>
        <w:lastRenderedPageBreak/>
        <w:t>Introduction</w:t>
      </w:r>
    </w:p>
    <w:p w14:paraId="6F000DA8" w14:textId="571ADB07" w:rsidR="00084132" w:rsidRDefault="004C41C7" w:rsidP="00AF5995">
      <w:r>
        <w:t xml:space="preserve">Rheumatoid arthritis </w:t>
      </w:r>
      <w:r w:rsidR="00350ADE">
        <w:t xml:space="preserve">(RA) </w:t>
      </w:r>
      <w:r>
        <w:t xml:space="preserve">is frequently characterized by </w:t>
      </w:r>
      <w:r w:rsidR="00231046">
        <w:t>deformities at</w:t>
      </w:r>
      <w:r>
        <w:t xml:space="preserve"> </w:t>
      </w:r>
      <w:r w:rsidR="007E67BD">
        <w:t xml:space="preserve">the metatarsophalangeal </w:t>
      </w:r>
      <w:r w:rsidR="00931843">
        <w:t xml:space="preserve">(MTP) </w:t>
      </w:r>
      <w:r w:rsidR="007E67BD">
        <w:t>joints</w:t>
      </w:r>
      <w:r w:rsidR="00B86A40">
        <w:t xml:space="preserve">, frequently with </w:t>
      </w:r>
      <w:r w:rsidR="008335C6">
        <w:t>e</w:t>
      </w:r>
      <w:r w:rsidR="00196B8F">
        <w:t>rosion and subl</w:t>
      </w:r>
      <w:r w:rsidR="002F22DF">
        <w:t xml:space="preserve">uxation of the </w:t>
      </w:r>
      <w:r w:rsidR="00EA1166">
        <w:t>1</w:t>
      </w:r>
      <w:r w:rsidR="00EA1166" w:rsidRPr="00EA1166">
        <w:rPr>
          <w:vertAlign w:val="superscript"/>
        </w:rPr>
        <w:t>st</w:t>
      </w:r>
      <w:r w:rsidR="00EA1166">
        <w:t xml:space="preserve"> and 5</w:t>
      </w:r>
      <w:r w:rsidR="00EA1166" w:rsidRPr="00EA1166">
        <w:rPr>
          <w:vertAlign w:val="superscript"/>
        </w:rPr>
        <w:t>th</w:t>
      </w:r>
      <w:r w:rsidR="00EA1166">
        <w:t xml:space="preserve"> MTP </w:t>
      </w:r>
      <w:r w:rsidR="0CBF4A55" w:rsidRPr="00557D37">
        <w:t xml:space="preserve">joints </w:t>
      </w:r>
      <w:r w:rsidR="00C20AA8" w:rsidRPr="00557D37">
        <w:fldChar w:fldCharType="begin">
          <w:fldData xml:space="preserve">PEVuZE5vdGU+PENpdGU+PEF1dGhvcj5Cb3dlbjwvQXV0aG9yPjxZZWFyPjIwMTE8L1llYXI+PFJl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</w:fldData>
        </w:fldChar>
      </w:r>
      <w:r w:rsidR="00A55AC3">
        <w:instrText xml:space="preserve"> ADDIN EN.CITE </w:instrText>
      </w:r>
      <w:r w:rsidR="00A55AC3">
        <w:fldChar w:fldCharType="begin">
          <w:fldData xml:space="preserve">PEVuZE5vdGU+PENpdGU+PEF1dGhvcj5Cb3dlbjwvQXV0aG9yPjxZZWFyPjIwMTE8L1llYXI+PFJl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</w:fldData>
        </w:fldChar>
      </w:r>
      <w:r w:rsidR="00A55AC3">
        <w:instrText xml:space="preserve"> ADDIN EN.CITE.DATA </w:instrText>
      </w:r>
      <w:r w:rsidR="00A55AC3">
        <w:fldChar w:fldCharType="end"/>
      </w:r>
      <w:r w:rsidR="00C20AA8" w:rsidRPr="00557D37">
        <w:fldChar w:fldCharType="separate"/>
      </w:r>
      <w:r w:rsidR="00A55AC3">
        <w:rPr>
          <w:noProof/>
        </w:rPr>
        <w:t>(1)</w:t>
      </w:r>
      <w:r w:rsidR="00C20AA8" w:rsidRPr="00557D37">
        <w:fldChar w:fldCharType="end"/>
      </w:r>
      <w:r w:rsidR="00EA1166" w:rsidRPr="00557D37">
        <w:t>.</w:t>
      </w:r>
      <w:r w:rsidR="00AE1A1C" w:rsidRPr="00557D37">
        <w:t xml:space="preserve"> </w:t>
      </w:r>
      <w:r w:rsidR="00A07498">
        <w:t>Where RA has resulted in</w:t>
      </w:r>
      <w:r w:rsidR="00275D2A">
        <w:t xml:space="preserve"> hallux valgus deformities</w:t>
      </w:r>
      <w:r w:rsidR="00B942AD">
        <w:t xml:space="preserve">, </w:t>
      </w:r>
      <w:r w:rsidR="0091772F">
        <w:t xml:space="preserve">lateral displacement of </w:t>
      </w:r>
      <w:r w:rsidR="0009023B">
        <w:t>the</w:t>
      </w:r>
      <w:r w:rsidR="0091772F">
        <w:t xml:space="preserve"> sesamoid bones </w:t>
      </w:r>
      <w:r w:rsidR="00C537E7">
        <w:t xml:space="preserve">is common </w:t>
      </w:r>
      <w:r w:rsidR="00337145">
        <w:fldChar w:fldCharType="begin"/>
      </w:r>
      <w:r w:rsidR="00A55AC3">
        <w:instrText xml:space="preserve"> ADDIN EN.CITE &lt;EndNote&gt;&lt;Cite&gt;&lt;Author&gt;Nix&lt;/Author&gt;&lt;Year&gt;2012&lt;/Year&gt;&lt;RecNum&gt;2&lt;/RecNum&gt;&lt;DisplayText&gt;(2)&lt;/DisplayText&gt;&lt;record&gt;&lt;rec-number&gt;2&lt;/rec-number&gt;&lt;foreign-keys&gt;&lt;key app="EN" db-id="t9d0twvzixtxpkev55fxeer4rsvxavtvf2pa" timestamp="1634832418"&gt;2&lt;/key&gt;&lt;/foreign-keys&gt;&lt;ref-type name="Journal Article"&gt;17&lt;/ref-type&gt;&lt;contributors&gt;&lt;authors&gt;&lt;author&gt;Nix, S. E.&lt;/author&gt;&lt;author&gt;Vicenzino, B. T.&lt;/author&gt;&lt;author&gt;Collins, N. J.&lt;/author&gt;&lt;author&gt;Smith, M. D.&lt;/author&gt;&lt;/authors&gt;&lt;/contributors&gt;&lt;titles&gt;&lt;title&gt;Characteristics of foot structure and footwear associated with hallux valgus: a systematic review&lt;/title&gt;&lt;secondary-title&gt;Osteoarthritis and Cartilage&lt;/secondary-title&gt;&lt;/titles&gt;&lt;periodical&gt;&lt;full-title&gt;Osteoarthritis and Cartilage&lt;/full-title&gt;&lt;/periodical&gt;&lt;pages&gt;1059-1074&lt;/pages&gt;&lt;volume&gt;20&lt;/volume&gt;&lt;number&gt;10&lt;/number&gt;&lt;keywords&gt;&lt;keyword&gt;Hallux valgus&lt;/keyword&gt;&lt;keyword&gt;Footwear&lt;/keyword&gt;&lt;keyword&gt;Foot&lt;/keyword&gt;&lt;keyword&gt;Systematic review&lt;/keyword&gt;&lt;/keywords&gt;&lt;dates&gt;&lt;year&gt;2012&lt;/year&gt;&lt;pub-dates&gt;&lt;date&gt;2012/10/01/&lt;/date&gt;&lt;/pub-dates&gt;&lt;/dates&gt;&lt;isbn&gt;1063-4584&lt;/isbn&gt;&lt;urls&gt;&lt;related-urls&gt;&lt;url&gt;https://www.sciencedirect.com/science/article/pii/S106345841200862X&lt;/url&gt;&lt;/related-urls&gt;&lt;/urls&gt;&lt;electronic-resource-num&gt;10.1016/j.joca.2012.06.007&lt;/electronic-resource-num&gt;&lt;/record&gt;&lt;/Cite&gt;&lt;/EndNote&gt;</w:instrText>
      </w:r>
      <w:r w:rsidR="00337145">
        <w:fldChar w:fldCharType="separate"/>
      </w:r>
      <w:r w:rsidR="004201B6">
        <w:rPr>
          <w:noProof/>
        </w:rPr>
        <w:t>(2)</w:t>
      </w:r>
      <w:r w:rsidR="00337145">
        <w:fldChar w:fldCharType="end"/>
      </w:r>
      <w:r w:rsidR="00C537E7">
        <w:t>.</w:t>
      </w:r>
      <w:r w:rsidR="004B79AF">
        <w:t xml:space="preserve"> </w:t>
      </w:r>
      <w:r w:rsidR="003C205A" w:rsidRPr="00557D37">
        <w:t>The</w:t>
      </w:r>
      <w:r w:rsidR="00FA6CFC">
        <w:t xml:space="preserve"> surrounding</w:t>
      </w:r>
      <w:r w:rsidR="003C205A" w:rsidRPr="00557D37">
        <w:t xml:space="preserve"> soft</w:t>
      </w:r>
      <w:r w:rsidR="003C205A">
        <w:t xml:space="preserve"> tissues are also affected</w:t>
      </w:r>
      <w:r w:rsidR="00E64074">
        <w:t xml:space="preserve">, with the </w:t>
      </w:r>
      <w:r w:rsidR="00165B93">
        <w:t>plantar</w:t>
      </w:r>
      <w:r w:rsidR="00E64074">
        <w:t xml:space="preserve"> fat pad </w:t>
      </w:r>
      <w:r w:rsidR="00AC0050">
        <w:t>migrating distally</w:t>
      </w:r>
      <w:r w:rsidR="003C3DC0">
        <w:t xml:space="preserve"> from under the metatarsal heads</w:t>
      </w:r>
      <w:r w:rsidR="00AA2510">
        <w:t xml:space="preserve"> </w:t>
      </w:r>
      <w:r w:rsidR="00825FDF">
        <w:t xml:space="preserve">increasing their vulnerability </w:t>
      </w:r>
      <w:r w:rsidR="008F33B1">
        <w:fldChar w:fldCharType="begin"/>
      </w:r>
      <w:r w:rsidR="00A55AC3">
        <w:instrText xml:space="preserve"> ADDIN EN.CITE &lt;EndNote&gt;&lt;Cite&gt;&lt;Author&gt;Jaakkola&lt;/Author&gt;&lt;Year&gt;2004&lt;/Year&gt;&lt;RecNum&gt;3&lt;/RecNum&gt;&lt;DisplayText&gt;(3)&lt;/DisplayText&gt;&lt;record&gt;&lt;rec-number&gt;3&lt;/rec-number&gt;&lt;foreign-keys&gt;&lt;key app="EN" db-id="t9d0twvzixtxpkev55fxeer4rsvxavtvf2pa" timestamp="1634832418"&gt;3&lt;/key&gt;&lt;/foreign-keys&gt;&lt;ref-type name="Journal Article"&gt;17&lt;/ref-type&gt;&lt;contributors&gt;&lt;authors&gt;&lt;author&gt;Jaakkola, Juha I.&lt;/author&gt;&lt;author&gt;Mann, Roger A.&lt;/author&gt;&lt;/authors&gt;&lt;/contributors&gt;&lt;titles&gt;&lt;title&gt;A Review of Rheumatoid Arthritis Affecting the Foot and Ankle&lt;/title&gt;&lt;secondary-title&gt;Foot &amp;amp; Ankle International&lt;/secondary-title&gt;&lt;/titles&gt;&lt;periodical&gt;&lt;full-title&gt;Foot &amp;amp; Ankle International&lt;/full-title&gt;&lt;/periodical&gt;&lt;pages&gt;866-874&lt;/pages&gt;&lt;volume&gt;25&lt;/volume&gt;&lt;number&gt;12&lt;/number&gt;&lt;keywords&gt;&lt;keyword&gt;Rheumatoid Arthritis,Forefoot,Midfoot,Hindfoot,Review&lt;/keyword&gt;&lt;/keywords&gt;&lt;dates&gt;&lt;year&gt;2004&lt;/year&gt;&lt;/dates&gt;&lt;accession-num&gt;15680099&lt;/accession-num&gt;&lt;urls&gt;&lt;related-urls&gt;&lt;url&gt;https://journals.sagepub.com/doi/abs/10.1177/107110070402501205&lt;/url&gt;&lt;/related-urls&gt;&lt;/urls&gt;&lt;electronic-resource-num&gt;10.1177/107110070402501205&lt;/electronic-resource-num&gt;&lt;/record&gt;&lt;/Cite&gt;&lt;/EndNote&gt;</w:instrText>
      </w:r>
      <w:r w:rsidR="008F33B1">
        <w:fldChar w:fldCharType="separate"/>
      </w:r>
      <w:r w:rsidR="004201B6">
        <w:rPr>
          <w:noProof/>
        </w:rPr>
        <w:t>(3)</w:t>
      </w:r>
      <w:r w:rsidR="008F33B1">
        <w:fldChar w:fldCharType="end"/>
      </w:r>
      <w:r w:rsidR="00AA2510">
        <w:t>.</w:t>
      </w:r>
      <w:r w:rsidR="000029B1">
        <w:t xml:space="preserve"> </w:t>
      </w:r>
      <w:r w:rsidR="00AA2510">
        <w:t xml:space="preserve">Bursae </w:t>
      </w:r>
      <w:r w:rsidR="0015282F">
        <w:t>also pose problems</w:t>
      </w:r>
      <w:r w:rsidR="00070AB1">
        <w:t>,</w:t>
      </w:r>
      <w:r w:rsidR="002A79C2">
        <w:t xml:space="preserve"> </w:t>
      </w:r>
      <w:r w:rsidR="0015282F">
        <w:t>through</w:t>
      </w:r>
      <w:r w:rsidR="00EE36FC">
        <w:t xml:space="preserve"> </w:t>
      </w:r>
      <w:r w:rsidR="0015282F">
        <w:t xml:space="preserve">inflammation </w:t>
      </w:r>
      <w:r w:rsidR="002A79C2">
        <w:t>or</w:t>
      </w:r>
      <w:r w:rsidR="007626DD">
        <w:t xml:space="preserve"> </w:t>
      </w:r>
      <w:r w:rsidR="002A79C2">
        <w:t>adventiti</w:t>
      </w:r>
      <w:r w:rsidR="00C71E75">
        <w:t>al</w:t>
      </w:r>
      <w:r w:rsidR="002A79C2">
        <w:t xml:space="preserve"> bursae</w:t>
      </w:r>
      <w:r w:rsidR="0015282F">
        <w:t xml:space="preserve"> formation</w:t>
      </w:r>
      <w:r w:rsidR="002A79C2">
        <w:t xml:space="preserve"> </w:t>
      </w:r>
      <w:r w:rsidR="00E43DCB">
        <w:t>as a response to</w:t>
      </w:r>
      <w:r w:rsidR="00AA2510">
        <w:t xml:space="preserve"> </w:t>
      </w:r>
      <w:r w:rsidR="002629E1">
        <w:t xml:space="preserve">friction and high pressures </w:t>
      </w:r>
      <w:r w:rsidR="00005C36">
        <w:fldChar w:fldCharType="begin">
          <w:fldData xml:space="preserve">PEVuZE5vdGU+PENpdGU+PEF1dGhvcj5Cb3dlbjwvQXV0aG9yPjxZZWFyPjIwMTA8L1llYXI+PFJl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</w:fldData>
        </w:fldChar>
      </w:r>
      <w:r w:rsidR="00A55AC3">
        <w:instrText xml:space="preserve"> ADDIN EN.CITE </w:instrText>
      </w:r>
      <w:r w:rsidR="00A55AC3">
        <w:fldChar w:fldCharType="begin">
          <w:fldData xml:space="preserve">PEVuZE5vdGU+PENpdGU+PEF1dGhvcj5Cb3dlbjwvQXV0aG9yPjxZZWFyPjIwMTA8L1llYXI+PFJl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</w:fldData>
        </w:fldChar>
      </w:r>
      <w:r w:rsidR="00A55AC3">
        <w:instrText xml:space="preserve"> ADDIN EN.CITE.DATA </w:instrText>
      </w:r>
      <w:r w:rsidR="00A55AC3">
        <w:fldChar w:fldCharType="end"/>
      </w:r>
      <w:r w:rsidR="00005C36">
        <w:fldChar w:fldCharType="separate"/>
      </w:r>
      <w:r w:rsidR="00A55AC3">
        <w:rPr>
          <w:noProof/>
        </w:rPr>
        <w:t>(4, 5)</w:t>
      </w:r>
      <w:r w:rsidR="00005C36">
        <w:fldChar w:fldCharType="end"/>
      </w:r>
      <w:r w:rsidR="002E341E" w:rsidDel="001B2960">
        <w:t>.</w:t>
      </w:r>
      <w:r w:rsidR="00DF3D67">
        <w:t xml:space="preserve"> </w:t>
      </w:r>
      <w:r w:rsidR="57E7B3B1">
        <w:t>Associated with</w:t>
      </w:r>
      <w:r w:rsidR="001B2960">
        <w:t xml:space="preserve"> these </w:t>
      </w:r>
      <w:r w:rsidR="59C80BC2">
        <w:t>morphological</w:t>
      </w:r>
      <w:r w:rsidR="002B1921">
        <w:t xml:space="preserve"> changes are </w:t>
      </w:r>
      <w:r w:rsidR="00B91C29">
        <w:t>pain,</w:t>
      </w:r>
      <w:r w:rsidR="002B1921">
        <w:t xml:space="preserve"> </w:t>
      </w:r>
      <w:r w:rsidR="00A33BC8">
        <w:t>reduced foot function,</w:t>
      </w:r>
      <w:r w:rsidR="00855A37">
        <w:t xml:space="preserve"> </w:t>
      </w:r>
      <w:r w:rsidR="00A33BC8">
        <w:t xml:space="preserve">and </w:t>
      </w:r>
      <w:r w:rsidR="25FEA546">
        <w:t xml:space="preserve">risk of soft tissue </w:t>
      </w:r>
      <w:r w:rsidR="349ED2F4">
        <w:t>wounds</w:t>
      </w:r>
      <w:r w:rsidR="00A33BC8">
        <w:t xml:space="preserve"> </w:t>
      </w:r>
      <w:r w:rsidR="00005C36">
        <w:fldChar w:fldCharType="begin">
          <w:fldData xml:space="preserve">PEVuZE5vdGU+PENpdGU+PEF1dGhvcj5Cb3dlbjwvQXV0aG9yPjxZZWFyPjIwMTE8L1llYXI+PFJl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</w:fldData>
        </w:fldChar>
      </w:r>
      <w:r w:rsidR="00A55AC3">
        <w:instrText xml:space="preserve"> ADDIN EN.CITE </w:instrText>
      </w:r>
      <w:r w:rsidR="00A55AC3">
        <w:fldChar w:fldCharType="begin">
          <w:fldData xml:space="preserve">PEVuZE5vdGU+PENpdGU+PEF1dGhvcj5Cb3dlbjwvQXV0aG9yPjxZZWFyPjIwMTE8L1llYXI+PFJl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</w:fldData>
        </w:fldChar>
      </w:r>
      <w:r w:rsidR="00A55AC3">
        <w:instrText xml:space="preserve"> ADDIN EN.CITE.DATA </w:instrText>
      </w:r>
      <w:r w:rsidR="00A55AC3">
        <w:fldChar w:fldCharType="end"/>
      </w:r>
      <w:r w:rsidR="00005C36">
        <w:fldChar w:fldCharType="separate"/>
      </w:r>
      <w:r w:rsidR="00A55AC3">
        <w:rPr>
          <w:noProof/>
        </w:rPr>
        <w:t>(6, 7)</w:t>
      </w:r>
      <w:r w:rsidR="00005C36">
        <w:fldChar w:fldCharType="end"/>
      </w:r>
      <w:r w:rsidR="00D906C8">
        <w:t>.</w:t>
      </w:r>
      <w:r w:rsidR="00B70B5B">
        <w:t xml:space="preserve"> </w:t>
      </w:r>
      <w:r w:rsidR="41EE674E">
        <w:t xml:space="preserve">The most common sites of ulceration in the </w:t>
      </w:r>
      <w:r w:rsidR="06F3E995">
        <w:t xml:space="preserve">RA </w:t>
      </w:r>
      <w:r w:rsidR="41EE674E">
        <w:t xml:space="preserve">foot </w:t>
      </w:r>
      <w:r w:rsidR="002C196A">
        <w:t>a</w:t>
      </w:r>
      <w:r w:rsidR="41EE674E">
        <w:t xml:space="preserve">re the dorsal aspect of hammer toes (48%), the metatarsal heads (32%), and the medial aspect of the first </w:t>
      </w:r>
      <w:r w:rsidR="002C196A">
        <w:t xml:space="preserve">MTP </w:t>
      </w:r>
      <w:r w:rsidR="41EE674E">
        <w:t>joint</w:t>
      </w:r>
      <w:r w:rsidR="42D4623F">
        <w:t>, with many ulcers reoccurring</w:t>
      </w:r>
      <w:r w:rsidR="00C205E6">
        <w:t xml:space="preserve"> </w:t>
      </w:r>
      <w:r w:rsidR="00EC24A7">
        <w:fldChar w:fldCharType="begin"/>
      </w:r>
      <w:r w:rsidR="00A55AC3">
        <w:instrText xml:space="preserve"> ADDIN EN.CITE &lt;EndNote&gt;&lt;Cite&gt;&lt;Author&gt;Firth&lt;/Author&gt;&lt;Year&gt;2008&lt;/Year&gt;&lt;RecNum&gt;7&lt;/RecNum&gt;&lt;DisplayText&gt;(8)&lt;/DisplayText&gt;&lt;record&gt;&lt;rec-number&gt;7&lt;/rec-number&gt;&lt;foreign-keys&gt;&lt;key app="EN" db-id="t9d0twvzixtxpkev55fxeer4rsvxavtvf2pa" timestamp="1634832418"&gt;7&lt;/key&gt;&lt;/foreign-keys&gt;&lt;ref-type name="Journal Article"&gt;17&lt;/ref-type&gt;&lt;contributors&gt;&lt;authors&gt;&lt;author&gt;Firth, Jill&lt;/author&gt;&lt;author&gt;Hale, Claire&lt;/author&gt;&lt;author&gt;Helliwell, Philip&lt;/author&gt;&lt;author&gt;Hill, Jackie&lt;/author&gt;&lt;author&gt;Nelson, E. Andrea&lt;/author&gt;&lt;/authors&gt;&lt;/contributors&gt;&lt;titles&gt;&lt;title&gt;The prevalence of foot ulceration in patients with rheumatoid arthritis&lt;/title&gt;&lt;secondary-title&gt;Arthritis Care &amp;amp; Research&lt;/secondary-title&gt;&lt;/titles&gt;&lt;periodical&gt;&lt;full-title&gt;Arthritis Care &amp;amp; Research&lt;/full-title&gt;&lt;/periodical&gt;&lt;pages&gt;200-205&lt;/pages&gt;&lt;volume&gt;59&lt;/volume&gt;&lt;number&gt;2&lt;/number&gt;&lt;dates&gt;&lt;year&gt;2008&lt;/year&gt;&lt;/dates&gt;&lt;isbn&gt;0004-3591&lt;/isbn&gt;&lt;urls&gt;&lt;related-urls&gt;&lt;url&gt;https://onlinelibrary.wiley.com/doi/abs/10.1002/art.23335&lt;/url&gt;&lt;/related-urls&gt;&lt;/urls&gt;&lt;electronic-resource-num&gt;10.1002/art.23335&lt;/electronic-resource-num&gt;&lt;/record&gt;&lt;/Cite&gt;&lt;/EndNote&gt;</w:instrText>
      </w:r>
      <w:r w:rsidR="00EC24A7">
        <w:fldChar w:fldCharType="separate"/>
      </w:r>
      <w:r w:rsidR="00A55AC3">
        <w:rPr>
          <w:noProof/>
        </w:rPr>
        <w:t>(8)</w:t>
      </w:r>
      <w:r w:rsidR="00EC24A7">
        <w:fldChar w:fldCharType="end"/>
      </w:r>
      <w:r w:rsidR="42D4623F">
        <w:t>.</w:t>
      </w:r>
    </w:p>
    <w:p w14:paraId="04B3989D" w14:textId="0D858E7B" w:rsidR="00DE1AAB" w:rsidRDefault="00AD6910" w:rsidP="00F810AE">
      <w:r>
        <w:t xml:space="preserve">Generally, </w:t>
      </w:r>
      <w:r w:rsidR="00375B02">
        <w:t>people</w:t>
      </w:r>
      <w:r w:rsidR="001C7529">
        <w:t xml:space="preserve"> with RA </w:t>
      </w:r>
      <w:r w:rsidR="00AC0661">
        <w:t>experience</w:t>
      </w:r>
      <w:r w:rsidR="001C7529">
        <w:t xml:space="preserve"> increased </w:t>
      </w:r>
      <w:r w:rsidR="000C657A">
        <w:t xml:space="preserve">forefoot </w:t>
      </w:r>
      <w:r w:rsidR="001C7529">
        <w:t>peak pressures compared to healthy individuals</w:t>
      </w:r>
      <w:r w:rsidR="00674F0B">
        <w:t xml:space="preserve"> during weightbearing </w:t>
      </w:r>
      <w:r w:rsidR="00005C36">
        <w:fldChar w:fldCharType="begin">
          <w:fldData xml:space="preserve">PEVuZE5vdGU+PENpdGU+PEF1dGhvcj5Cb3dlbjwvQXV0aG9yPjxZZWFyPjIwMTE8L1llYXI+PFJl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</w:fldData>
        </w:fldChar>
      </w:r>
      <w:r w:rsidR="00A55AC3">
        <w:instrText xml:space="preserve"> ADDIN EN.CITE </w:instrText>
      </w:r>
      <w:r w:rsidR="00A55AC3">
        <w:fldChar w:fldCharType="begin">
          <w:fldData xml:space="preserve">PEVuZE5vdGU+PENpdGU+PEF1dGhvcj5Cb3dlbjwvQXV0aG9yPjxZZWFyPjIwMTE8L1llYXI+PFJl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</w:fldData>
        </w:fldChar>
      </w:r>
      <w:r w:rsidR="00A55AC3">
        <w:instrText xml:space="preserve"> ADDIN EN.CITE.DATA </w:instrText>
      </w:r>
      <w:r w:rsidR="00A55AC3">
        <w:fldChar w:fldCharType="end"/>
      </w:r>
      <w:r w:rsidR="00005C36">
        <w:fldChar w:fldCharType="separate"/>
      </w:r>
      <w:r w:rsidR="00A55AC3">
        <w:rPr>
          <w:noProof/>
        </w:rPr>
        <w:t>(6, 9, 10)</w:t>
      </w:r>
      <w:r w:rsidR="00005C36">
        <w:fldChar w:fldCharType="end"/>
      </w:r>
      <w:r w:rsidR="001C7529">
        <w:t>.</w:t>
      </w:r>
      <w:r w:rsidR="00F949CA">
        <w:t xml:space="preserve"> </w:t>
      </w:r>
      <w:r w:rsidR="00BE432C">
        <w:t>I</w:t>
      </w:r>
      <w:r w:rsidR="002E7B31">
        <w:t>ncreased</w:t>
      </w:r>
      <w:r w:rsidR="0093581A">
        <w:t xml:space="preserve"> pressure ha</w:t>
      </w:r>
      <w:r w:rsidR="00BE432C">
        <w:t>s</w:t>
      </w:r>
      <w:r w:rsidR="0093581A">
        <w:t xml:space="preserve"> been shown to</w:t>
      </w:r>
      <w:r w:rsidR="00AB67DE">
        <w:t xml:space="preserve"> </w:t>
      </w:r>
      <w:r w:rsidR="00F16019">
        <w:t>correlate</w:t>
      </w:r>
      <w:r w:rsidR="00AB67DE">
        <w:t xml:space="preserve"> to joint erosion </w:t>
      </w:r>
      <w:r w:rsidR="00173221">
        <w:t xml:space="preserve">and damage </w:t>
      </w:r>
      <w:r w:rsidR="001C7D92">
        <w:fldChar w:fldCharType="begin">
          <w:fldData xml:space="preserve">PEVuZE5vdGU+PENpdGU+PEF1dGhvcj5UdW5hPC9BdXRob3I+PFllYXI+MjAwNTwvWWVhcj48UmVj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</w:fldData>
        </w:fldChar>
      </w:r>
      <w:r w:rsidR="00A55AC3">
        <w:instrText xml:space="preserve"> ADDIN EN.CITE </w:instrText>
      </w:r>
      <w:r w:rsidR="00A55AC3">
        <w:fldChar w:fldCharType="begin">
          <w:fldData xml:space="preserve">PEVuZE5vdGU+PENpdGU+PEF1dGhvcj5UdW5hPC9BdXRob3I+PFllYXI+MjAwNTwvWWVhcj48UmVj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</w:fldData>
        </w:fldChar>
      </w:r>
      <w:r w:rsidR="00A55AC3">
        <w:instrText xml:space="preserve"> ADDIN EN.CITE.DATA </w:instrText>
      </w:r>
      <w:r w:rsidR="00A55AC3">
        <w:fldChar w:fldCharType="end"/>
      </w:r>
      <w:r w:rsidR="001C7D92">
        <w:fldChar w:fldCharType="separate"/>
      </w:r>
      <w:r w:rsidR="00A55AC3">
        <w:rPr>
          <w:noProof/>
        </w:rPr>
        <w:t>(7, 11)</w:t>
      </w:r>
      <w:r w:rsidR="001C7D92">
        <w:fldChar w:fldCharType="end"/>
      </w:r>
      <w:r w:rsidR="00F16019">
        <w:t>,</w:t>
      </w:r>
      <w:r w:rsidR="00173221">
        <w:t xml:space="preserve"> but not</w:t>
      </w:r>
      <w:r w:rsidR="00F3463A">
        <w:t xml:space="preserve"> pain, swelling or disability measures</w:t>
      </w:r>
      <w:r w:rsidR="00477D01">
        <w:t xml:space="preserve"> </w:t>
      </w:r>
      <w:r w:rsidR="001C7D92">
        <w:fldChar w:fldCharType="begin">
          <w:fldData xml:space="preserve">PEVuZE5vdGU+PENpdGU+PEF1dGhvcj5Lb25pbmdzLVBpam5hcHBlbHM8L0F1dGhvcj48WWVhcj4y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</w:fldData>
        </w:fldChar>
      </w:r>
      <w:r w:rsidR="00A55AC3">
        <w:instrText xml:space="preserve"> ADDIN EN.CITE </w:instrText>
      </w:r>
      <w:r w:rsidR="00A55AC3">
        <w:fldChar w:fldCharType="begin">
          <w:fldData xml:space="preserve">PEVuZE5vdGU+PENpdGU+PEF1dGhvcj5Lb25pbmdzLVBpam5hcHBlbHM8L0F1dGhvcj48WWVhcj4y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</w:fldData>
        </w:fldChar>
      </w:r>
      <w:r w:rsidR="00A55AC3">
        <w:instrText xml:space="preserve"> ADDIN EN.CITE.DATA </w:instrText>
      </w:r>
      <w:r w:rsidR="00A55AC3">
        <w:fldChar w:fldCharType="end"/>
      </w:r>
      <w:r w:rsidR="001C7D92">
        <w:fldChar w:fldCharType="separate"/>
      </w:r>
      <w:r w:rsidR="00A55AC3">
        <w:rPr>
          <w:noProof/>
        </w:rPr>
        <w:t>(7, 12)</w:t>
      </w:r>
      <w:r w:rsidR="001C7D92">
        <w:fldChar w:fldCharType="end"/>
      </w:r>
      <w:r w:rsidR="009C24B2">
        <w:t>.</w:t>
      </w:r>
      <w:r w:rsidR="00442407" w:rsidRPr="005A3D57">
        <w:t xml:space="preserve"> </w:t>
      </w:r>
      <w:r w:rsidR="00147F1B">
        <w:t>Additionally</w:t>
      </w:r>
      <w:r w:rsidR="259795E3" w:rsidRPr="005A3D57">
        <w:t xml:space="preserve">, there may be limited associations between </w:t>
      </w:r>
      <w:r w:rsidR="00F032EE">
        <w:t xml:space="preserve">external </w:t>
      </w:r>
      <w:r w:rsidR="259795E3" w:rsidRPr="005A3D57">
        <w:t>pressures</w:t>
      </w:r>
      <w:r w:rsidR="000870A7">
        <w:t>, which are easily measured,</w:t>
      </w:r>
      <w:r w:rsidR="259795E3" w:rsidRPr="005A3D57">
        <w:t xml:space="preserve"> and internal tissue stresses, which are</w:t>
      </w:r>
      <w:r w:rsidR="00C51BD1">
        <w:t xml:space="preserve"> more</w:t>
      </w:r>
      <w:r w:rsidR="259795E3" w:rsidRPr="005A3D57">
        <w:t xml:space="preserve"> indicative of injury</w:t>
      </w:r>
      <w:r w:rsidR="009E6A4C">
        <w:t xml:space="preserve"> </w:t>
      </w:r>
      <w:r w:rsidR="00442407">
        <w:fldChar w:fldCharType="begin"/>
      </w:r>
      <w:r w:rsidR="00A55AC3">
        <w:instrText xml:space="preserve"> ADDIN EN.CITE &lt;EndNote&gt;&lt;Cite&gt;&lt;Author&gt;Linder-Ganz&lt;/Author&gt;&lt;Year&gt;2007&lt;/Year&gt;&lt;RecNum&gt;12&lt;/RecNum&gt;&lt;DisplayText&gt;(13)&lt;/DisplayText&gt;&lt;record&gt;&lt;rec-number&gt;12&lt;/rec-number&gt;&lt;foreign-keys&gt;&lt;key app="EN" db-id="t9d0twvzixtxpkev55fxeer4rsvxavtvf2pa" timestamp="1634832418"&gt;12&lt;/key&gt;&lt;/foreign-keys&gt;&lt;ref-type name="Journal Article"&gt;17&lt;/ref-type&gt;&lt;contributors&gt;&lt;authors&gt;&lt;author&gt;Linder-Ganz, Eran&lt;/author&gt;&lt;author&gt;Shabshin, Noga&lt;/author&gt;&lt;author&gt;Itzchak, Yacov&lt;/author&gt;&lt;author&gt;Gefen, Amit&lt;/author&gt;&lt;/authors&gt;&lt;/contributors&gt;&lt;titles&gt;&lt;title&gt;Assessment of mechanical conditions in sub-dermal tissues during sitting: A combined experimental-MRI and finite element approach&lt;/title&gt;&lt;secondary-title&gt;Journal of Biomechanics&lt;/secondary-title&gt;&lt;/titles&gt;&lt;periodical&gt;&lt;full-title&gt;Journal of Biomechanics&lt;/full-title&gt;&lt;/periodical&gt;&lt;pages&gt;1443-1454&lt;/pages&gt;&lt;volume&gt;40&lt;/volume&gt;&lt;number&gt;7&lt;/number&gt;&lt;keywords&gt;&lt;keyword&gt;Pressure sore modeling&lt;/keyword&gt;&lt;keyword&gt;Decubitus ulcer&lt;/keyword&gt;&lt;keyword&gt;Rehabilitation of wheelchair users&lt;/keyword&gt;&lt;keyword&gt;Deep tissue injury&lt;/keyword&gt;&lt;keyword&gt;Mechanical properties&lt;/keyword&gt;&lt;/keywords&gt;&lt;dates&gt;&lt;year&gt;2007&lt;/year&gt;&lt;pub-dates&gt;&lt;date&gt;2007/01/01/&lt;/date&gt;&lt;/pub-dates&gt;&lt;/dates&gt;&lt;isbn&gt;0021-9290&lt;/isbn&gt;&lt;urls&gt;&lt;related-urls&gt;&lt;url&gt;https://www.sciencedirect.com/science/article/pii/S0021929006002417&lt;/url&gt;&lt;/related-urls&gt;&lt;/urls&gt;&lt;electronic-resource-num&gt;10.1016/j.jbiomech.2006.06.020&lt;/electronic-resource-num&gt;&lt;/record&gt;&lt;/Cite&gt;&lt;/EndNote&gt;</w:instrText>
      </w:r>
      <w:r w:rsidR="00442407">
        <w:fldChar w:fldCharType="separate"/>
      </w:r>
      <w:r w:rsidR="00A55AC3">
        <w:rPr>
          <w:noProof/>
        </w:rPr>
        <w:t>(13)</w:t>
      </w:r>
      <w:r w:rsidR="00442407">
        <w:fldChar w:fldCharType="end"/>
      </w:r>
      <w:r w:rsidR="259795E3" w:rsidRPr="005A3D57">
        <w:t>.</w:t>
      </w:r>
      <w:r w:rsidR="00740BD4">
        <w:t xml:space="preserve"> </w:t>
      </w:r>
      <w:r w:rsidR="005D7FB3">
        <w:t>Using Finite Element (FE) Analysis i</w:t>
      </w:r>
      <w:r w:rsidR="00FD6C93">
        <w:t>n other scenarios</w:t>
      </w:r>
      <w:r w:rsidR="00054BE5">
        <w:t>, e</w:t>
      </w:r>
      <w:r w:rsidR="00FD6C93">
        <w:t xml:space="preserve">levated </w:t>
      </w:r>
      <w:r w:rsidR="00054BE5">
        <w:t>i</w:t>
      </w:r>
      <w:r w:rsidR="00CA5A00">
        <w:t xml:space="preserve">nternal </w:t>
      </w:r>
      <w:r w:rsidR="003E1834">
        <w:t xml:space="preserve">soft tissue </w:t>
      </w:r>
      <w:r w:rsidR="00CA5A00">
        <w:t>stresses</w:t>
      </w:r>
      <w:r w:rsidR="009C13A3">
        <w:t xml:space="preserve"> </w:t>
      </w:r>
      <w:r w:rsidR="00054BE5">
        <w:t>have been predicted</w:t>
      </w:r>
      <w:r w:rsidR="005D7FB3">
        <w:t xml:space="preserve"> </w:t>
      </w:r>
      <w:r w:rsidR="009C13A3">
        <w:t>around bony prominences</w:t>
      </w:r>
      <w:r w:rsidR="00667F3F">
        <w:t xml:space="preserve"> with low soft tissue coverage</w:t>
      </w:r>
      <w:r w:rsidR="00407B5D">
        <w:t>,</w:t>
      </w:r>
      <w:r w:rsidR="00667F3F">
        <w:t xml:space="preserve"> </w:t>
      </w:r>
      <w:r w:rsidR="00530295">
        <w:t xml:space="preserve">where </w:t>
      </w:r>
      <w:r w:rsidR="000D7C37">
        <w:t>compression also generates</w:t>
      </w:r>
      <w:r w:rsidR="00B66B18">
        <w:t xml:space="preserve"> </w:t>
      </w:r>
      <w:r w:rsidR="00997524">
        <w:t>shear</w:t>
      </w:r>
      <w:r w:rsidR="00F328CE">
        <w:t xml:space="preserve"> stresses</w:t>
      </w:r>
      <w:r w:rsidR="00530295">
        <w:t xml:space="preserve"> </w:t>
      </w:r>
      <w:r w:rsidR="009B3529">
        <w:fldChar w:fldCharType="begin"/>
      </w:r>
      <w:r w:rsidR="00A55AC3">
        <w:instrText xml:space="preserve"> ADDIN EN.CITE &lt;EndNote&gt;&lt;Cite&gt;&lt;Author&gt;Takahashi M&lt;/Author&gt;&lt;Year&gt;2010&lt;/Year&gt;&lt;RecNum&gt;13&lt;/RecNum&gt;&lt;DisplayText&gt;(14)&lt;/DisplayText&gt;&lt;record&gt;&lt;rec-number&gt;13&lt;/rec-number&gt;&lt;foreign-keys&gt;&lt;key app="EN" db-id="t9d0twvzixtxpkev55fxeer4rsvxavtvf2pa" timestamp="1634832418"&gt;13&lt;/key&gt;&lt;/foreign-keys&gt;&lt;ref-type name="Book Section"&gt;5&lt;/ref-type&gt;&lt;contributors&gt;&lt;authors&gt;&lt;author&gt;Takahashi M, Black J, Dealey C, Gefen A.&lt;/author&gt;&lt;/authors&gt;&lt;/contributors&gt;&lt;titles&gt;&lt;title&gt;Pressure in Context&lt;/title&gt;&lt;secondary-title&gt;International review: pressure ulcer prevention: pressure, shear, friction and microclimate in context. A consensus document.&lt;/secondary-title&gt;&lt;/titles&gt;&lt;pages&gt;2-10&lt;/pages&gt;&lt;dates&gt;&lt;year&gt;2010&lt;/year&gt;&lt;/dates&gt;&lt;pub-location&gt;London&lt;/pub-location&gt;&lt;publisher&gt;Wounds International&lt;/publisher&gt;&lt;urls&gt;&lt;related-urls&gt;&lt;url&gt;http://www.sheldenservice.co.uk/downloads/educational/International%20review%20Pressure%20Ulcer%20Prevention.pdf&lt;/url&gt;&lt;/related-urls&gt;&lt;/urls&gt;&lt;/record&gt;&lt;/Cite&gt;&lt;/EndNote&gt;</w:instrText>
      </w:r>
      <w:r w:rsidR="009B3529">
        <w:fldChar w:fldCharType="separate"/>
      </w:r>
      <w:r w:rsidR="00A55AC3">
        <w:rPr>
          <w:noProof/>
        </w:rPr>
        <w:t>(14)</w:t>
      </w:r>
      <w:r w:rsidR="009B3529">
        <w:fldChar w:fldCharType="end"/>
      </w:r>
      <w:r w:rsidR="00036FE5">
        <w:t>.</w:t>
      </w:r>
      <w:r w:rsidR="00304DF5">
        <w:t xml:space="preserve"> </w:t>
      </w:r>
      <w:r w:rsidR="00C51BD1">
        <w:t>M</w:t>
      </w:r>
      <w:r w:rsidR="008558B0">
        <w:t>any studies comparing</w:t>
      </w:r>
      <w:r w:rsidR="00BC4754">
        <w:t xml:space="preserve"> plantar</w:t>
      </w:r>
      <w:r w:rsidR="008558B0">
        <w:t xml:space="preserve"> </w:t>
      </w:r>
      <w:r w:rsidR="001642A8">
        <w:t>pressure</w:t>
      </w:r>
      <w:r w:rsidR="00BC4754">
        <w:t>s</w:t>
      </w:r>
      <w:r w:rsidR="001642A8">
        <w:t xml:space="preserve"> to</w:t>
      </w:r>
      <w:r w:rsidR="00C7083A">
        <w:t xml:space="preserve"> </w:t>
      </w:r>
      <w:r w:rsidR="00E9406A">
        <w:t xml:space="preserve">RA-related </w:t>
      </w:r>
      <w:r w:rsidR="00C7083A">
        <w:t>factors</w:t>
      </w:r>
      <w:r w:rsidR="00FF1106">
        <w:t>,</w:t>
      </w:r>
      <w:r w:rsidR="00C7083A">
        <w:t xml:space="preserve"> such as</w:t>
      </w:r>
      <w:r w:rsidR="001642A8">
        <w:t xml:space="preserve"> </w:t>
      </w:r>
      <w:r w:rsidR="004F42AD">
        <w:t>pain</w:t>
      </w:r>
      <w:r w:rsidR="003B0941">
        <w:t xml:space="preserve"> or </w:t>
      </w:r>
      <w:r w:rsidR="00B12E36">
        <w:t>disability</w:t>
      </w:r>
      <w:r w:rsidR="00FF1106">
        <w:t>,</w:t>
      </w:r>
      <w:r w:rsidR="00CE25ED">
        <w:t xml:space="preserve"> are limited by measuring</w:t>
      </w:r>
      <w:r w:rsidR="003B0941">
        <w:t xml:space="preserve"> pressures barefoot</w:t>
      </w:r>
      <w:r w:rsidR="001642A8">
        <w:t xml:space="preserve"> </w:t>
      </w:r>
      <w:r w:rsidR="004F1E37">
        <w:t>rather than shod</w:t>
      </w:r>
      <w:r w:rsidR="00624767">
        <w:t xml:space="preserve">. </w:t>
      </w:r>
      <w:r w:rsidR="00EE44C5">
        <w:t xml:space="preserve">Shoe choice </w:t>
      </w:r>
      <w:r w:rsidR="00A52F22">
        <w:t xml:space="preserve">is important in treating </w:t>
      </w:r>
      <w:r w:rsidR="00A05F43">
        <w:t>RA</w:t>
      </w:r>
      <w:r w:rsidR="006322FC">
        <w:t>,</w:t>
      </w:r>
      <w:r w:rsidR="00EC0772">
        <w:t xml:space="preserve"> as </w:t>
      </w:r>
      <w:r w:rsidR="0078797A">
        <w:t>poor</w:t>
      </w:r>
      <w:r w:rsidR="00B0213B">
        <w:t>ly-</w:t>
      </w:r>
      <w:r w:rsidR="0078797A">
        <w:t xml:space="preserve">fitting footwear </w:t>
      </w:r>
      <w:r w:rsidR="00FB0D02">
        <w:t xml:space="preserve">cause </w:t>
      </w:r>
      <w:r w:rsidR="00EC0772">
        <w:t xml:space="preserve">high pressures </w:t>
      </w:r>
      <w:r w:rsidR="00FB0D02">
        <w:t xml:space="preserve">at </w:t>
      </w:r>
      <w:r w:rsidR="00EC0772">
        <w:t xml:space="preserve">the bony prominences of the metatarsal heads, particularly </w:t>
      </w:r>
      <w:r w:rsidR="006322FC">
        <w:t>where</w:t>
      </w:r>
      <w:r w:rsidR="00EC0772">
        <w:t xml:space="preserve"> joints are deformed </w:t>
      </w:r>
      <w:r w:rsidR="002B049F">
        <w:fldChar w:fldCharType="begin"/>
      </w:r>
      <w:r w:rsidR="00A55AC3">
        <w:instrText xml:space="preserve"> ADDIN EN.CITE &lt;EndNote&gt;&lt;Cite&gt;&lt;Author&gt;Woodburn&lt;/Author&gt;&lt;Year&gt;1996&lt;/Year&gt;&lt;RecNum&gt;14&lt;/RecNum&gt;&lt;DisplayText&gt;(15)&lt;/DisplayText&gt;&lt;record&gt;&lt;rec-number&gt;14&lt;/rec-number&gt;&lt;foreign-keys&gt;&lt;key app="EN" db-id="t9d0twvzixtxpkev55fxeer4rsvxavtvf2pa" timestamp="1634832418"&gt;14&lt;/key&gt;&lt;/foreign-keys&gt;&lt;ref-type name="Journal Article"&gt;17&lt;/ref-type&gt;&lt;contributors&gt;&lt;authors&gt;&lt;author&gt;Woodburn, J.&lt;/author&gt;&lt;author&gt;Helliwell, P. S.&lt;/author&gt;&lt;/authors&gt;&lt;/contributors&gt;&lt;titles&gt;&lt;title&gt;Relation between heel position and the distribution of forefoot plantar pressures and skin callosities in rheumatoid arthritis&lt;/title&gt;&lt;secondary-title&gt;Annals of the Rheumatic Diseases&lt;/secondary-title&gt;&lt;/titles&gt;&lt;periodical&gt;&lt;full-title&gt;Annals of the Rheumatic Diseases&lt;/full-title&gt;&lt;/periodical&gt;&lt;pages&gt;806-810&lt;/pages&gt;&lt;volume&gt;55&lt;/volume&gt;&lt;number&gt;11&lt;/number&gt;&lt;dates&gt;&lt;year&gt;1996&lt;/year&gt;&lt;/dates&gt;&lt;urls&gt;&lt;related-urls&gt;&lt;url&gt;http://ard.bmj.com/content/55/11/806.abstract&lt;/url&gt;&lt;/related-urls&gt;&lt;/urls&gt;&lt;electronic-resource-num&gt;10.1136/ard.55.11.806&lt;/electronic-resource-num&gt;&lt;/record&gt;&lt;/Cite&gt;&lt;/EndNote&gt;</w:instrText>
      </w:r>
      <w:r w:rsidR="002B049F">
        <w:fldChar w:fldCharType="separate"/>
      </w:r>
      <w:r w:rsidR="00A55AC3">
        <w:rPr>
          <w:noProof/>
        </w:rPr>
        <w:t>(15)</w:t>
      </w:r>
      <w:r w:rsidR="002B049F">
        <w:fldChar w:fldCharType="end"/>
      </w:r>
      <w:r w:rsidR="00EC0772">
        <w:t>.</w:t>
      </w:r>
      <w:r w:rsidR="00BB0953">
        <w:t xml:space="preserve"> </w:t>
      </w:r>
    </w:p>
    <w:p w14:paraId="69F44386" w14:textId="57B7C38C" w:rsidR="00B379C8" w:rsidRDefault="000B7072" w:rsidP="00F810AE">
      <w:r>
        <w:t>F</w:t>
      </w:r>
      <w:r w:rsidR="00E406AE">
        <w:t>oot orthoses (FOs)</w:t>
      </w:r>
      <w:r w:rsidR="003A19C4">
        <w:t xml:space="preserve"> </w:t>
      </w:r>
      <w:r w:rsidR="007A63AB">
        <w:t>are</w:t>
      </w:r>
      <w:r>
        <w:t xml:space="preserve"> also</w:t>
      </w:r>
      <w:r w:rsidR="00E550C8">
        <w:t xml:space="preserve"> prescribed </w:t>
      </w:r>
      <w:r w:rsidR="00BD57E7">
        <w:t>to</w:t>
      </w:r>
      <w:r w:rsidR="00673732">
        <w:t xml:space="preserve"> </w:t>
      </w:r>
      <w:r w:rsidR="00BD57E7">
        <w:t xml:space="preserve">improve quality of life </w:t>
      </w:r>
      <w:r w:rsidR="5B432E43">
        <w:t>(QoL)</w:t>
      </w:r>
      <w:r w:rsidR="00BD57E7">
        <w:t xml:space="preserve"> by offloading painful regions.</w:t>
      </w:r>
      <w:r w:rsidR="00F02962">
        <w:t xml:space="preserve"> However, literature on </w:t>
      </w:r>
      <w:r w:rsidR="00DA1627">
        <w:t>the</w:t>
      </w:r>
      <w:r w:rsidR="00F02962">
        <w:t xml:space="preserve"> effectiveness </w:t>
      </w:r>
      <w:r w:rsidR="00DA1627">
        <w:t xml:space="preserve">of FOs </w:t>
      </w:r>
      <w:r w:rsidR="00F02962">
        <w:t xml:space="preserve">in RA treatment is </w:t>
      </w:r>
      <w:r w:rsidR="00843185">
        <w:t>unclear</w:t>
      </w:r>
      <w:r w:rsidR="006F6410">
        <w:t>.</w:t>
      </w:r>
      <w:r w:rsidR="00F02962">
        <w:t xml:space="preserve"> </w:t>
      </w:r>
      <w:r w:rsidR="00CF7477">
        <w:t xml:space="preserve">The effects of several footwear and orthosis variables upon plantar/forefoot pressure and </w:t>
      </w:r>
      <w:r w:rsidR="001473BB">
        <w:t>pressure-time integrals (</w:t>
      </w:r>
      <w:r w:rsidR="00CF7477">
        <w:t>PTI</w:t>
      </w:r>
      <w:r w:rsidR="001473BB">
        <w:t>s)</w:t>
      </w:r>
      <w:r w:rsidR="00CF7477">
        <w:t xml:space="preserve"> have been studied</w:t>
      </w:r>
      <w:r w:rsidR="003447C4">
        <w:t xml:space="preserve"> experimentally</w:t>
      </w:r>
      <w:r w:rsidR="00CF7477">
        <w:t>, including</w:t>
      </w:r>
      <w:r w:rsidR="00A05F43">
        <w:t xml:space="preserve"> shoe choice </w:t>
      </w:r>
      <w:r w:rsidR="00A05F43">
        <w:fldChar w:fldCharType="begin"/>
      </w:r>
      <w:r w:rsidR="00A55AC3">
        <w:instrText xml:space="preserve"> ADDIN EN.CITE &lt;EndNote&gt;&lt;Cite&gt;&lt;Author&gt;Hennessy&lt;/Author&gt;&lt;Year&gt;2007&lt;/Year&gt;&lt;RecNum&gt;15&lt;/RecNum&gt;&lt;DisplayText&gt;(16)&lt;/DisplayText&gt;&lt;record&gt;&lt;rec-number&gt;15&lt;/rec-number&gt;&lt;foreign-keys&gt;&lt;key app="EN" db-id="t9d0twvzixtxpkev55fxeer4rsvxavtvf2pa" timestamp="1634832418"&gt;15&lt;/key&gt;&lt;/foreign-keys&gt;&lt;ref-type name="Journal Article"&gt;17&lt;/ref-type&gt;&lt;contributors&gt;&lt;authors&gt;&lt;author&gt;Hennessy, Kym&lt;/author&gt;&lt;author&gt;Burns, Joshua&lt;/author&gt;&lt;author&gt;Penkala, Stefania&lt;/author&gt;&lt;/authors&gt;&lt;/contributors&gt;&lt;titles&gt;&lt;title&gt;Reducing plantar pressure in rheumatoid arthritis: A comparison of running versus off-the-shelf orthopaedic footwear&lt;/title&gt;&lt;secondary-title&gt;Clinical Biomechanics&lt;/secondary-title&gt;&lt;/titles&gt;&lt;periodical&gt;&lt;full-title&gt;Clinical Biomechanics&lt;/full-title&gt;&lt;/periodical&gt;&lt;pages&gt;917-923&lt;/pages&gt;&lt;volume&gt;22&lt;/volume&gt;&lt;number&gt;8&lt;/number&gt;&lt;keywords&gt;&lt;keyword&gt;Footwear&lt;/keyword&gt;&lt;keyword&gt;Shoe&lt;/keyword&gt;&lt;keyword&gt;Rheumatoid arthritis&lt;/keyword&gt;&lt;keyword&gt;Foot pain&lt;/keyword&gt;&lt;keyword&gt;Pedobarography&lt;/keyword&gt;&lt;/keywords&gt;&lt;dates&gt;&lt;year&gt;2007&lt;/year&gt;&lt;pub-dates&gt;&lt;date&gt;2007/10/01/&lt;/date&gt;&lt;/pub-dates&gt;&lt;/dates&gt;&lt;isbn&gt;0268-0033&lt;/isbn&gt;&lt;urls&gt;&lt;related-urls&gt;&lt;url&gt;http://www.sciencedirect.com/science/article/pii/S0268003307000812&lt;/url&gt;&lt;/related-urls&gt;&lt;/urls&gt;&lt;electronic-resource-num&gt;10.1016/j.clinbiomech.2007.04.011&lt;/electronic-resource-num&gt;&lt;/record&gt;&lt;/Cite&gt;&lt;/EndNote&gt;</w:instrText>
      </w:r>
      <w:r w:rsidR="00A05F43">
        <w:fldChar w:fldCharType="separate"/>
      </w:r>
      <w:r w:rsidR="00A55AC3">
        <w:rPr>
          <w:noProof/>
        </w:rPr>
        <w:t>(16)</w:t>
      </w:r>
      <w:r w:rsidR="00A05F43">
        <w:fldChar w:fldCharType="end"/>
      </w:r>
      <w:r w:rsidR="00A05F43">
        <w:t>,</w:t>
      </w:r>
      <w:r w:rsidR="00CF7477">
        <w:t xml:space="preserve"> </w:t>
      </w:r>
      <w:r w:rsidR="00327A89">
        <w:t xml:space="preserve">FO </w:t>
      </w:r>
      <w:r w:rsidR="00CF7477">
        <w:t xml:space="preserve">customization </w:t>
      </w:r>
      <w:r w:rsidR="00B9210E">
        <w:fldChar w:fldCharType="begin"/>
      </w:r>
      <w:r w:rsidR="00A55AC3">
        <w:instrText xml:space="preserve"> ADDIN EN.CITE &lt;EndNote&gt;&lt;Cite&gt;&lt;Author&gt;Hennessy&lt;/Author&gt;&lt;Year&gt;2012&lt;/Year&gt;&lt;RecNum&gt;16&lt;/RecNum&gt;&lt;DisplayText&gt;(17)&lt;/DisplayText&gt;&lt;record&gt;&lt;rec-number&gt;16&lt;/rec-number&gt;&lt;foreign-keys&gt;&lt;key app="EN" db-id="t9d0twvzixtxpkev55fxeer4rsvxavtvf2pa" timestamp="1634832418"&gt;16&lt;/key&gt;&lt;/foreign-keys&gt;&lt;ref-type name="Journal Article"&gt;17&lt;/ref-type&gt;&lt;contributors&gt;&lt;authors&gt;&lt;author&gt;Hennessy, Kym&lt;/author&gt;&lt;author&gt;Woodburn, James&lt;/author&gt;&lt;author&gt;Steultjens, Martijn P. M.&lt;/author&gt;&lt;/authors&gt;&lt;/contributors&gt;&lt;titles&gt;&lt;title&gt;Custom foot orthoses for rheumatoid arthritis: A systematic review&lt;/title&gt;&lt;secondary-title&gt;Arthritis Care &amp;amp; Research&lt;/secondary-title&gt;&lt;/titles&gt;&lt;periodical&gt;&lt;full-title&gt;Arthritis Care &amp;amp; Research&lt;/full-title&gt;&lt;/periodical&gt;&lt;pages&gt;311-320&lt;/pages&gt;&lt;volume&gt;64&lt;/volume&gt;&lt;number&gt;3&lt;/number&gt;&lt;dates&gt;&lt;year&gt;2012&lt;/year&gt;&lt;/dates&gt;&lt;isbn&gt;2151-464X&lt;/isbn&gt;&lt;urls&gt;&lt;related-urls&gt;&lt;url&gt;https://onlinelibrary.wiley.com/doi/abs/10.1002/acr.21559&lt;/url&gt;&lt;/related-urls&gt;&lt;/urls&gt;&lt;electronic-resource-num&gt;10.1002/acr.21559&lt;/electronic-resource-num&gt;&lt;/record&gt;&lt;/Cite&gt;&lt;/EndNote&gt;</w:instrText>
      </w:r>
      <w:r w:rsidR="00B9210E">
        <w:fldChar w:fldCharType="separate"/>
      </w:r>
      <w:r w:rsidR="00A55AC3">
        <w:rPr>
          <w:noProof/>
        </w:rPr>
        <w:t>(17)</w:t>
      </w:r>
      <w:r w:rsidR="00B9210E">
        <w:fldChar w:fldCharType="end"/>
      </w:r>
      <w:r w:rsidR="00CF7477">
        <w:t xml:space="preserve">, orthosis stiffness/rigidity and adaptations including metatarsal bars and domes </w:t>
      </w:r>
      <w:r w:rsidR="00B9210E">
        <w:fldChar w:fldCharType="begin">
          <w:fldData xml:space="preserve">PEVuZE5vdGU+PENpdGU+PEF1dGhvcj5UZW50ZW4tRGllcGVubWFhdDwvQXV0aG9yPjxZZWFyPjIw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</w:fldData>
        </w:fldChar>
      </w:r>
      <w:r w:rsidR="00A55AC3">
        <w:instrText xml:space="preserve"> ADDIN EN.CITE </w:instrText>
      </w:r>
      <w:r w:rsidR="00A55AC3">
        <w:fldChar w:fldCharType="begin">
          <w:fldData xml:space="preserve">PEVuZE5vdGU+PENpdGU+PEF1dGhvcj5UZW50ZW4tRGllcGVubWFhdDwvQXV0aG9yPjxZZWFyPjIw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</w:fldData>
        </w:fldChar>
      </w:r>
      <w:r w:rsidR="00A55AC3">
        <w:instrText xml:space="preserve"> ADDIN EN.CITE.DATA </w:instrText>
      </w:r>
      <w:r w:rsidR="00A55AC3">
        <w:fldChar w:fldCharType="end"/>
      </w:r>
      <w:r w:rsidR="00B9210E">
        <w:fldChar w:fldCharType="separate"/>
      </w:r>
      <w:r w:rsidR="00A55AC3">
        <w:rPr>
          <w:noProof/>
        </w:rPr>
        <w:t>(18)</w:t>
      </w:r>
      <w:r w:rsidR="00B9210E">
        <w:fldChar w:fldCharType="end"/>
      </w:r>
      <w:r w:rsidR="00CF7477">
        <w:t xml:space="preserve">, and optimizing </w:t>
      </w:r>
      <w:r w:rsidR="00B9210E">
        <w:t>FOs</w:t>
      </w:r>
      <w:r w:rsidR="00CF7477">
        <w:t xml:space="preserve"> based on pressure measurements </w:t>
      </w:r>
      <w:r w:rsidR="00B9210E">
        <w:fldChar w:fldCharType="begin">
          <w:fldData xml:space="preserve">PEVuZE5vdGU+PENpdGU+PEF1dGhvcj5UZW50ZW4tRGllcGVubWFhdDwvQXV0aG9yPjxZZWFyPjIw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</w:fldData>
        </w:fldChar>
      </w:r>
      <w:r w:rsidR="00A55AC3">
        <w:instrText xml:space="preserve"> ADDIN EN.CITE </w:instrText>
      </w:r>
      <w:r w:rsidR="00A55AC3">
        <w:fldChar w:fldCharType="begin">
          <w:fldData xml:space="preserve">PEVuZE5vdGU+PENpdGU+PEF1dGhvcj5UZW50ZW4tRGllcGVubWFhdDwvQXV0aG9yPjxZZWFyPjIw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</w:fldData>
        </w:fldChar>
      </w:r>
      <w:r w:rsidR="00A55AC3">
        <w:instrText xml:space="preserve"> ADDIN EN.CITE.DATA </w:instrText>
      </w:r>
      <w:r w:rsidR="00A55AC3">
        <w:fldChar w:fldCharType="end"/>
      </w:r>
      <w:r w:rsidR="00B9210E">
        <w:fldChar w:fldCharType="separate"/>
      </w:r>
      <w:r w:rsidR="00A55AC3">
        <w:rPr>
          <w:noProof/>
        </w:rPr>
        <w:t>(19)</w:t>
      </w:r>
      <w:r w:rsidR="00B9210E">
        <w:fldChar w:fldCharType="end"/>
      </w:r>
      <w:r w:rsidR="00CF7477">
        <w:t xml:space="preserve">. These interventions typically reduced </w:t>
      </w:r>
      <w:r w:rsidR="00F4335E">
        <w:t>pressure but</w:t>
      </w:r>
      <w:r w:rsidR="00CF7477">
        <w:t xml:space="preserve"> did not have a clear effect on pain or disability scores</w:t>
      </w:r>
      <w:r w:rsidR="00B9210E">
        <w:t>.</w:t>
      </w:r>
      <w:r w:rsidR="00A60331">
        <w:t xml:space="preserve"> </w:t>
      </w:r>
      <w:r w:rsidR="00CA4676">
        <w:t>One study found that</w:t>
      </w:r>
      <w:r w:rsidR="00A60331">
        <w:t xml:space="preserve"> </w:t>
      </w:r>
      <w:r w:rsidR="00A67232">
        <w:t>FOs</w:t>
      </w:r>
      <w:r w:rsidR="00CB7BF2">
        <w:t xml:space="preserve"> only significant</w:t>
      </w:r>
      <w:r w:rsidR="000A63D4">
        <w:t>ly</w:t>
      </w:r>
      <w:r w:rsidR="00CB7BF2">
        <w:t xml:space="preserve"> reduc</w:t>
      </w:r>
      <w:r w:rsidR="000A63D4">
        <w:t>ed</w:t>
      </w:r>
      <w:r w:rsidR="00CB7BF2">
        <w:t xml:space="preserve"> </w:t>
      </w:r>
      <w:r w:rsidR="00672D1D">
        <w:t xml:space="preserve">peak pressures in a sub-group </w:t>
      </w:r>
      <w:r w:rsidR="000A63D4">
        <w:t>who had</w:t>
      </w:r>
      <w:r w:rsidR="00672D1D">
        <w:t xml:space="preserve"> high </w:t>
      </w:r>
      <w:r w:rsidR="00365B9B">
        <w:t xml:space="preserve">in-shoe </w:t>
      </w:r>
      <w:r w:rsidR="00672D1D">
        <w:t xml:space="preserve">pressures </w:t>
      </w:r>
      <w:r w:rsidR="00A14095">
        <w:t xml:space="preserve">without an FO </w:t>
      </w:r>
      <w:r w:rsidR="00CA4676">
        <w:fldChar w:fldCharType="begin">
          <w:fldData xml:space="preserve">PEVuZE5vdGU+PENpdGU+PEF1dGhvcj5UZW50ZW4tRGllcGVubWFhdDwvQXV0aG9yPjxZZWFyPjIw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</w:fldData>
        </w:fldChar>
      </w:r>
      <w:r w:rsidR="00A55AC3">
        <w:instrText xml:space="preserve"> ADDIN EN.CITE </w:instrText>
      </w:r>
      <w:r w:rsidR="00A55AC3">
        <w:fldChar w:fldCharType="begin">
          <w:fldData xml:space="preserve">PEVuZE5vdGU+PENpdGU+PEF1dGhvcj5UZW50ZW4tRGllcGVubWFhdDwvQXV0aG9yPjxZZWFyPjIw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</w:fldData>
        </w:fldChar>
      </w:r>
      <w:r w:rsidR="00A55AC3">
        <w:instrText xml:space="preserve"> ADDIN EN.CITE.DATA </w:instrText>
      </w:r>
      <w:r w:rsidR="00A55AC3">
        <w:fldChar w:fldCharType="end"/>
      </w:r>
      <w:r w:rsidR="00CA4676">
        <w:fldChar w:fldCharType="separate"/>
      </w:r>
      <w:r w:rsidR="00A55AC3">
        <w:rPr>
          <w:noProof/>
        </w:rPr>
        <w:t>(19)</w:t>
      </w:r>
      <w:r w:rsidR="00CA4676">
        <w:fldChar w:fldCharType="end"/>
      </w:r>
      <w:r w:rsidR="00692CC7">
        <w:t>.</w:t>
      </w:r>
      <w:r w:rsidR="00DA2076">
        <w:t xml:space="preserve"> </w:t>
      </w:r>
      <w:r w:rsidR="00151759">
        <w:t>Thus far</w:t>
      </w:r>
      <w:r w:rsidR="006275E4">
        <w:t>,</w:t>
      </w:r>
      <w:r w:rsidR="007A3CBF">
        <w:t xml:space="preserve"> no</w:t>
      </w:r>
      <w:r w:rsidR="002376EB">
        <w:t xml:space="preserve"> single</w:t>
      </w:r>
      <w:r w:rsidR="007A3CBF">
        <w:t xml:space="preserve"> </w:t>
      </w:r>
      <w:r w:rsidR="00221EB4">
        <w:t xml:space="preserve">FO design </w:t>
      </w:r>
      <w:r w:rsidR="00045F04">
        <w:t>is</w:t>
      </w:r>
      <w:r w:rsidR="00221EB4">
        <w:t xml:space="preserve"> </w:t>
      </w:r>
      <w:r w:rsidR="002376EB">
        <w:t xml:space="preserve">considered best practice </w:t>
      </w:r>
      <w:r w:rsidR="00221EB4">
        <w:t xml:space="preserve">to reduce pain and </w:t>
      </w:r>
      <w:r w:rsidR="00787D13">
        <w:t>improve QoL</w:t>
      </w:r>
      <w:r w:rsidR="00B379C8">
        <w:t xml:space="preserve"> </w:t>
      </w:r>
      <w:r w:rsidR="006C59E6">
        <w:t>in</w:t>
      </w:r>
      <w:r w:rsidR="00B379C8">
        <w:t xml:space="preserve"> RA</w:t>
      </w:r>
      <w:r w:rsidR="006C59E6">
        <w:t xml:space="preserve"> treatment</w:t>
      </w:r>
      <w:r w:rsidR="006F6410">
        <w:t xml:space="preserve">, and the focus </w:t>
      </w:r>
      <w:r w:rsidR="00DA31D9">
        <w:t>has</w:t>
      </w:r>
      <w:r w:rsidR="006F6410">
        <w:t xml:space="preserve"> primarily </w:t>
      </w:r>
      <w:r w:rsidR="00DA31D9">
        <w:t xml:space="preserve">been </w:t>
      </w:r>
      <w:r w:rsidR="006F6410">
        <w:t xml:space="preserve">on plantar pressure reductions even though other factors </w:t>
      </w:r>
      <w:r w:rsidR="004F0775">
        <w:t>are involved</w:t>
      </w:r>
      <w:r w:rsidR="00BF1311">
        <w:t xml:space="preserve"> </w:t>
      </w:r>
      <w:r w:rsidR="00BF1311">
        <w:fldChar w:fldCharType="begin">
          <w:fldData xml:space="preserve">PEVuZE5vdGU+PENpdGU+PEF1dGhvcj5Ib29wZXI8L0F1dGhvcj48WWVhcj4yMDEyPC9ZZWFyPjxS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</w:fldData>
        </w:fldChar>
      </w:r>
      <w:r w:rsidR="00A55AC3">
        <w:instrText xml:space="preserve"> ADDIN EN.CITE </w:instrText>
      </w:r>
      <w:r w:rsidR="00A55AC3">
        <w:fldChar w:fldCharType="begin">
          <w:fldData xml:space="preserve">PEVuZE5vdGU+PENpdGU+PEF1dGhvcj5Ib29wZXI8L0F1dGhvcj48WWVhcj4yMDEyPC9ZZWFyPjxS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</w:fldData>
        </w:fldChar>
      </w:r>
      <w:r w:rsidR="00A55AC3">
        <w:instrText xml:space="preserve"> ADDIN EN.CITE.DATA </w:instrText>
      </w:r>
      <w:r w:rsidR="00A55AC3">
        <w:fldChar w:fldCharType="end"/>
      </w:r>
      <w:r w:rsidR="00BF1311">
        <w:fldChar w:fldCharType="separate"/>
      </w:r>
      <w:r w:rsidR="00A55AC3">
        <w:rPr>
          <w:noProof/>
        </w:rPr>
        <w:t>(20)</w:t>
      </w:r>
      <w:r w:rsidR="00BF1311">
        <w:fldChar w:fldCharType="end"/>
      </w:r>
      <w:r w:rsidR="006F6410">
        <w:t>.</w:t>
      </w:r>
    </w:p>
    <w:p w14:paraId="32E08EFC" w14:textId="6A09D50D" w:rsidR="004410F4" w:rsidRDefault="00DE3D85" w:rsidP="00F810AE">
      <w:r>
        <w:t>C</w:t>
      </w:r>
      <w:r w:rsidR="00F810AE">
        <w:t xml:space="preserve">omputational modelling </w:t>
      </w:r>
      <w:r w:rsidR="00B82025">
        <w:t xml:space="preserve">provides additional understanding of </w:t>
      </w:r>
      <w:r w:rsidR="00284B9B">
        <w:t>how loading affects the soft tissue and joints internally</w:t>
      </w:r>
      <w:r w:rsidR="00F63675">
        <w:t xml:space="preserve">. </w:t>
      </w:r>
      <w:r w:rsidR="009A58E3">
        <w:t>M</w:t>
      </w:r>
      <w:r w:rsidR="008D3ABC">
        <w:t>odelling studies have assess</w:t>
      </w:r>
      <w:r w:rsidR="0054465D">
        <w:t>ed</w:t>
      </w:r>
      <w:r w:rsidR="008D3ABC">
        <w:t xml:space="preserve"> </w:t>
      </w:r>
      <w:r w:rsidR="000A07EE">
        <w:t xml:space="preserve">the </w:t>
      </w:r>
      <w:r w:rsidR="008A7310">
        <w:t>effectiveness</w:t>
      </w:r>
      <w:r w:rsidR="000A07EE">
        <w:t xml:space="preserve"> of</w:t>
      </w:r>
      <w:r w:rsidR="008A7310">
        <w:t xml:space="preserve"> FO</w:t>
      </w:r>
      <w:r w:rsidR="008D3ABC">
        <w:t xml:space="preserve"> designs</w:t>
      </w:r>
      <w:r w:rsidR="006E5498">
        <w:t xml:space="preserve">, </w:t>
      </w:r>
      <w:r w:rsidR="00A42AF9">
        <w:t xml:space="preserve">though </w:t>
      </w:r>
      <w:r w:rsidR="007E4648">
        <w:t xml:space="preserve">the studies </w:t>
      </w:r>
      <w:r w:rsidR="0063163F">
        <w:t>tend to assess healthy individuals rather than those who would use the FOs</w:t>
      </w:r>
      <w:r w:rsidR="00A42AF9">
        <w:t xml:space="preserve"> </w:t>
      </w:r>
      <w:r w:rsidR="00D447D7">
        <w:fldChar w:fldCharType="begin">
          <w:fldData xml:space="preserve">PEVuZE5vdGU+PENpdGU+PEF1dGhvcj5DaGVuPC9BdXRob3I+PFllYXI+MjAwMzwvWWVhcj48UmVj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==
</w:fldData>
        </w:fldChar>
      </w:r>
      <w:r w:rsidR="00A55AC3">
        <w:instrText xml:space="preserve"> ADDIN EN.CITE </w:instrText>
      </w:r>
      <w:r w:rsidR="00A55AC3">
        <w:fldChar w:fldCharType="begin">
          <w:fldData xml:space="preserve">PEVuZE5vdGU+PENpdGU+PEF1dGhvcj5DaGVuPC9BdXRob3I+PFllYXI+MjAwMzwvWWVhcj48UmVj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==
</w:fldData>
        </w:fldChar>
      </w:r>
      <w:r w:rsidR="00A55AC3">
        <w:instrText xml:space="preserve"> ADDIN EN.CITE.DATA </w:instrText>
      </w:r>
      <w:r w:rsidR="00A55AC3">
        <w:fldChar w:fldCharType="end"/>
      </w:r>
      <w:r w:rsidR="00D447D7">
        <w:fldChar w:fldCharType="separate"/>
      </w:r>
      <w:r w:rsidR="00A55AC3">
        <w:rPr>
          <w:noProof/>
        </w:rPr>
        <w:t>(21-23)</w:t>
      </w:r>
      <w:r w:rsidR="00D447D7">
        <w:fldChar w:fldCharType="end"/>
      </w:r>
      <w:r w:rsidR="00E22530">
        <w:t>.</w:t>
      </w:r>
      <w:r w:rsidR="00D02B2A">
        <w:t xml:space="preserve"> </w:t>
      </w:r>
      <w:r w:rsidR="00C9444A">
        <w:t>These models</w:t>
      </w:r>
      <w:r w:rsidR="3E4E5C1E">
        <w:t xml:space="preserve"> var</w:t>
      </w:r>
      <w:r w:rsidR="00231412">
        <w:t>y</w:t>
      </w:r>
      <w:r w:rsidR="3E4E5C1E">
        <w:t xml:space="preserve"> in configuration</w:t>
      </w:r>
      <w:r w:rsidR="00C666A0">
        <w:t>, using</w:t>
      </w:r>
      <w:r w:rsidR="1BE5360D">
        <w:t xml:space="preserve"> 2D or 3D</w:t>
      </w:r>
      <w:r w:rsidR="00C666A0">
        <w:t xml:space="preserve"> geometry</w:t>
      </w:r>
      <w:r w:rsidR="1BE5360D">
        <w:t xml:space="preserve">, </w:t>
      </w:r>
      <w:r w:rsidR="362FED2F">
        <w:t xml:space="preserve">linear elastic or </w:t>
      </w:r>
      <w:proofErr w:type="spellStart"/>
      <w:r w:rsidR="362FED2F">
        <w:t>hyperelastic</w:t>
      </w:r>
      <w:proofErr w:type="spellEnd"/>
      <w:r w:rsidR="362FED2F">
        <w:t xml:space="preserve"> properties for the </w:t>
      </w:r>
      <w:r w:rsidR="61B62C4D">
        <w:t xml:space="preserve">soft tissue </w:t>
      </w:r>
      <w:r w:rsidR="107A43BA">
        <w:t>and ortho</w:t>
      </w:r>
      <w:r w:rsidR="00B92022">
        <w:t>sis</w:t>
      </w:r>
      <w:r w:rsidR="5E52FB5D">
        <w:t xml:space="preserve">, </w:t>
      </w:r>
      <w:r w:rsidR="00231412">
        <w:t>and</w:t>
      </w:r>
      <w:r w:rsidR="1FD2FC03">
        <w:t xml:space="preserve"> a s</w:t>
      </w:r>
      <w:r w:rsidR="68FD3DBD">
        <w:t>ingle</w:t>
      </w:r>
      <w:r w:rsidR="1FD2FC03">
        <w:t xml:space="preserve"> bulk soft tissue group or including ligaments and tendons </w:t>
      </w:r>
      <w:r w:rsidR="00D447D7">
        <w:fldChar w:fldCharType="begin"/>
      </w:r>
      <w:r w:rsidR="00A55AC3">
        <w:instrText xml:space="preserve"> ADDIN EN.CITE &lt;EndNote&gt;&lt;Cite&gt;&lt;Author&gt;Cheung&lt;/Author&gt;&lt;Year&gt;2009&lt;/Year&gt;&lt;RecNum&gt;23&lt;/RecNum&gt;&lt;DisplayText&gt;(24)&lt;/DisplayText&gt;&lt;record&gt;&lt;rec-number&gt;23&lt;/rec-number&gt;&lt;foreign-keys&gt;&lt;key app="EN" db-id="t9d0twvzixtxpkev55fxeer4rsvxavtvf2pa" timestamp="1634832418"&gt;23&lt;/key&gt;&lt;/foreign-keys&gt;&lt;ref-type name="Journal Article"&gt;17&lt;/ref-type&gt;&lt;contributors&gt;&lt;authors&gt;&lt;author&gt;Cheung, Jason Tak-Man&lt;/author&gt;&lt;author&gt;Yu, Jia&lt;/author&gt;&lt;author&gt;Wong, Duo Wai-Chi&lt;/author&gt;&lt;author&gt;Zhang, Ming&lt;/author&gt;&lt;/authors&gt;&lt;/contributors&gt;&lt;titles&gt;&lt;title&gt;Current methods in computer-aided engineering for footwear design&lt;/title&gt;&lt;secondary-title&gt;Footwear Science&lt;/secondary-title&gt;&lt;/titles&gt;&lt;periodical&gt;&lt;full-title&gt;Footwear Science&lt;/full-title&gt;&lt;/periodical&gt;&lt;pages&gt;31-46&lt;/pages&gt;&lt;volume&gt;1&lt;/volume&gt;&lt;number&gt;1&lt;/number&gt;&lt;dates&gt;&lt;year&gt;2009&lt;/year&gt;&lt;pub-dates&gt;&lt;date&gt;2009/03/01&lt;/date&gt;&lt;/pub-dates&gt;&lt;/dates&gt;&lt;publisher&gt;Taylor &amp;amp; Francis&lt;/publisher&gt;&lt;isbn&gt;1942-4280&lt;/isbn&gt;&lt;urls&gt;&lt;related-urls&gt;&lt;url&gt;https://doi.org/10.1080/19424280903002323&lt;/url&gt;&lt;url&gt;https://www.tandfonline.com/doi/pdf/10.1080/19424280903002323?needAccess=true&lt;/url&gt;&lt;/related-urls&gt;&lt;/urls&gt;&lt;electronic-resource-num&gt;10.1080/19424280903002323&lt;/electronic-resource-num&gt;&lt;/record&gt;&lt;/Cite&gt;&lt;/EndNote&gt;</w:instrText>
      </w:r>
      <w:r w:rsidR="00D447D7">
        <w:fldChar w:fldCharType="separate"/>
      </w:r>
      <w:r w:rsidR="00A55AC3">
        <w:rPr>
          <w:noProof/>
        </w:rPr>
        <w:t>(24)</w:t>
      </w:r>
      <w:r w:rsidR="00D447D7">
        <w:fldChar w:fldCharType="end"/>
      </w:r>
      <w:r w:rsidR="1FD2FC03">
        <w:t>.</w:t>
      </w:r>
      <w:r w:rsidR="05ECB724">
        <w:t xml:space="preserve"> Another consideration is inclusion of the shoe.</w:t>
      </w:r>
      <w:r w:rsidR="69FA860D">
        <w:t xml:space="preserve"> Despite evidence that shoe </w:t>
      </w:r>
      <w:r w:rsidR="2955ACA5">
        <w:t xml:space="preserve">uppers also </w:t>
      </w:r>
      <w:r w:rsidR="00FA498A">
        <w:t>a</w:t>
      </w:r>
      <w:r w:rsidR="2955ACA5">
        <w:t xml:space="preserve">ffect </w:t>
      </w:r>
      <w:r w:rsidR="00A909EC">
        <w:t>soft tissue</w:t>
      </w:r>
      <w:r w:rsidR="2955ACA5">
        <w:t xml:space="preserve"> loading </w:t>
      </w:r>
      <w:r w:rsidR="00D447D7">
        <w:fldChar w:fldCharType="begin">
          <w:fldData xml:space="preserve">PEVuZE5vdGU+PENpdGU+PEF1dGhvcj5Xb29kYnVybjwvQXV0aG9yPjxZZWFyPjE5OTY8L1llYXI+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==
</w:fldData>
        </w:fldChar>
      </w:r>
      <w:r w:rsidR="00A55AC3">
        <w:instrText xml:space="preserve"> ADDIN EN.CITE </w:instrText>
      </w:r>
      <w:r w:rsidR="00A55AC3">
        <w:fldChar w:fldCharType="begin">
          <w:fldData xml:space="preserve">PEVuZE5vdGU+PENpdGU+PEF1dGhvcj5Xb29kYnVybjwvQXV0aG9yPjxZZWFyPjE5OTY8L1llYXI+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==
</w:fldData>
        </w:fldChar>
      </w:r>
      <w:r w:rsidR="00A55AC3">
        <w:instrText xml:space="preserve"> ADDIN EN.CITE.DATA </w:instrText>
      </w:r>
      <w:r w:rsidR="00A55AC3">
        <w:fldChar w:fldCharType="end"/>
      </w:r>
      <w:r w:rsidR="00D447D7">
        <w:fldChar w:fldCharType="separate"/>
      </w:r>
      <w:r w:rsidR="00A55AC3">
        <w:rPr>
          <w:noProof/>
        </w:rPr>
        <w:t>(25, 26)</w:t>
      </w:r>
      <w:r w:rsidR="00D447D7">
        <w:fldChar w:fldCharType="end"/>
      </w:r>
      <w:r w:rsidR="2955ACA5">
        <w:t>, most studies only include the sole</w:t>
      </w:r>
      <w:r w:rsidR="1A9C7A47">
        <w:t xml:space="preserve"> </w:t>
      </w:r>
      <w:r w:rsidR="00897E06">
        <w:fldChar w:fldCharType="begin">
          <w:fldData xml:space="preserve">PEVuZE5vdGU+PENpdGU+PEF1dGhvcj5DaGVuPC9BdXRob3I+PFllYXI+MjAxNTwvWWVhcj48UmVj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</w:fldData>
        </w:fldChar>
      </w:r>
      <w:r w:rsidR="00A55AC3">
        <w:instrText xml:space="preserve"> ADDIN EN.CITE </w:instrText>
      </w:r>
      <w:r w:rsidR="00A55AC3">
        <w:fldChar w:fldCharType="begin">
          <w:fldData xml:space="preserve">PEVuZE5vdGU+PENpdGU+PEF1dGhvcj5DaGVuPC9BdXRob3I+PFllYXI+MjAxNTwvWWVhcj48UmVj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</w:fldData>
        </w:fldChar>
      </w:r>
      <w:r w:rsidR="00A55AC3">
        <w:instrText xml:space="preserve"> ADDIN EN.CITE.DATA </w:instrText>
      </w:r>
      <w:r w:rsidR="00A55AC3">
        <w:fldChar w:fldCharType="end"/>
      </w:r>
      <w:r w:rsidR="00897E06">
        <w:fldChar w:fldCharType="separate"/>
      </w:r>
      <w:r w:rsidR="00A55AC3">
        <w:rPr>
          <w:noProof/>
        </w:rPr>
        <w:t>(21, 27-29)</w:t>
      </w:r>
      <w:r w:rsidR="00897E06">
        <w:fldChar w:fldCharType="end"/>
      </w:r>
      <w:r w:rsidR="464376F9">
        <w:t xml:space="preserve">. Other studies have </w:t>
      </w:r>
      <w:r w:rsidR="004519C8">
        <w:t xml:space="preserve">evaluated FO behaviour without </w:t>
      </w:r>
      <w:r w:rsidR="00AE54B0">
        <w:t>including the</w:t>
      </w:r>
      <w:r w:rsidR="004519C8">
        <w:t xml:space="preserve"> shoe</w:t>
      </w:r>
      <w:r w:rsidR="1A9C7A47">
        <w:t xml:space="preserve"> </w:t>
      </w:r>
      <w:r w:rsidR="00C605B2">
        <w:fldChar w:fldCharType="begin">
          <w:fldData xml:space="preserve">PEVuZE5vdGU+PENpdGU+PEF1dGhvcj5DaGV1bmc8L0F1dGhvcj48WWVhcj4yMDA1PC9ZZWFyPjxS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=
</w:fldData>
        </w:fldChar>
      </w:r>
      <w:r w:rsidR="00A55AC3">
        <w:instrText xml:space="preserve"> ADDIN EN.CITE </w:instrText>
      </w:r>
      <w:r w:rsidR="00A55AC3">
        <w:fldChar w:fldCharType="begin">
          <w:fldData xml:space="preserve">PEVuZE5vdGU+PENpdGU+PEF1dGhvcj5DaGV1bmc8L0F1dGhvcj48WWVhcj4yMDA1PC9ZZWFyPjxS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=
</w:fldData>
        </w:fldChar>
      </w:r>
      <w:r w:rsidR="00A55AC3">
        <w:instrText xml:space="preserve"> ADDIN EN.CITE.DATA </w:instrText>
      </w:r>
      <w:r w:rsidR="00A55AC3">
        <w:fldChar w:fldCharType="end"/>
      </w:r>
      <w:r w:rsidR="00C605B2">
        <w:fldChar w:fldCharType="separate"/>
      </w:r>
      <w:r w:rsidR="00A55AC3">
        <w:rPr>
          <w:noProof/>
        </w:rPr>
        <w:t>(22, 30)</w:t>
      </w:r>
      <w:r w:rsidR="00C605B2">
        <w:fldChar w:fldCharType="end"/>
      </w:r>
      <w:r w:rsidR="1A9C7A47">
        <w:t xml:space="preserve">. </w:t>
      </w:r>
      <w:r w:rsidR="0041490F">
        <w:t>As</w:t>
      </w:r>
      <w:r w:rsidR="104E7A7A">
        <w:t xml:space="preserve"> </w:t>
      </w:r>
      <w:r w:rsidR="001601DD">
        <w:t>most</w:t>
      </w:r>
      <w:r w:rsidR="00C819E5">
        <w:t xml:space="preserve"> of these</w:t>
      </w:r>
      <w:r w:rsidR="104E7A7A">
        <w:t xml:space="preserve"> models were based on a single healthy individual</w:t>
      </w:r>
      <w:r w:rsidR="0041490F">
        <w:t>,</w:t>
      </w:r>
      <w:r w:rsidR="10ECA61B" w:rsidRPr="004410F4">
        <w:t xml:space="preserve"> the results relate only to that individual and may not </w:t>
      </w:r>
      <w:r w:rsidR="00014D2E">
        <w:t>apply to</w:t>
      </w:r>
      <w:r w:rsidR="005D4F4D">
        <w:t xml:space="preserve"> symptomatic populations, such as people</w:t>
      </w:r>
      <w:r w:rsidR="11C34D3E">
        <w:t xml:space="preserve"> with RA</w:t>
      </w:r>
      <w:r w:rsidR="24DF9FE9">
        <w:t xml:space="preserve">. </w:t>
      </w:r>
      <w:r w:rsidR="31837382">
        <w:t>There have been some exceptions</w:t>
      </w:r>
      <w:r w:rsidR="00DC47DB">
        <w:t xml:space="preserve"> where studies have assessed </w:t>
      </w:r>
      <w:r w:rsidR="004E1BDC">
        <w:t>a</w:t>
      </w:r>
      <w:r w:rsidR="00CD7537">
        <w:t xml:space="preserve"> pathological</w:t>
      </w:r>
      <w:r w:rsidR="004E1BDC">
        <w:t xml:space="preserve"> </w:t>
      </w:r>
      <w:r w:rsidR="0031389C">
        <w:t>individual</w:t>
      </w:r>
      <w:r w:rsidR="00C7150E">
        <w:t xml:space="preserve"> or multiple </w:t>
      </w:r>
      <w:r w:rsidR="00CD7537">
        <w:t>people</w:t>
      </w:r>
      <w:r w:rsidR="00823FE7">
        <w:t>.</w:t>
      </w:r>
      <w:r w:rsidR="00E52593">
        <w:t xml:space="preserve"> </w:t>
      </w:r>
      <w:r w:rsidR="00823FE7">
        <w:t>O</w:t>
      </w:r>
      <w:r w:rsidR="007C6616">
        <w:t xml:space="preserve">ne </w:t>
      </w:r>
      <w:r w:rsidR="683408C3">
        <w:t xml:space="preserve">study </w:t>
      </w:r>
      <w:r w:rsidR="007C6616">
        <w:t xml:space="preserve">modelled </w:t>
      </w:r>
      <w:r w:rsidR="683408C3">
        <w:t>a person with midfoot arthritis</w:t>
      </w:r>
      <w:r w:rsidR="00BC3B24">
        <w:t xml:space="preserve"> </w:t>
      </w:r>
      <w:r w:rsidR="00214EA5">
        <w:fldChar w:fldCharType="begin">
          <w:fldData xml:space="preserve">PEVuZE5vdGU+PENpdGU+PEF1dGhvcj5aaGFuZzwvQXV0aG9yPjxZZWFyPjIwMjA8L1llYXI+PFJl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</w:fldData>
        </w:fldChar>
      </w:r>
      <w:r w:rsidR="00A55AC3">
        <w:instrText xml:space="preserve"> ADDIN EN.CITE </w:instrText>
      </w:r>
      <w:r w:rsidR="00A55AC3">
        <w:fldChar w:fldCharType="begin">
          <w:fldData xml:space="preserve">PEVuZE5vdGU+PENpdGU+PEF1dGhvcj5aaGFuZzwvQXV0aG9yPjxZZWFyPjIwMjA8L1llYXI+PFJl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</w:fldData>
        </w:fldChar>
      </w:r>
      <w:r w:rsidR="00A55AC3">
        <w:instrText xml:space="preserve"> ADDIN EN.CITE.DATA </w:instrText>
      </w:r>
      <w:r w:rsidR="00A55AC3">
        <w:fldChar w:fldCharType="end"/>
      </w:r>
      <w:r w:rsidR="00214EA5">
        <w:fldChar w:fldCharType="separate"/>
      </w:r>
      <w:r w:rsidR="00A55AC3">
        <w:rPr>
          <w:noProof/>
        </w:rPr>
        <w:t>(30)</w:t>
      </w:r>
      <w:r w:rsidR="00214EA5">
        <w:fldChar w:fldCharType="end"/>
      </w:r>
      <w:r w:rsidR="00D709B1">
        <w:t xml:space="preserve">, and another optimized FO design </w:t>
      </w:r>
      <w:r w:rsidR="0024075C">
        <w:t>for</w:t>
      </w:r>
      <w:r w:rsidR="00D709B1">
        <w:t xml:space="preserve"> 18 people with diabetes </w:t>
      </w:r>
      <w:r w:rsidR="00214EA5">
        <w:fldChar w:fldCharType="begin"/>
      </w:r>
      <w:r w:rsidR="00A55AC3">
        <w:instrText xml:space="preserve"> ADDIN EN.CITE &lt;EndNote&gt;&lt;Cite&gt;&lt;Author&gt;Telfer&lt;/Author&gt;&lt;Year&gt;2017&lt;/Year&gt;&lt;RecNum&gt;26&lt;/RecNum&gt;&lt;DisplayText&gt;(28)&lt;/DisplayText&gt;&lt;record&gt;&lt;rec-number&gt;26&lt;/rec-number&gt;&lt;foreign-keys&gt;&lt;key app="EN" db-id="t9d0twvzixtxpkev55fxeer4rsvxavtvf2pa" timestamp="1634832419"&gt;26&lt;/key&gt;&lt;/foreign-keys&gt;&lt;ref-type name="Journal Article"&gt;17&lt;/ref-type&gt;&lt;contributors&gt;&lt;authors&gt;&lt;author&gt;Telfer, S.&lt;/author&gt;&lt;author&gt;Woodburn, J.&lt;/author&gt;&lt;author&gt;Collier, A.&lt;/author&gt;&lt;author&gt;Cavanagh, P. R.&lt;/author&gt;&lt;/authors&gt;&lt;/contributors&gt;&lt;titles&gt;&lt;title&gt;Virtually optimized insoles for offloading the diabetic foot: A randomized crossover study&lt;/title&gt;&lt;secondary-title&gt;Journal of Biomechanics&lt;/secondary-title&gt;&lt;/titles&gt;&lt;periodical&gt;&lt;full-title&gt;Journal of Biomechanics&lt;/full-title&gt;&lt;/periodical&gt;&lt;pages&gt;157-161&lt;/pages&gt;&lt;volume&gt;60&lt;/volume&gt;&lt;keywords&gt;&lt;keyword&gt;Diabetic foot disease&lt;/keyword&gt;&lt;keyword&gt;Plantar ulcer&lt;/keyword&gt;&lt;keyword&gt;Insole&lt;/keyword&gt;&lt;keyword&gt;Finite element analysis&lt;/keyword&gt;&lt;keyword&gt;Offloading&lt;/keyword&gt;&lt;keyword&gt;3D printing&lt;/keyword&gt;&lt;/keywords&gt;&lt;dates&gt;&lt;year&gt;2017&lt;/year&gt;&lt;pub-dates&gt;&lt;date&gt;2017/07/26/&lt;/date&gt;&lt;/pub-dates&gt;&lt;/dates&gt;&lt;isbn&gt;0021-9290&lt;/isbn&gt;&lt;urls&gt;&lt;related-urls&gt;&lt;url&gt;https://www.sciencedirect.com/science/article/pii/S0021929017303287&lt;/url&gt;&lt;/related-urls&gt;&lt;/urls&gt;&lt;electronic-resource-num&gt;10.1016/j.jbiomech.2017.06.028&lt;/electronic-resource-num&gt;&lt;/record&gt;&lt;/Cite&gt;&lt;/EndNote&gt;</w:instrText>
      </w:r>
      <w:r w:rsidR="00214EA5">
        <w:fldChar w:fldCharType="separate"/>
      </w:r>
      <w:r w:rsidR="00A55AC3">
        <w:rPr>
          <w:noProof/>
        </w:rPr>
        <w:t>(28)</w:t>
      </w:r>
      <w:r w:rsidR="00214EA5">
        <w:fldChar w:fldCharType="end"/>
      </w:r>
      <w:r w:rsidR="114715D4">
        <w:t xml:space="preserve">. </w:t>
      </w:r>
      <w:r w:rsidR="007B593B">
        <w:t>However</w:t>
      </w:r>
      <w:r w:rsidR="75EA677E">
        <w:t xml:space="preserve">, </w:t>
      </w:r>
      <w:r w:rsidR="002666F3">
        <w:t xml:space="preserve">no studies have assessed </w:t>
      </w:r>
      <w:r w:rsidR="00356AB9">
        <w:t>people with RA</w:t>
      </w:r>
      <w:r w:rsidR="006D0967">
        <w:t xml:space="preserve">, whose </w:t>
      </w:r>
      <w:r w:rsidR="006D0967">
        <w:lastRenderedPageBreak/>
        <w:t xml:space="preserve">pathology, and thus </w:t>
      </w:r>
      <w:r w:rsidR="00A30361">
        <w:t>orthotic requirements</w:t>
      </w:r>
      <w:r w:rsidR="006D0967">
        <w:t>,</w:t>
      </w:r>
      <w:r w:rsidR="00A30361">
        <w:t xml:space="preserve"> </w:t>
      </w:r>
      <w:r w:rsidR="35394DD4">
        <w:t>differ from</w:t>
      </w:r>
      <w:r w:rsidR="033BFE0D">
        <w:t xml:space="preserve"> </w:t>
      </w:r>
      <w:r w:rsidR="007B593B">
        <w:t xml:space="preserve">those with diabetes or </w:t>
      </w:r>
      <w:r w:rsidR="0028255B">
        <w:t xml:space="preserve">post-traumatic </w:t>
      </w:r>
      <w:r w:rsidR="00454F12">
        <w:rPr>
          <w:rStyle w:val="normaltextrun"/>
          <w:rFonts w:ascii="Calibri" w:hAnsi="Calibri" w:cs="Calibri"/>
          <w:color w:val="000000"/>
          <w:shd w:val="clear" w:color="auto" w:fill="FFFFFF"/>
        </w:rPr>
        <w:t>midfoot arthritis.</w:t>
      </w:r>
      <w:r w:rsidR="39CB864A">
        <w:t xml:space="preserve"> </w:t>
      </w:r>
    </w:p>
    <w:p w14:paraId="5E2059CB" w14:textId="77B22543" w:rsidR="009B5237" w:rsidRDefault="007E1EC1" w:rsidP="00B71378">
      <w:r>
        <w:t>I</w:t>
      </w:r>
      <w:r w:rsidR="66B4D6B1">
        <w:t xml:space="preserve">n the </w:t>
      </w:r>
      <w:r w:rsidR="5D53231E">
        <w:t xml:space="preserve">present study, models </w:t>
      </w:r>
      <w:r w:rsidR="00AF5B7C">
        <w:t>were</w:t>
      </w:r>
      <w:r w:rsidR="5D53231E">
        <w:t xml:space="preserve"> developed for </w:t>
      </w:r>
      <w:r w:rsidR="00356AB9">
        <w:t xml:space="preserve">people </w:t>
      </w:r>
      <w:r w:rsidR="00420D91">
        <w:t>with</w:t>
      </w:r>
      <w:r w:rsidR="5D53231E">
        <w:t xml:space="preserve"> </w:t>
      </w:r>
      <w:r w:rsidR="14A098C2">
        <w:t>RA</w:t>
      </w:r>
      <w:r w:rsidR="6EAFC87B">
        <w:t xml:space="preserve"> </w:t>
      </w:r>
      <w:r w:rsidR="000D5FD7">
        <w:t>affecting the forefoot</w:t>
      </w:r>
      <w:r w:rsidR="07D997CB">
        <w:t>. T</w:t>
      </w:r>
      <w:r w:rsidR="6875B7B3">
        <w:t xml:space="preserve">he aim was to </w:t>
      </w:r>
      <w:r w:rsidR="2E9F9EE1">
        <w:t>ascertain</w:t>
      </w:r>
      <w:r w:rsidR="606717FD">
        <w:t xml:space="preserve"> whether </w:t>
      </w:r>
      <w:r w:rsidR="007827D0">
        <w:t>simplified forefoot models</w:t>
      </w:r>
      <w:r w:rsidR="00562B42">
        <w:t xml:space="preserve"> would produce differing biomechanical predictions</w:t>
      </w:r>
      <w:r w:rsidR="00B353A4">
        <w:t xml:space="preserve"> depending on RA severity</w:t>
      </w:r>
      <w:r w:rsidR="0000117A">
        <w:t xml:space="preserve">, and relevant </w:t>
      </w:r>
      <w:r w:rsidR="00754F52">
        <w:t>anatomical measures from magnetic resonance (MR) imaging</w:t>
      </w:r>
      <w:r w:rsidR="00B353A4">
        <w:t>.</w:t>
      </w:r>
      <w:r w:rsidR="00754F52">
        <w:t xml:space="preserve"> The</w:t>
      </w:r>
      <w:r w:rsidR="0011020B">
        <w:t xml:space="preserve"> RA</w:t>
      </w:r>
      <w:r w:rsidR="00065C87">
        <w:t xml:space="preserve"> model</w:t>
      </w:r>
      <w:r w:rsidR="00754F52">
        <w:t xml:space="preserve"> predictions were also </w:t>
      </w:r>
      <w:r w:rsidR="00065C87">
        <w:t xml:space="preserve">compared to </w:t>
      </w:r>
      <w:r w:rsidR="00BE44D9">
        <w:t xml:space="preserve">model predictions from a </w:t>
      </w:r>
      <w:r w:rsidR="00065C87">
        <w:t xml:space="preserve">healthy individual </w:t>
      </w:r>
      <w:r w:rsidR="00E9524F">
        <w:t>for contrast</w:t>
      </w:r>
      <w:r w:rsidR="00065C87">
        <w:t>.</w:t>
      </w:r>
      <w:r w:rsidR="00BC3651">
        <w:t xml:space="preserve"> ,</w:t>
      </w:r>
      <w:r w:rsidR="00C830C9">
        <w:t xml:space="preserve"> </w:t>
      </w:r>
      <w:r w:rsidR="00E3415C">
        <w:t>Such models would provide</w:t>
      </w:r>
      <w:r w:rsidR="5A5AB3EC">
        <w:t xml:space="preserve"> advantages over </w:t>
      </w:r>
      <w:r w:rsidR="2263A16D">
        <w:t xml:space="preserve">experimental studies </w:t>
      </w:r>
      <w:r w:rsidR="0092540E">
        <w:t xml:space="preserve">where it is difficult to </w:t>
      </w:r>
      <w:r w:rsidR="2263A16D">
        <w:t>examine internal effects of loading</w:t>
      </w:r>
      <w:r w:rsidR="4702B1C9">
        <w:t>,</w:t>
      </w:r>
      <w:r w:rsidR="470BB907">
        <w:t xml:space="preserve"> and</w:t>
      </w:r>
      <w:r w:rsidR="3FD0AB15">
        <w:t xml:space="preserve"> pave the way for </w:t>
      </w:r>
      <w:r w:rsidR="6B8FAE51">
        <w:t>FO</w:t>
      </w:r>
      <w:r w:rsidR="539C0D92">
        <w:t xml:space="preserve"> </w:t>
      </w:r>
      <w:r w:rsidR="19C00FC3">
        <w:t>and footwear</w:t>
      </w:r>
      <w:r w:rsidR="0B8042EC">
        <w:t xml:space="preserve"> choices</w:t>
      </w:r>
      <w:r w:rsidR="539C0D92">
        <w:t xml:space="preserve"> tailored to </w:t>
      </w:r>
      <w:r w:rsidR="7E37F79C">
        <w:t xml:space="preserve">the requirements of </w:t>
      </w:r>
      <w:r w:rsidR="002D2E0E">
        <w:t>individuals</w:t>
      </w:r>
      <w:r w:rsidR="7E37F79C">
        <w:t xml:space="preserve"> with </w:t>
      </w:r>
      <w:r w:rsidR="002D2E0E">
        <w:t>RA.</w:t>
      </w:r>
    </w:p>
    <w:p w14:paraId="73DB305E" w14:textId="1096A66B" w:rsidR="00113422" w:rsidRDefault="00113422" w:rsidP="00113422">
      <w:pPr>
        <w:pStyle w:val="ListParagraph"/>
        <w:numPr>
          <w:ilvl w:val="0"/>
          <w:numId w:val="1"/>
        </w:numPr>
        <w:rPr>
          <w:b/>
          <w:bCs/>
        </w:rPr>
      </w:pPr>
      <w:r>
        <w:rPr>
          <w:b/>
          <w:bCs/>
        </w:rPr>
        <w:t>Methods</w:t>
      </w:r>
    </w:p>
    <w:p w14:paraId="03D4B30F" w14:textId="084C62D2" w:rsidR="37650092" w:rsidRPr="00B8357C" w:rsidRDefault="00B8357C" w:rsidP="00B8357C">
      <w:r w:rsidRPr="00B8357C">
        <w:t>This study</w:t>
      </w:r>
      <w:r w:rsidR="68AF6001" w:rsidRPr="00916889">
        <w:t xml:space="preserve"> involved </w:t>
      </w:r>
      <w:r w:rsidR="00EB3C6F">
        <w:t>secondary</w:t>
      </w:r>
      <w:r w:rsidR="00EB3C6F" w:rsidRPr="00916889">
        <w:t xml:space="preserve"> </w:t>
      </w:r>
      <w:r w:rsidR="68AF6001" w:rsidRPr="00916889">
        <w:t>analysis of patient imaging and clinical outcome data sets from established studies (</w:t>
      </w:r>
      <w:proofErr w:type="spellStart"/>
      <w:r w:rsidR="68AF6001" w:rsidRPr="00916889">
        <w:t>FeeTURA</w:t>
      </w:r>
      <w:proofErr w:type="spellEnd"/>
      <w:r w:rsidR="68AF6001" w:rsidRPr="00916889">
        <w:t xml:space="preserve">) </w:t>
      </w:r>
      <w:r w:rsidR="00A22198">
        <w:fldChar w:fldCharType="begin">
          <w:fldData xml:space="preserve">PEVuZE5vdGU+PENpdGU+PEF1dGhvcj5DaGVycnk8L0F1dGhvcj48WWVhcj4yMDE0PC9ZZWFyPjxS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</w:fldData>
        </w:fldChar>
      </w:r>
      <w:r w:rsidR="00A55AC3">
        <w:instrText xml:space="preserve"> ADDIN EN.CITE </w:instrText>
      </w:r>
      <w:r w:rsidR="00A55AC3">
        <w:fldChar w:fldCharType="begin">
          <w:fldData xml:space="preserve">PEVuZE5vdGU+PENpdGU+PEF1dGhvcj5DaGVycnk8L0F1dGhvcj48WWVhcj4yMDE0PC9ZZWFyPjxS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</w:fldData>
        </w:fldChar>
      </w:r>
      <w:r w:rsidR="00A55AC3">
        <w:instrText xml:space="preserve"> ADDIN EN.CITE.DATA </w:instrText>
      </w:r>
      <w:r w:rsidR="00A55AC3">
        <w:fldChar w:fldCharType="end"/>
      </w:r>
      <w:r w:rsidR="00A22198">
        <w:fldChar w:fldCharType="separate"/>
      </w:r>
      <w:r w:rsidR="00A55AC3">
        <w:rPr>
          <w:noProof/>
        </w:rPr>
        <w:t>(31)</w:t>
      </w:r>
      <w:r w:rsidR="00A22198">
        <w:fldChar w:fldCharType="end"/>
      </w:r>
      <w:r w:rsidR="00BC665A">
        <w:t xml:space="preserve"> by image-based computational modelling</w:t>
      </w:r>
      <w:r w:rsidR="68AF6001" w:rsidRPr="00916889">
        <w:t>.</w:t>
      </w:r>
      <w:r w:rsidR="0CDF327F">
        <w:t xml:space="preserve"> </w:t>
      </w:r>
    </w:p>
    <w:p w14:paraId="17C1D511" w14:textId="78E827B4" w:rsidR="007B26F5" w:rsidRDefault="007B26F5" w:rsidP="007B26F5">
      <w:pPr>
        <w:pStyle w:val="ListParagraph"/>
        <w:numPr>
          <w:ilvl w:val="1"/>
          <w:numId w:val="1"/>
        </w:numPr>
        <w:rPr>
          <w:b/>
          <w:bCs/>
        </w:rPr>
      </w:pPr>
      <w:r w:rsidRPr="007B26F5">
        <w:rPr>
          <w:b/>
          <w:bCs/>
        </w:rPr>
        <w:t>Participants</w:t>
      </w:r>
    </w:p>
    <w:p w14:paraId="7645AA03" w14:textId="0E0A8BF7" w:rsidR="00085750" w:rsidRDefault="00631157" w:rsidP="007B26F5">
      <w:r>
        <w:t>MR and questionnaire data were</w:t>
      </w:r>
      <w:r w:rsidR="00D604F6">
        <w:t xml:space="preserve"> obtained, which</w:t>
      </w:r>
      <w:r>
        <w:t xml:space="preserve"> </w:t>
      </w:r>
      <w:r w:rsidR="002959A7">
        <w:t>had been</w:t>
      </w:r>
      <w:r>
        <w:t xml:space="preserve"> collected from partici</w:t>
      </w:r>
      <w:r w:rsidR="00854CBD">
        <w:t>pants</w:t>
      </w:r>
      <w:r w:rsidR="00290FA2">
        <w:t xml:space="preserve"> with </w:t>
      </w:r>
      <w:r w:rsidR="00DE4B37">
        <w:t>RA</w:t>
      </w:r>
      <w:r w:rsidR="00290FA2">
        <w:t xml:space="preserve"> </w:t>
      </w:r>
      <w:r w:rsidR="006507DC">
        <w:t xml:space="preserve">during </w:t>
      </w:r>
      <w:proofErr w:type="spellStart"/>
      <w:r w:rsidR="006507DC">
        <w:t>FeeTURA</w:t>
      </w:r>
      <w:proofErr w:type="spellEnd"/>
      <w:r w:rsidR="00932355">
        <w:t xml:space="preserve"> </w:t>
      </w:r>
      <w:r w:rsidR="00C605B2">
        <w:fldChar w:fldCharType="begin">
          <w:fldData xml:space="preserve">PEVuZE5vdGU+PENpdGU+PEF1dGhvcj5DaGVycnk8L0F1dGhvcj48WWVhcj4yMDE0PC9ZZWFyPjxS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</w:fldData>
        </w:fldChar>
      </w:r>
      <w:r w:rsidR="00A55AC3">
        <w:instrText xml:space="preserve"> ADDIN EN.CITE </w:instrText>
      </w:r>
      <w:r w:rsidR="00A55AC3">
        <w:fldChar w:fldCharType="begin">
          <w:fldData xml:space="preserve">PEVuZE5vdGU+PENpdGU+PEF1dGhvcj5DaGVycnk8L0F1dGhvcj48WWVhcj4yMDE0PC9ZZWFyPjxS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</w:fldData>
        </w:fldChar>
      </w:r>
      <w:r w:rsidR="00A55AC3">
        <w:instrText xml:space="preserve"> ADDIN EN.CITE.DATA </w:instrText>
      </w:r>
      <w:r w:rsidR="00A55AC3">
        <w:fldChar w:fldCharType="end"/>
      </w:r>
      <w:r w:rsidR="00C605B2">
        <w:fldChar w:fldCharType="separate"/>
      </w:r>
      <w:r w:rsidR="00A55AC3">
        <w:rPr>
          <w:noProof/>
        </w:rPr>
        <w:t>(31)</w:t>
      </w:r>
      <w:r w:rsidR="00C605B2">
        <w:fldChar w:fldCharType="end"/>
      </w:r>
      <w:r w:rsidR="00916889">
        <w:t xml:space="preserve">, </w:t>
      </w:r>
      <w:r w:rsidR="6A9C32FA">
        <w:t>includ</w:t>
      </w:r>
      <w:r w:rsidR="00D604F6">
        <w:t>ing</w:t>
      </w:r>
      <w:r w:rsidR="6A9C32FA">
        <w:t xml:space="preserve"> </w:t>
      </w:r>
      <w:r w:rsidR="00E8194E">
        <w:t>assessments of</w:t>
      </w:r>
      <w:r w:rsidR="00A86676">
        <w:t xml:space="preserve"> condition severity through </w:t>
      </w:r>
      <w:r w:rsidR="005A6D26">
        <w:t>subjective means such as the Leeds Foot Impact Scale</w:t>
      </w:r>
      <w:r w:rsidR="006957FA">
        <w:t>.</w:t>
      </w:r>
      <w:r w:rsidR="0059025B">
        <w:t xml:space="preserve"> </w:t>
      </w:r>
      <w:r w:rsidR="006957FA">
        <w:t xml:space="preserve">The </w:t>
      </w:r>
      <w:r w:rsidR="00ED75FB">
        <w:t>scale</w:t>
      </w:r>
      <w:r w:rsidR="006957FA">
        <w:t xml:space="preserve"> consists of two subsections</w:t>
      </w:r>
      <w:r w:rsidR="006957FA">
        <w:rPr>
          <w:rStyle w:val="CommentReference"/>
        </w:rPr>
        <w:t>:</w:t>
      </w:r>
      <w:r w:rsidR="006957FA">
        <w:t xml:space="preserve"> the impairment/footwear section (LFIS-IF) </w:t>
      </w:r>
      <w:r w:rsidR="00525E3D">
        <w:t>includes</w:t>
      </w:r>
      <w:r w:rsidR="006957FA">
        <w:t xml:space="preserve"> pain and footwear choices, while the second section covers activity limitation and participation restriction (LFIS-AP</w:t>
      </w:r>
      <w:r w:rsidR="005A6D26">
        <w:t>)</w:t>
      </w:r>
      <w:r w:rsidR="0059025B">
        <w:t xml:space="preserve"> </w:t>
      </w:r>
      <w:r w:rsidR="00154ADA">
        <w:fldChar w:fldCharType="begin"/>
      </w:r>
      <w:r w:rsidR="00A55AC3">
        <w:instrText xml:space="preserve"> ADDIN EN.CITE &lt;EndNote&gt;&lt;Cite&gt;&lt;Author&gt;Helliwell&lt;/Author&gt;&lt;Year&gt;2005&lt;/Year&gt;&lt;RecNum&gt;30&lt;/RecNum&gt;&lt;DisplayText&gt;(32)&lt;/DisplayText&gt;&lt;record&gt;&lt;rec-number&gt;30&lt;/rec-number&gt;&lt;foreign-keys&gt;&lt;key app="EN" db-id="t9d0twvzixtxpkev55fxeer4rsvxavtvf2pa" timestamp="1634832419"&gt;30&lt;/key&gt;&lt;/foreign-keys&gt;&lt;ref-type name="Journal Article"&gt;17&lt;/ref-type&gt;&lt;contributors&gt;&lt;authors&gt;&lt;author&gt;Helliwell, Philip&lt;/author&gt;&lt;author&gt;Reay, Naomi&lt;/author&gt;&lt;author&gt;Gilworth, Gill&lt;/author&gt;&lt;author&gt;Redmond, Anthony&lt;/author&gt;&lt;author&gt;Slade, Anita&lt;/author&gt;&lt;author&gt;Tennant, Alan&lt;/author&gt;&lt;author&gt;Woodburn, James&lt;/author&gt;&lt;/authors&gt;&lt;/contributors&gt;&lt;titles&gt;&lt;title&gt;Development of a foot impact scale for rheumatoid arthritis&lt;/title&gt;&lt;secondary-title&gt;Arthritis Care &amp;amp; Research&lt;/secondary-title&gt;&lt;/titles&gt;&lt;periodical&gt;&lt;full-title&gt;Arthritis Care &amp;amp; Research&lt;/full-title&gt;&lt;/periodical&gt;&lt;pages&gt;418-422&lt;/pages&gt;&lt;volume&gt;53&lt;/volume&gt;&lt;number&gt;3&lt;/number&gt;&lt;dates&gt;&lt;year&gt;2005&lt;/year&gt;&lt;/dates&gt;&lt;isbn&gt;0004-3591&lt;/isbn&gt;&lt;urls&gt;&lt;related-urls&gt;&lt;url&gt;https://onlinelibrary.wiley.com/doi/abs/10.1002/art.21176&lt;/url&gt;&lt;/related-urls&gt;&lt;/urls&gt;&lt;electronic-resource-num&gt;10.1002/art.21176&lt;/electronic-resource-num&gt;&lt;/record&gt;&lt;/Cite&gt;&lt;/EndNote&gt;</w:instrText>
      </w:r>
      <w:r w:rsidR="00154ADA">
        <w:fldChar w:fldCharType="separate"/>
      </w:r>
      <w:r w:rsidR="00A55AC3">
        <w:rPr>
          <w:noProof/>
        </w:rPr>
        <w:t>(32)</w:t>
      </w:r>
      <w:r w:rsidR="00154ADA">
        <w:fldChar w:fldCharType="end"/>
      </w:r>
      <w:r w:rsidR="00A538B7">
        <w:t>.</w:t>
      </w:r>
      <w:r w:rsidR="00C61504">
        <w:t xml:space="preserve"> </w:t>
      </w:r>
      <w:r w:rsidR="00A17B7D">
        <w:t>I</w:t>
      </w:r>
      <w:r w:rsidR="00BC60FE">
        <w:t xml:space="preserve">nstances of </w:t>
      </w:r>
      <w:r w:rsidR="006A745D">
        <w:t xml:space="preserve">bursae between and beneath the </w:t>
      </w:r>
      <w:r w:rsidR="00525E3D">
        <w:t>MTP</w:t>
      </w:r>
      <w:r w:rsidR="006A745D">
        <w:t xml:space="preserve"> joints</w:t>
      </w:r>
      <w:r w:rsidR="00A17B7D" w:rsidRPr="00A17B7D">
        <w:t xml:space="preserve"> </w:t>
      </w:r>
      <w:r w:rsidR="00A17B7D">
        <w:t>were also recorded</w:t>
      </w:r>
      <w:r w:rsidR="00F613FF">
        <w:t xml:space="preserve">, </w:t>
      </w:r>
      <w:r w:rsidR="00E4223D">
        <w:t>along with</w:t>
      </w:r>
      <w:r w:rsidR="00F613FF">
        <w:t xml:space="preserve"> </w:t>
      </w:r>
      <w:r w:rsidR="00F256E5">
        <w:t>joint</w:t>
      </w:r>
      <w:r w:rsidR="00F613FF">
        <w:t xml:space="preserve"> erosion and synovial hypertrophy. </w:t>
      </w:r>
      <w:r w:rsidR="00085750">
        <w:t>Of the original 30 participants</w:t>
      </w:r>
      <w:r w:rsidR="00081A7E">
        <w:t xml:space="preserve"> for whom MR data were available</w:t>
      </w:r>
      <w:r w:rsidR="00085750">
        <w:t xml:space="preserve">, </w:t>
      </w:r>
      <w:r w:rsidR="00627523">
        <w:t>13</w:t>
      </w:r>
      <w:r w:rsidR="00D81068">
        <w:t xml:space="preserve"> (</w:t>
      </w:r>
      <w:r w:rsidR="00600D12">
        <w:t>aged</w:t>
      </w:r>
      <w:r w:rsidR="009917CA">
        <w:t xml:space="preserve"> </w:t>
      </w:r>
      <w:r w:rsidR="00EE2256">
        <w:t>29-73</w:t>
      </w:r>
      <w:r w:rsidR="007D336C">
        <w:t xml:space="preserve">, </w:t>
      </w:r>
      <w:r w:rsidR="00FA7AF6">
        <w:t>all female</w:t>
      </w:r>
      <w:r w:rsidR="009917CA">
        <w:t>)</w:t>
      </w:r>
      <w:r w:rsidR="00627523">
        <w:t xml:space="preserve"> were selected for the present study</w:t>
      </w:r>
      <w:r w:rsidR="07BC9AF2">
        <w:t>, purpos</w:t>
      </w:r>
      <w:r w:rsidR="006A4004">
        <w:t>iv</w:t>
      </w:r>
      <w:r w:rsidR="07BC9AF2">
        <w:t>ely sampled to</w:t>
      </w:r>
      <w:r w:rsidR="00D52857">
        <w:t xml:space="preserve"> </w:t>
      </w:r>
      <w:r w:rsidR="00487C94">
        <w:t xml:space="preserve">represent a </w:t>
      </w:r>
      <w:r w:rsidR="00487C94" w:rsidRPr="00C61504">
        <w:t xml:space="preserve">range of LFIS-IF </w:t>
      </w:r>
      <w:r w:rsidR="00336CEB" w:rsidRPr="00C61504">
        <w:t>scores</w:t>
      </w:r>
      <w:r w:rsidR="00336CEB">
        <w:t xml:space="preserve">. </w:t>
      </w:r>
      <w:r w:rsidR="00CF0A72">
        <w:t>These participants will henceforth be referred to as P1-13.</w:t>
      </w:r>
    </w:p>
    <w:p w14:paraId="478BD366" w14:textId="328998C2" w:rsidR="00973986" w:rsidRDefault="007A4108" w:rsidP="007B26F5">
      <w:r>
        <w:t>A</w:t>
      </w:r>
      <w:r w:rsidR="00650037">
        <w:t xml:space="preserve"> healthy individual was assessed</w:t>
      </w:r>
      <w:r>
        <w:t xml:space="preserve"> for comparison</w:t>
      </w:r>
      <w:r w:rsidR="00650037">
        <w:t xml:space="preserve"> (</w:t>
      </w:r>
      <w:r w:rsidR="006732E7">
        <w:t>female, age</w:t>
      </w:r>
      <w:r w:rsidR="00AE3F7C">
        <w:t>d</w:t>
      </w:r>
      <w:r w:rsidR="006732E7">
        <w:t xml:space="preserve"> 31</w:t>
      </w:r>
      <w:r w:rsidR="001207F9">
        <w:t xml:space="preserve"> years</w:t>
      </w:r>
      <w:r w:rsidR="006732E7">
        <w:t>)</w:t>
      </w:r>
      <w:r w:rsidR="002E1BC5">
        <w:t>. MR data for this i</w:t>
      </w:r>
      <w:r w:rsidR="00100795">
        <w:t xml:space="preserve">ndividual </w:t>
      </w:r>
      <w:r w:rsidR="0012496C">
        <w:t xml:space="preserve">had been </w:t>
      </w:r>
      <w:r w:rsidR="00100795">
        <w:t xml:space="preserve">collected in a previous study </w:t>
      </w:r>
      <w:r w:rsidR="00AE3F7C">
        <w:t>at</w:t>
      </w:r>
      <w:r w:rsidR="00E316C7">
        <w:t xml:space="preserve"> the </w:t>
      </w:r>
      <w:r w:rsidR="00E316C7" w:rsidRPr="00E316C7">
        <w:rPr>
          <w:rStyle w:val="normaltextrun"/>
          <w:rFonts w:ascii="Calibri" w:hAnsi="Calibri" w:cs="Calibri"/>
          <w:color w:val="000000"/>
          <w:bdr w:val="none" w:sz="0" w:space="0" w:color="auto" w:frame="1"/>
        </w:rPr>
        <w:t>Cardiff University Brain Research Imaging Centre</w:t>
      </w:r>
      <w:r w:rsidR="00FC0976">
        <w:t xml:space="preserve"> </w:t>
      </w:r>
      <w:r w:rsidR="00E316C7">
        <w:t>(</w:t>
      </w:r>
      <w:r w:rsidR="00174A4F">
        <w:t>CUBRIC</w:t>
      </w:r>
      <w:r w:rsidR="000B7E91">
        <w:t>, Dr Bethany Keenan</w:t>
      </w:r>
      <w:r w:rsidR="00E316C7">
        <w:t>)</w:t>
      </w:r>
      <w:r w:rsidR="006A7E97">
        <w:t>. Ethic</w:t>
      </w:r>
      <w:r w:rsidR="00591953">
        <w:t xml:space="preserve">al </w:t>
      </w:r>
      <w:r w:rsidR="006A7E97">
        <w:t xml:space="preserve">approval was granted </w:t>
      </w:r>
      <w:r w:rsidR="00591953">
        <w:t>by</w:t>
      </w:r>
      <w:r w:rsidR="00B56C12">
        <w:t xml:space="preserve"> </w:t>
      </w:r>
      <w:r w:rsidR="000C73C2">
        <w:t>the relevant inst</w:t>
      </w:r>
      <w:r w:rsidR="00233A2C">
        <w:t>itutional and local author</w:t>
      </w:r>
      <w:r w:rsidR="00005719">
        <w:t>ity committees for the original studies and secondary analysis purposes</w:t>
      </w:r>
      <w:r w:rsidR="00563D98">
        <w:t>.</w:t>
      </w:r>
    </w:p>
    <w:p w14:paraId="0A5EA277" w14:textId="77DEA33F" w:rsidR="0093498F" w:rsidRPr="000715DB" w:rsidRDefault="0093498F" w:rsidP="007B26F5">
      <w:r>
        <w:t xml:space="preserve">The participant selection and subsequent segmentation, measurement and FE modelling processes were </w:t>
      </w:r>
      <w:r w:rsidR="00E62E1A">
        <w:t>completed</w:t>
      </w:r>
      <w:r>
        <w:t xml:space="preserve"> by different researchers </w:t>
      </w:r>
      <w:r w:rsidR="006A7AF4">
        <w:t xml:space="preserve">(ASD and ESK respectively) </w:t>
      </w:r>
      <w:r>
        <w:t>so that the study could be carried out blinded to the participants’ reported condition severities.</w:t>
      </w:r>
    </w:p>
    <w:p w14:paraId="1C6A920A" w14:textId="753DEBFE" w:rsidR="00973986" w:rsidRDefault="00973986" w:rsidP="00ED2412">
      <w:pPr>
        <w:pStyle w:val="ListParagraph"/>
        <w:numPr>
          <w:ilvl w:val="1"/>
          <w:numId w:val="1"/>
        </w:numPr>
        <w:rPr>
          <w:b/>
          <w:bCs/>
        </w:rPr>
      </w:pPr>
      <w:r w:rsidRPr="00973986">
        <w:rPr>
          <w:b/>
          <w:bCs/>
        </w:rPr>
        <w:t>MR Segmentation and Morphological Measurements</w:t>
      </w:r>
    </w:p>
    <w:p w14:paraId="65B7138D" w14:textId="0B5CB4C4" w:rsidR="00CC763D" w:rsidRDefault="004A1650" w:rsidP="00875B54">
      <w:r>
        <w:t xml:space="preserve">MR data </w:t>
      </w:r>
      <w:r w:rsidR="006343FE">
        <w:t xml:space="preserve">for the RA participants </w:t>
      </w:r>
      <w:r>
        <w:t xml:space="preserve">had been collected specifically for the </w:t>
      </w:r>
      <w:proofErr w:type="spellStart"/>
      <w:r>
        <w:t>FeeTURA</w:t>
      </w:r>
      <w:proofErr w:type="spellEnd"/>
      <w:r>
        <w:t xml:space="preserve"> study </w:t>
      </w:r>
      <w:r w:rsidR="00844973">
        <w:t>in 2010-2011</w:t>
      </w:r>
      <w:r w:rsidR="009B7B5E">
        <w:t xml:space="preserve">. </w:t>
      </w:r>
      <w:r w:rsidR="00F176DC">
        <w:t xml:space="preserve">The MR sequencing is detailed in the </w:t>
      </w:r>
      <w:proofErr w:type="spellStart"/>
      <w:r w:rsidR="00F176DC">
        <w:t>FeeTURA</w:t>
      </w:r>
      <w:proofErr w:type="spellEnd"/>
      <w:r w:rsidR="00F176DC">
        <w:t xml:space="preserve"> study </w:t>
      </w:r>
      <w:r w:rsidR="00C43E4F">
        <w:t xml:space="preserve">in full </w:t>
      </w:r>
      <w:r w:rsidR="004201B6">
        <w:fldChar w:fldCharType="begin">
          <w:fldData xml:space="preserve">PEVuZE5vdGU+PENpdGU+PEF1dGhvcj5DaGVycnk8L0F1dGhvcj48WWVhcj4yMDE0PC9ZZWFyPjxS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</w:fldData>
        </w:fldChar>
      </w:r>
      <w:r w:rsidR="00A55AC3">
        <w:instrText xml:space="preserve"> ADDIN EN.CITE </w:instrText>
      </w:r>
      <w:r w:rsidR="00A55AC3">
        <w:fldChar w:fldCharType="begin">
          <w:fldData xml:space="preserve">PEVuZE5vdGU+PENpdGU+PEF1dGhvcj5DaGVycnk8L0F1dGhvcj48WWVhcj4yMDE0PC9ZZWFyPjxS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</w:fldData>
        </w:fldChar>
      </w:r>
      <w:r w:rsidR="00A55AC3">
        <w:instrText xml:space="preserve"> ADDIN EN.CITE.DATA </w:instrText>
      </w:r>
      <w:r w:rsidR="00A55AC3">
        <w:fldChar w:fldCharType="end"/>
      </w:r>
      <w:r w:rsidR="004201B6">
        <w:fldChar w:fldCharType="separate"/>
      </w:r>
      <w:r w:rsidR="00A55AC3">
        <w:rPr>
          <w:noProof/>
        </w:rPr>
        <w:t>(31)</w:t>
      </w:r>
      <w:r w:rsidR="004201B6">
        <w:fldChar w:fldCharType="end"/>
      </w:r>
      <w:r w:rsidR="00C43E4F">
        <w:t>. T</w:t>
      </w:r>
      <w:r w:rsidR="00F176DC">
        <w:t>he T1-weigh</w:t>
      </w:r>
      <w:r w:rsidR="003B678C">
        <w:t>t</w:t>
      </w:r>
      <w:r w:rsidR="00B258C6">
        <w:t>ed</w:t>
      </w:r>
      <w:r w:rsidR="00F71762">
        <w:t xml:space="preserve"> spin echo</w:t>
      </w:r>
      <w:r w:rsidR="003B678C">
        <w:t xml:space="preserve"> sequence</w:t>
      </w:r>
      <w:r w:rsidR="00F71762">
        <w:t xml:space="preserve"> taken in the coronal plane</w:t>
      </w:r>
      <w:r w:rsidR="003B678C">
        <w:t xml:space="preserve"> was used for this study (</w:t>
      </w:r>
      <w:r w:rsidR="00BE78B2">
        <w:t>repetition time/echo time (</w:t>
      </w:r>
      <w:r w:rsidR="003B678C">
        <w:t>TR/TE</w:t>
      </w:r>
      <w:r w:rsidR="00BE78B2">
        <w:t>)</w:t>
      </w:r>
      <w:r w:rsidR="003B678C">
        <w:t>: 656</w:t>
      </w:r>
      <w:r w:rsidR="004E5B94">
        <w:t>ms</w:t>
      </w:r>
      <w:r w:rsidR="003B678C">
        <w:t xml:space="preserve">/15ms, </w:t>
      </w:r>
      <w:r w:rsidR="00FE49D2">
        <w:t>slice thickness: 3mm, in-plane resolution: 0.52x0.52mm</w:t>
      </w:r>
      <w:r w:rsidR="003B678C">
        <w:t>).</w:t>
      </w:r>
      <w:r w:rsidR="00597322">
        <w:t xml:space="preserve"> </w:t>
      </w:r>
      <w:r w:rsidR="00343850">
        <w:t>T</w:t>
      </w:r>
      <w:r w:rsidR="00597322">
        <w:t>he distal slices cons</w:t>
      </w:r>
      <w:r w:rsidR="003A3D68">
        <w:t>isting of</w:t>
      </w:r>
      <w:r w:rsidR="00C92EB9">
        <w:t xml:space="preserve"> only</w:t>
      </w:r>
      <w:r w:rsidR="003A3D68">
        <w:t xml:space="preserve"> the toes were removed</w:t>
      </w:r>
      <w:r w:rsidR="005B1AE0">
        <w:t>,</w:t>
      </w:r>
      <w:r w:rsidR="003A3D68">
        <w:t xml:space="preserve"> leaving only the metatarsal and </w:t>
      </w:r>
      <w:r w:rsidR="00C92EB9">
        <w:t>MTP joint</w:t>
      </w:r>
      <w:r w:rsidR="003A3D68">
        <w:t xml:space="preserve"> regions. </w:t>
      </w:r>
      <w:r w:rsidR="00573848">
        <w:t>MR data for the</w:t>
      </w:r>
      <w:r w:rsidR="009F341D">
        <w:t xml:space="preserve"> healthy </w:t>
      </w:r>
      <w:r w:rsidR="00FE49D2">
        <w:t xml:space="preserve">volunteer </w:t>
      </w:r>
      <w:r w:rsidR="00573848">
        <w:t>had been</w:t>
      </w:r>
      <w:r w:rsidR="009F341D">
        <w:t xml:space="preserve"> </w:t>
      </w:r>
      <w:r w:rsidR="002354BF">
        <w:t xml:space="preserve">collected with a Dual Echo Steady State </w:t>
      </w:r>
      <w:r w:rsidR="0093498F">
        <w:t xml:space="preserve">(DESS) </w:t>
      </w:r>
      <w:r w:rsidR="002354BF">
        <w:t xml:space="preserve">sequence </w:t>
      </w:r>
      <w:r w:rsidR="00301E56">
        <w:t xml:space="preserve">in the </w:t>
      </w:r>
      <w:r w:rsidR="005C5C85">
        <w:t>sagittal</w:t>
      </w:r>
      <w:r w:rsidR="00301E56">
        <w:t xml:space="preserve"> plane </w:t>
      </w:r>
      <w:r w:rsidR="002354BF">
        <w:t>(</w:t>
      </w:r>
      <w:r w:rsidR="00973CBE">
        <w:t>TR</w:t>
      </w:r>
      <w:r w:rsidR="00040ECD">
        <w:t xml:space="preserve">/TE: </w:t>
      </w:r>
      <w:r w:rsidR="002354BF">
        <w:t>13.48ms</w:t>
      </w:r>
      <w:r w:rsidR="00040ECD">
        <w:t>/</w:t>
      </w:r>
      <w:r w:rsidR="002354BF">
        <w:t>4.79ms</w:t>
      </w:r>
      <w:r w:rsidR="00040ECD">
        <w:t>, resolution: 0.6x0.6x0.6mm</w:t>
      </w:r>
      <w:r w:rsidR="002354BF">
        <w:t>)</w:t>
      </w:r>
      <w:r w:rsidR="007A2855">
        <w:t xml:space="preserve">. </w:t>
      </w:r>
      <w:r w:rsidR="00892E23">
        <w:t>This was carried out</w:t>
      </w:r>
      <w:r w:rsidR="003502C0">
        <w:t xml:space="preserve"> </w:t>
      </w:r>
      <w:r w:rsidR="00CC763D">
        <w:t xml:space="preserve">using a </w:t>
      </w:r>
      <w:r w:rsidR="00F55F98">
        <w:t>3T scanner (</w:t>
      </w:r>
      <w:proofErr w:type="spellStart"/>
      <w:r w:rsidR="007D6B06">
        <w:t>Magnetom</w:t>
      </w:r>
      <w:proofErr w:type="spellEnd"/>
      <w:r w:rsidR="007D6B06">
        <w:t xml:space="preserve"> Prisma, Siemens, Erlangen, Germany</w:t>
      </w:r>
      <w:r w:rsidR="00F55F98">
        <w:t xml:space="preserve">) </w:t>
      </w:r>
      <w:r w:rsidR="007D6B06">
        <w:t xml:space="preserve">with a </w:t>
      </w:r>
      <w:r w:rsidR="00565772">
        <w:t>f</w:t>
      </w:r>
      <w:r w:rsidR="00CC763D">
        <w:t>oot/</w:t>
      </w:r>
      <w:r w:rsidR="00565772">
        <w:t>a</w:t>
      </w:r>
      <w:r w:rsidR="00CC763D">
        <w:t xml:space="preserve">nkle </w:t>
      </w:r>
      <w:r w:rsidR="00900668">
        <w:t>and four-channel flex</w:t>
      </w:r>
      <w:r w:rsidR="00CC763D">
        <w:t xml:space="preserve"> </w:t>
      </w:r>
      <w:r w:rsidR="00A824CE">
        <w:t xml:space="preserve">coil </w:t>
      </w:r>
      <w:r w:rsidR="009579C0" w:rsidRPr="005E2714">
        <w:t>with the</w:t>
      </w:r>
      <w:r w:rsidR="005E2714" w:rsidRPr="00D07EE0">
        <w:t xml:space="preserve"> plantar</w:t>
      </w:r>
      <w:r w:rsidR="009579C0" w:rsidRPr="005E2714">
        <w:t xml:space="preserve"> forefoot rested against a </w:t>
      </w:r>
      <w:r w:rsidR="005E2714" w:rsidRPr="00D07EE0">
        <w:t xml:space="preserve">flat </w:t>
      </w:r>
      <w:r w:rsidR="009579C0" w:rsidRPr="005E2714">
        <w:t>support</w:t>
      </w:r>
      <w:r w:rsidR="00CC763D" w:rsidRPr="00785F39">
        <w:t>.</w:t>
      </w:r>
    </w:p>
    <w:p w14:paraId="4A33FD7D" w14:textId="7E8F83A3" w:rsidR="00E22E9E" w:rsidRDefault="0093498F" w:rsidP="00875B54">
      <w:r>
        <w:lastRenderedPageBreak/>
        <w:t>T</w:t>
      </w:r>
      <w:r w:rsidR="00875B54">
        <w:t xml:space="preserve">he MR data </w:t>
      </w:r>
      <w:r>
        <w:t>were segmented</w:t>
      </w:r>
      <w:r w:rsidR="00875B54">
        <w:t xml:space="preserve"> using </w:t>
      </w:r>
      <w:proofErr w:type="spellStart"/>
      <w:r w:rsidR="00875B54">
        <w:t>ScanIP</w:t>
      </w:r>
      <w:proofErr w:type="spellEnd"/>
      <w:r w:rsidR="00875B54">
        <w:t xml:space="preserve"> (</w:t>
      </w:r>
      <w:proofErr w:type="spellStart"/>
      <w:r w:rsidR="00875B54">
        <w:t>Simpleware</w:t>
      </w:r>
      <w:proofErr w:type="spellEnd"/>
      <w:r w:rsidR="00875B54">
        <w:t xml:space="preserve"> </w:t>
      </w:r>
      <w:proofErr w:type="spellStart"/>
      <w:r w:rsidR="00875B54">
        <w:t>ScanIP</w:t>
      </w:r>
      <w:proofErr w:type="spellEnd"/>
      <w:r w:rsidR="00875B54">
        <w:t xml:space="preserve"> N-2018.03-SP2 Build 55, Synopsys</w:t>
      </w:r>
      <w:r>
        <w:t xml:space="preserve">, </w:t>
      </w:r>
      <w:r w:rsidR="00B211BE">
        <w:t>Mountain View, USA</w:t>
      </w:r>
      <w:r w:rsidR="00875B54">
        <w:t>).</w:t>
      </w:r>
      <w:r w:rsidR="001B3ED7">
        <w:t xml:space="preserve"> Masks were created </w:t>
      </w:r>
      <w:r w:rsidR="00CC635F">
        <w:t xml:space="preserve">for the skin, underlying soft tissue and bone </w:t>
      </w:r>
      <w:r w:rsidR="001B3ED7">
        <w:t>using greyscal</w:t>
      </w:r>
      <w:r w:rsidR="00CC635F">
        <w:t>e thresholds</w:t>
      </w:r>
      <w:r w:rsidR="00DA3360">
        <w:t>.</w:t>
      </w:r>
      <w:r w:rsidR="00EC331C">
        <w:t xml:space="preserve"> </w:t>
      </w:r>
      <w:r w:rsidR="00785F39">
        <w:t>The same threshold values were used across all participants except for the healthy volunteer, where the values were adapted to</w:t>
      </w:r>
      <w:r w:rsidR="00CC4EA6">
        <w:t xml:space="preserve"> suit the different MR sequencing </w:t>
      </w:r>
      <w:r w:rsidR="006A464D">
        <w:t>that had been</w:t>
      </w:r>
      <w:r w:rsidR="00CC4EA6">
        <w:t xml:space="preserve"> used. </w:t>
      </w:r>
      <w:r w:rsidR="00744358">
        <w:t>Where the scans included the proximal phalanges, these were fused to the metatarsals.</w:t>
      </w:r>
      <w:r w:rsidR="00CC635F">
        <w:t xml:space="preserve"> </w:t>
      </w:r>
      <w:r w:rsidR="00C7794F">
        <w:t xml:space="preserve">A 2mm thick sock was </w:t>
      </w:r>
      <w:r w:rsidR="000960AB">
        <w:t>generated by dilat</w:t>
      </w:r>
      <w:r w:rsidR="00E2545B">
        <w:t>ing</w:t>
      </w:r>
      <w:r w:rsidR="000960AB">
        <w:t xml:space="preserve"> the </w:t>
      </w:r>
      <w:r w:rsidR="00B740F0">
        <w:t>skin mask</w:t>
      </w:r>
      <w:r w:rsidR="000960AB">
        <w:t xml:space="preserve"> in-plane</w:t>
      </w:r>
      <w:r w:rsidR="002B68AF">
        <w:t>. T</w:t>
      </w:r>
      <w:r w:rsidR="00867A4C">
        <w:t xml:space="preserve">his was repeated to form </w:t>
      </w:r>
      <w:r w:rsidR="00AA6AC5">
        <w:t xml:space="preserve">a footwear model, representing a </w:t>
      </w:r>
      <w:r w:rsidR="00EB616F">
        <w:t xml:space="preserve">simplified </w:t>
      </w:r>
      <w:r w:rsidR="00AA6AC5">
        <w:t>leather shoe. This was given</w:t>
      </w:r>
      <w:r w:rsidR="00867A4C">
        <w:t xml:space="preserve"> </w:t>
      </w:r>
      <w:r w:rsidR="00FF23EE">
        <w:t xml:space="preserve">a </w:t>
      </w:r>
      <w:r w:rsidR="0065129B">
        <w:t xml:space="preserve">3mm thick </w:t>
      </w:r>
      <w:r w:rsidR="00FF23EE">
        <w:t>upper</w:t>
      </w:r>
      <w:r w:rsidR="00AA6AC5">
        <w:t xml:space="preserve"> and</w:t>
      </w:r>
      <w:r w:rsidR="00110D91">
        <w:t xml:space="preserve"> 6mm sole, </w:t>
      </w:r>
      <w:r w:rsidR="00D24BF4">
        <w:t>allowing</w:t>
      </w:r>
      <w:r w:rsidR="00110D91">
        <w:t xml:space="preserve"> space for </w:t>
      </w:r>
      <w:r w:rsidR="001E3194">
        <w:t xml:space="preserve">a </w:t>
      </w:r>
      <w:r w:rsidR="00707A2D">
        <w:t>total contact</w:t>
      </w:r>
      <w:r w:rsidR="001E3194">
        <w:t xml:space="preserve"> insole</w:t>
      </w:r>
      <w:r w:rsidR="00FD43D5">
        <w:t xml:space="preserve"> with a </w:t>
      </w:r>
      <w:r w:rsidR="00E90620">
        <w:t xml:space="preserve">3mm </w:t>
      </w:r>
      <w:r w:rsidR="00FD43D5">
        <w:t>minimum depth</w:t>
      </w:r>
      <w:r w:rsidR="00E90620">
        <w:t xml:space="preserve"> </w:t>
      </w:r>
      <w:r w:rsidR="00293B03">
        <w:t>(</w:t>
      </w:r>
      <w:r w:rsidR="002B6B1B" w:rsidRPr="00FA301F">
        <w:t>Fig</w:t>
      </w:r>
      <w:r w:rsidR="002937FC">
        <w:t xml:space="preserve">ure </w:t>
      </w:r>
      <w:r w:rsidR="002B6B1B" w:rsidRPr="00FA301F">
        <w:t>1</w:t>
      </w:r>
      <w:r w:rsidR="00DA3360" w:rsidRPr="00FA301F">
        <w:t>A</w:t>
      </w:r>
      <w:r w:rsidR="00293B03">
        <w:t>)</w:t>
      </w:r>
      <w:r w:rsidR="00FD43D5">
        <w:t>.</w:t>
      </w:r>
      <w:r w:rsidR="004D722E">
        <w:t xml:space="preserve"> </w:t>
      </w:r>
      <w:r w:rsidR="00E8494D">
        <w:t xml:space="preserve">The simplified foot anatomy present in these models was deemed appropriate as the </w:t>
      </w:r>
      <w:r w:rsidR="00A60D66">
        <w:t>study purpose was comparison between models built using the same methods</w:t>
      </w:r>
      <w:r w:rsidR="00E47E5B">
        <w:t>, rather than determination of absolute values.</w:t>
      </w:r>
    </w:p>
    <w:p w14:paraId="0D2B3041" w14:textId="62BA0C82" w:rsidR="00597D16" w:rsidRDefault="000E113F" w:rsidP="00875B54">
      <w:r>
        <w:t xml:space="preserve">Morphological measurements were taken using </w:t>
      </w:r>
      <w:proofErr w:type="spellStart"/>
      <w:r w:rsidR="00AA6AC5">
        <w:t>ScanIP’s</w:t>
      </w:r>
      <w:proofErr w:type="spellEnd"/>
      <w:r w:rsidR="00AA6AC5">
        <w:t xml:space="preserve"> </w:t>
      </w:r>
      <w:r>
        <w:t xml:space="preserve">linear measurement tool, to be used </w:t>
      </w:r>
      <w:r w:rsidR="00F31C6D">
        <w:t>as potential indicators of condition severity</w:t>
      </w:r>
      <w:r w:rsidR="00263899">
        <w:t xml:space="preserve"> (</w:t>
      </w:r>
      <w:r w:rsidR="002B6B1B" w:rsidRPr="00FA301F">
        <w:t>Fig</w:t>
      </w:r>
      <w:r w:rsidR="002937FC">
        <w:t xml:space="preserve">ure </w:t>
      </w:r>
      <w:r w:rsidR="002B6B1B" w:rsidRPr="00FA301F">
        <w:t>1</w:t>
      </w:r>
      <w:r w:rsidR="00DA3360" w:rsidRPr="00FA301F">
        <w:t>B</w:t>
      </w:r>
      <w:r w:rsidR="00263899">
        <w:t>)</w:t>
      </w:r>
      <w:r w:rsidR="00CD5AD5">
        <w:t xml:space="preserve">. </w:t>
      </w:r>
      <w:r w:rsidR="00971E99">
        <w:t>The</w:t>
      </w:r>
      <w:r w:rsidR="00B245C7">
        <w:t xml:space="preserve"> first metatarsal head</w:t>
      </w:r>
      <w:r w:rsidR="00971E99">
        <w:t xml:space="preserve"> </w:t>
      </w:r>
      <w:r w:rsidR="00B245C7">
        <w:t>(</w:t>
      </w:r>
      <w:r w:rsidR="00971E99">
        <w:t>MH1</w:t>
      </w:r>
      <w:r w:rsidR="00B245C7">
        <w:t>)</w:t>
      </w:r>
      <w:r w:rsidR="00971E99">
        <w:t xml:space="preserve"> region was</w:t>
      </w:r>
      <w:r w:rsidR="00CF45B5">
        <w:t xml:space="preserve"> investigated as</w:t>
      </w:r>
      <w:r w:rsidR="00971E99">
        <w:t xml:space="preserve"> a key bony prominence, </w:t>
      </w:r>
      <w:r w:rsidR="001C0AE9">
        <w:t>potentially</w:t>
      </w:r>
      <w:r w:rsidR="00971E99">
        <w:t xml:space="preserve"> </w:t>
      </w:r>
      <w:r w:rsidR="001C0AE9">
        <w:t>increasing</w:t>
      </w:r>
      <w:r w:rsidR="00971E99">
        <w:t xml:space="preserve"> the risk of damage to the surrounding tissue. </w:t>
      </w:r>
      <w:r w:rsidR="46DFB8F6">
        <w:t>Assessments were made regarding</w:t>
      </w:r>
      <w:r w:rsidR="00AD4B51">
        <w:t xml:space="preserve"> the sesamoid bone </w:t>
      </w:r>
      <w:r w:rsidR="0D54A959">
        <w:t>orientations, observing whether they</w:t>
      </w:r>
      <w:r w:rsidR="00AD4B51">
        <w:t xml:space="preserve"> were </w:t>
      </w:r>
      <w:r w:rsidR="001F7038">
        <w:t>neutrally</w:t>
      </w:r>
      <w:r w:rsidR="00503E3D">
        <w:t xml:space="preserve"> position</w:t>
      </w:r>
      <w:r w:rsidR="001F7038">
        <w:t>ed</w:t>
      </w:r>
      <w:r w:rsidR="00503E3D">
        <w:t xml:space="preserve"> under </w:t>
      </w:r>
      <w:r w:rsidR="00B47C5B">
        <w:t>MH1</w:t>
      </w:r>
      <w:r w:rsidR="00896C41">
        <w:t xml:space="preserve"> (</w:t>
      </w:r>
      <w:r w:rsidR="00F07E9A">
        <w:t>n</w:t>
      </w:r>
      <w:r w:rsidR="00896C41">
        <w:t>ormal position) or shifted laterally beyond</w:t>
      </w:r>
      <w:r w:rsidR="00F53CD8">
        <w:t xml:space="preserve"> </w:t>
      </w:r>
      <w:r w:rsidR="00D019A7">
        <w:t xml:space="preserve">MH1 </w:t>
      </w:r>
      <w:r w:rsidR="00F07E9A">
        <w:t>(displaced position) (</w:t>
      </w:r>
      <w:r w:rsidR="002B6B1B" w:rsidRPr="00C8280D">
        <w:t>Fig</w:t>
      </w:r>
      <w:r w:rsidR="002937FC">
        <w:t xml:space="preserve">ure </w:t>
      </w:r>
      <w:r w:rsidR="002B6B1B" w:rsidRPr="00C8280D">
        <w:t>1</w:t>
      </w:r>
      <w:r w:rsidR="00DA3360" w:rsidRPr="00C8280D">
        <w:t>C</w:t>
      </w:r>
      <w:r w:rsidR="00F07E9A">
        <w:t>)</w:t>
      </w:r>
      <w:r w:rsidR="0022430C">
        <w:t>,</w:t>
      </w:r>
      <w:r w:rsidR="00F07E9A">
        <w:t xml:space="preserve"> </w:t>
      </w:r>
      <w:r w:rsidR="0022430C">
        <w:t>and measuring</w:t>
      </w:r>
      <w:r w:rsidR="00F07E9A">
        <w:t xml:space="preserve"> </w:t>
      </w:r>
      <w:r w:rsidR="003076FA">
        <w:t>the</w:t>
      </w:r>
      <w:r w:rsidR="0010693D">
        <w:t xml:space="preserve"> lateral</w:t>
      </w:r>
      <w:r w:rsidR="003076FA">
        <w:t xml:space="preserve"> </w:t>
      </w:r>
      <w:r w:rsidR="00B47C5B">
        <w:t xml:space="preserve">distance from the </w:t>
      </w:r>
      <w:r w:rsidR="00D019A7">
        <w:t>medial</w:t>
      </w:r>
      <w:r w:rsidR="00B47C5B">
        <w:t xml:space="preserve"> edge of MH1 to</w:t>
      </w:r>
      <w:r w:rsidR="00D019A7">
        <w:t xml:space="preserve"> the medial edge of the </w:t>
      </w:r>
      <w:r w:rsidR="00017EDC">
        <w:t>sesamoid</w:t>
      </w:r>
      <w:r w:rsidR="00870CA6">
        <w:t>. This measure was presented</w:t>
      </w:r>
      <w:r w:rsidR="00017EDC">
        <w:t xml:space="preserve"> as a </w:t>
      </w:r>
      <w:r w:rsidR="00323BA9">
        <w:t>percentage</w:t>
      </w:r>
      <w:r w:rsidR="00017EDC">
        <w:t xml:space="preserve"> of MH1 width.</w:t>
      </w:r>
      <w:r w:rsidR="003E6E99">
        <w:t xml:space="preserve"> The depth of tissue under MH1 was measured</w:t>
      </w:r>
      <w:r w:rsidR="00323BA9">
        <w:t xml:space="preserve"> to indicate tissue migration</w:t>
      </w:r>
      <w:r w:rsidR="003E6E99">
        <w:t>.</w:t>
      </w:r>
      <w:r w:rsidR="00D01954">
        <w:t xml:space="preserve"> </w:t>
      </w:r>
      <w:r w:rsidR="006C65CE">
        <w:t xml:space="preserve">Surface meshes of </w:t>
      </w:r>
      <w:r w:rsidR="00894988">
        <w:t>MH1</w:t>
      </w:r>
      <w:r w:rsidR="00BB57FA">
        <w:t xml:space="preserve"> were exported to MATLAB (R2020b, MathWorks,</w:t>
      </w:r>
      <w:r w:rsidR="0060076C">
        <w:t xml:space="preserve"> Massachusetts,</w:t>
      </w:r>
      <w:r w:rsidR="00BB57FA">
        <w:t xml:space="preserve"> USA)</w:t>
      </w:r>
      <w:r w:rsidR="00F24DF4">
        <w:t xml:space="preserve">, to </w:t>
      </w:r>
      <w:r w:rsidR="002F63C3">
        <w:t>calculate the</w:t>
      </w:r>
      <w:r w:rsidR="004D0E84">
        <w:t xml:space="preserve"> average</w:t>
      </w:r>
      <w:r w:rsidR="002F63C3">
        <w:t xml:space="preserve"> principal curvature of the medial plantar quarter of MH1</w:t>
      </w:r>
      <w:r w:rsidR="004F240C">
        <w:t>,</w:t>
      </w:r>
      <w:r w:rsidR="002F63C3">
        <w:t xml:space="preserve"> </w:t>
      </w:r>
      <w:r w:rsidR="00C75BBB">
        <w:t xml:space="preserve">using code </w:t>
      </w:r>
      <w:r w:rsidR="00C31A99">
        <w:t>sourced from M</w:t>
      </w:r>
      <w:r w:rsidR="00214A5B">
        <w:t>a</w:t>
      </w:r>
      <w:r w:rsidR="00C31A99">
        <w:t>th</w:t>
      </w:r>
      <w:r w:rsidR="00214A5B">
        <w:t>W</w:t>
      </w:r>
      <w:r w:rsidR="00C31A99">
        <w:t>orks File</w:t>
      </w:r>
      <w:r w:rsidR="00214A5B">
        <w:t xml:space="preserve"> </w:t>
      </w:r>
      <w:r w:rsidR="00C31A99">
        <w:t xml:space="preserve">Exchange </w:t>
      </w:r>
      <w:r w:rsidR="006E0384">
        <w:fldChar w:fldCharType="begin">
          <w:fldData xml:space="preserve">PEVuZE5vdGU+PENpdGU+PEF1dGhvcj5CZW4gU2hhYmF0PC9BdXRob3I+PFllYXI+MjAxNTwvWWVh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</w:fldData>
        </w:fldChar>
      </w:r>
      <w:r w:rsidR="00A55AC3">
        <w:instrText xml:space="preserve"> ADDIN EN.CITE </w:instrText>
      </w:r>
      <w:r w:rsidR="00A55AC3">
        <w:fldChar w:fldCharType="begin">
          <w:fldData xml:space="preserve">PEVuZE5vdGU+PENpdGU+PEF1dGhvcj5CZW4gU2hhYmF0PC9BdXRob3I+PFllYXI+MjAxNTwvWWVh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</w:fldData>
        </w:fldChar>
      </w:r>
      <w:r w:rsidR="00A55AC3">
        <w:instrText xml:space="preserve"> ADDIN EN.CITE.DATA </w:instrText>
      </w:r>
      <w:r w:rsidR="00A55AC3">
        <w:fldChar w:fldCharType="end"/>
      </w:r>
      <w:r w:rsidR="006E0384">
        <w:fldChar w:fldCharType="separate"/>
      </w:r>
      <w:r w:rsidR="00A55AC3">
        <w:rPr>
          <w:noProof/>
        </w:rPr>
        <w:t>(33, 34)</w:t>
      </w:r>
      <w:r w:rsidR="006E0384">
        <w:fldChar w:fldCharType="end"/>
      </w:r>
      <w:r w:rsidR="00C31A99">
        <w:t>.</w:t>
      </w:r>
      <w:r w:rsidR="00067D23">
        <w:t xml:space="preserve"> </w:t>
      </w:r>
    </w:p>
    <w:p w14:paraId="2822B257" w14:textId="0BB4CE2A" w:rsidR="00FF4266" w:rsidRDefault="00AC6B22" w:rsidP="00FA6626">
      <w:pPr>
        <w:keepNext/>
      </w:pPr>
      <w:r>
        <w:rPr>
          <w:noProof/>
          <w:lang w:eastAsia="en-GB"/>
        </w:rPr>
        <w:lastRenderedPageBreak/>
        <mc:AlternateContent>
          <mc:Choice Requires="wpc">
            <w:drawing>
              <wp:inline distT="0" distB="0" distL="0" distR="0" wp14:anchorId="07AC9DC5" wp14:editId="1AC7F57C">
                <wp:extent cx="5821680" cy="4048454"/>
                <wp:effectExtent l="0" t="0" r="7620" b="9525"/>
                <wp:docPr id="1" name="Canvas 1"/>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pic:pic xmlns:pic="http://schemas.openxmlformats.org/drawingml/2006/picture">
                        <pic:nvPicPr>
                          <pic:cNvPr id="5" name="Picture 5" descr="Logo&#10;&#10;Description automatically generated"/>
                          <pic:cNvPicPr>
                            <a:picLocks noChangeAspect="1"/>
                          </pic:cNvPicPr>
                        </pic:nvPicPr>
                        <pic:blipFill rotWithShape="1">
                          <a:blip r:embed="rId13" cstate="print">
                            <a:extLst>
                              <a:ext uri="{28A0092B-C50C-407E-A947-70E740481C1C}">
                                <a14:useLocalDpi xmlns:a14="http://schemas.microsoft.com/office/drawing/2010/main" val="0"/>
                              </a:ext>
                            </a:extLst>
                          </a:blip>
                          <a:srcRect l="25228" t="4716" r="40626" b="16865"/>
                          <a:stretch/>
                        </pic:blipFill>
                        <pic:spPr>
                          <a:xfrm rot="5400000">
                            <a:off x="730949" y="1969725"/>
                            <a:ext cx="1921380" cy="2164080"/>
                          </a:xfrm>
                          <a:prstGeom prst="rect">
                            <a:avLst/>
                          </a:prstGeom>
                        </pic:spPr>
                      </pic:pic>
                      <wps:wsp>
                        <wps:cNvPr id="6" name="Text Box 6"/>
                        <wps:cNvSpPr txBox="1"/>
                        <wps:spPr>
                          <a:xfrm>
                            <a:off x="38100" y="6"/>
                            <a:ext cx="411480" cy="373380"/>
                          </a:xfrm>
                          <a:prstGeom prst="rect">
                            <a:avLst/>
                          </a:prstGeom>
                          <a:noFill/>
                          <a:ln w="6350">
                            <a:noFill/>
                          </a:ln>
                        </wps:spPr>
                        <wps:txbx>
                          <w:txbxContent>
                            <w:p w14:paraId="3C86DD88" w14:textId="7CFEFF9A" w:rsidR="00CF6980" w:rsidRPr="00CF6980" w:rsidRDefault="006E78D2">
                              <w:pPr>
                                <w:rPr>
                                  <w:b/>
                                  <w:bCs/>
                                </w:rPr>
                              </w:pPr>
                              <w:r>
                                <w:rPr>
                                  <w:b/>
                                  <w:bCs/>
                                </w:rPr>
                                <w:t>(</w:t>
                              </w:r>
                              <w:r w:rsidR="00CF6980" w:rsidRPr="00CF6980">
                                <w:rPr>
                                  <w:b/>
                                  <w:bC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 name="Text Box 6"/>
                        <wps:cNvSpPr txBox="1"/>
                        <wps:spPr>
                          <a:xfrm>
                            <a:off x="3027912" y="1"/>
                            <a:ext cx="381000" cy="373380"/>
                          </a:xfrm>
                          <a:prstGeom prst="rect">
                            <a:avLst/>
                          </a:prstGeom>
                          <a:noFill/>
                          <a:ln w="6350">
                            <a:noFill/>
                          </a:ln>
                        </wps:spPr>
                        <wps:txbx>
                          <w:txbxContent>
                            <w:p w14:paraId="005AB616" w14:textId="63E03301" w:rsidR="00CF6980" w:rsidRDefault="006E78D2" w:rsidP="00CF6980">
                              <w:pPr>
                                <w:spacing w:line="256" w:lineRule="auto"/>
                                <w:rPr>
                                  <w:rFonts w:ascii="Calibri" w:eastAsia="Calibri" w:hAnsi="Calibri"/>
                                  <w:b/>
                                  <w:bCs/>
                                </w:rPr>
                              </w:pPr>
                              <w:r>
                                <w:rPr>
                                  <w:rFonts w:ascii="Calibri" w:eastAsia="Calibri" w:hAnsi="Calibri"/>
                                  <w:b/>
                                  <w:bCs/>
                                </w:rPr>
                                <w:t>(</w:t>
                              </w:r>
                              <w:r w:rsidR="00CF6980">
                                <w:rPr>
                                  <w:rFonts w:ascii="Calibri" w:eastAsia="Calibri" w:hAnsi="Calibri"/>
                                  <w:b/>
                                  <w:bCs/>
                                </w:rPr>
                                <w:t>B)</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1" name="Text Box 6"/>
                        <wps:cNvSpPr txBox="1"/>
                        <wps:spPr>
                          <a:xfrm>
                            <a:off x="53340" y="2024041"/>
                            <a:ext cx="373380" cy="373380"/>
                          </a:xfrm>
                          <a:prstGeom prst="rect">
                            <a:avLst/>
                          </a:prstGeom>
                          <a:noFill/>
                          <a:ln w="6350">
                            <a:noFill/>
                          </a:ln>
                        </wps:spPr>
                        <wps:txbx>
                          <w:txbxContent>
                            <w:p w14:paraId="428B062C" w14:textId="571C618B" w:rsidR="00802F41" w:rsidRDefault="003044DB" w:rsidP="00CF6980">
                              <w:pPr>
                                <w:spacing w:line="254" w:lineRule="auto"/>
                                <w:rPr>
                                  <w:rFonts w:ascii="Calibri" w:eastAsia="Calibri" w:hAnsi="Calibri"/>
                                  <w:b/>
                                  <w:bCs/>
                                </w:rPr>
                              </w:pPr>
                              <w:r>
                                <w:rPr>
                                  <w:rFonts w:ascii="Calibri" w:eastAsia="Calibri" w:hAnsi="Calibri"/>
                                  <w:b/>
                                  <w:bCs/>
                                </w:rPr>
                                <w:t>(</w:t>
                              </w:r>
                              <w:r w:rsidR="00834942">
                                <w:rPr>
                                  <w:rFonts w:ascii="Calibri" w:eastAsia="Calibri" w:hAnsi="Calibri"/>
                                  <w:b/>
                                  <w:bCs/>
                                </w:rPr>
                                <w:t>C)</w:t>
                              </w:r>
                            </w:p>
                            <w:p w14:paraId="4EDA7C30" w14:textId="4F4AA76D" w:rsidR="00CF6980" w:rsidRDefault="00CF6980" w:rsidP="00CF6980">
                              <w:pPr>
                                <w:spacing w:line="254" w:lineRule="auto"/>
                                <w:rPr>
                                  <w:rFonts w:ascii="Calibri" w:eastAsia="Calibri" w:hAnsi="Calibri"/>
                                  <w:b/>
                                  <w:bCs/>
                                </w:rPr>
                              </w:pPr>
                              <w:r>
                                <w:rPr>
                                  <w:rFonts w:ascii="Calibri" w:eastAsia="Calibri" w:hAnsi="Calibri"/>
                                  <w:b/>
                                  <w:bCs/>
                                </w:rPr>
                                <w:t>C)</w:t>
                              </w:r>
                            </w:p>
                          </w:txbxContent>
                        </wps:txbx>
                        <wps:bodyPr rot="0" spcFirstLastPara="0" vert="horz" wrap="square" lIns="91440" tIns="45720" rIns="91440" bIns="45720" numCol="1" spcCol="0" rtlCol="0" fromWordArt="0" anchor="t" anchorCtr="0" forceAA="0" compatLnSpc="1">
                          <a:prstTxWarp prst="textNoShape">
                            <a:avLst/>
                          </a:prstTxWarp>
                          <a:noAutofit/>
                        </wps:bodyPr>
                      </wps:wsp>
                      <wpg:wgp>
                        <wpg:cNvPr id="2" name="Group 2"/>
                        <wpg:cNvGrpSpPr/>
                        <wpg:grpSpPr>
                          <a:xfrm>
                            <a:off x="3417242" y="1"/>
                            <a:ext cx="1974599" cy="1944000"/>
                            <a:chOff x="3045937" y="2"/>
                            <a:chExt cx="1974599" cy="1944000"/>
                          </a:xfrm>
                        </wpg:grpSpPr>
                        <pic:pic xmlns:pic="http://schemas.openxmlformats.org/drawingml/2006/picture">
                          <pic:nvPicPr>
                            <pic:cNvPr id="4" name="Picture 4" descr="A picture containing logo&#10;&#10;Description automatically generated"/>
                            <pic:cNvPicPr>
                              <a:picLocks noChangeAspect="1"/>
                            </pic:cNvPicPr>
                          </pic:nvPicPr>
                          <pic:blipFill rotWithShape="1">
                            <a:blip r:embed="rId14" cstate="print">
                              <a:extLst>
                                <a:ext uri="{28A0092B-C50C-407E-A947-70E740481C1C}">
                                  <a14:useLocalDpi xmlns:a14="http://schemas.microsoft.com/office/drawing/2010/main" val="0"/>
                                </a:ext>
                              </a:extLst>
                            </a:blip>
                            <a:srcRect l="16809" t="17270" r="52038" b="21963"/>
                            <a:stretch/>
                          </pic:blipFill>
                          <pic:spPr>
                            <a:xfrm rot="5400000">
                              <a:off x="3061237" y="-15298"/>
                              <a:ext cx="1944000" cy="1974599"/>
                            </a:xfrm>
                            <a:prstGeom prst="rect">
                              <a:avLst/>
                            </a:prstGeom>
                          </pic:spPr>
                        </pic:pic>
                        <wpg:grpSp>
                          <wpg:cNvPr id="35" name="Group 35"/>
                          <wpg:cNvGrpSpPr/>
                          <wpg:grpSpPr>
                            <a:xfrm>
                              <a:off x="3733305" y="1154123"/>
                              <a:ext cx="134272" cy="58405"/>
                              <a:chOff x="3581124" y="1439330"/>
                              <a:chExt cx="218444" cy="47600"/>
                            </a:xfrm>
                          </wpg:grpSpPr>
                          <wps:wsp>
                            <wps:cNvPr id="24" name="Straight Arrow Connector 24"/>
                            <wps:cNvCnPr/>
                            <wps:spPr>
                              <a:xfrm>
                                <a:off x="3583594" y="1463038"/>
                                <a:ext cx="214721" cy="0"/>
                              </a:xfrm>
                              <a:prstGeom prst="straightConnector1">
                                <a:avLst/>
                              </a:prstGeom>
                              <a:ln w="6350" cap="flat">
                                <a:solidFill>
                                  <a:schemeClr val="bg1"/>
                                </a:solidFill>
                                <a:miter lim="800000"/>
                                <a:headEnd type="none" w="sm" len="sm"/>
                                <a:tailEnd type="none" w="sm" len="sm"/>
                              </a:ln>
                            </wps:spPr>
                            <wps:style>
                              <a:lnRef idx="1">
                                <a:schemeClr val="accent1"/>
                              </a:lnRef>
                              <a:fillRef idx="0">
                                <a:schemeClr val="accent1"/>
                              </a:fillRef>
                              <a:effectRef idx="0">
                                <a:schemeClr val="accent1"/>
                              </a:effectRef>
                              <a:fontRef idx="minor">
                                <a:schemeClr val="tx1"/>
                              </a:fontRef>
                            </wps:style>
                            <wps:bodyPr/>
                          </wps:wsp>
                          <wps:wsp>
                            <wps:cNvPr id="25" name="Straight Connector 25"/>
                            <wps:cNvCnPr/>
                            <wps:spPr>
                              <a:xfrm rot="16200000" flipH="1" flipV="1">
                                <a:off x="3557324" y="1463130"/>
                                <a:ext cx="47600" cy="0"/>
                              </a:xfrm>
                              <a:prstGeom prst="line">
                                <a:avLst/>
                              </a:prstGeom>
                              <a:ln>
                                <a:solidFill>
                                  <a:schemeClr val="bg1"/>
                                </a:solidFill>
                              </a:ln>
                            </wps:spPr>
                            <wps:style>
                              <a:lnRef idx="1">
                                <a:schemeClr val="accent1"/>
                              </a:lnRef>
                              <a:fillRef idx="0">
                                <a:schemeClr val="accent1"/>
                              </a:fillRef>
                              <a:effectRef idx="0">
                                <a:schemeClr val="accent1"/>
                              </a:effectRef>
                              <a:fontRef idx="minor">
                                <a:schemeClr val="tx1"/>
                              </a:fontRef>
                            </wps:style>
                            <wps:bodyPr/>
                          </wps:wsp>
                          <wps:wsp>
                            <wps:cNvPr id="26" name="Straight Connector 26"/>
                            <wps:cNvCnPr/>
                            <wps:spPr>
                              <a:xfrm rot="16200000" flipH="1" flipV="1">
                                <a:off x="3776072" y="1463165"/>
                                <a:ext cx="46991" cy="0"/>
                              </a:xfrm>
                              <a:prstGeom prst="line">
                                <a:avLst/>
                              </a:prstGeom>
                              <a:ln>
                                <a:solidFill>
                                  <a:schemeClr val="bg1"/>
                                </a:solidFill>
                              </a:ln>
                            </wps:spPr>
                            <wps:style>
                              <a:lnRef idx="1">
                                <a:schemeClr val="accent1"/>
                              </a:lnRef>
                              <a:fillRef idx="0">
                                <a:schemeClr val="accent1"/>
                              </a:fillRef>
                              <a:effectRef idx="0">
                                <a:schemeClr val="accent1"/>
                              </a:effectRef>
                              <a:fontRef idx="minor">
                                <a:schemeClr val="tx1"/>
                              </a:fontRef>
                            </wps:style>
                            <wps:bodyPr/>
                          </wps:wsp>
                        </wpg:grpSp>
                        <wpg:grpSp>
                          <wpg:cNvPr id="36" name="Group 36"/>
                          <wpg:cNvGrpSpPr/>
                          <wpg:grpSpPr>
                            <a:xfrm>
                              <a:off x="4220973" y="1054514"/>
                              <a:ext cx="69293" cy="750806"/>
                              <a:chOff x="4290691" y="1606740"/>
                              <a:chExt cx="47260" cy="642500"/>
                            </a:xfrm>
                          </wpg:grpSpPr>
                          <wps:wsp>
                            <wps:cNvPr id="28" name="Straight Arrow Connector 28"/>
                            <wps:cNvCnPr/>
                            <wps:spPr>
                              <a:xfrm>
                                <a:off x="4312867" y="1606740"/>
                                <a:ext cx="0" cy="638836"/>
                              </a:xfrm>
                              <a:prstGeom prst="straightConnector1">
                                <a:avLst/>
                              </a:prstGeom>
                              <a:ln w="6350" cap="flat">
                                <a:solidFill>
                                  <a:schemeClr val="bg1"/>
                                </a:solidFill>
                                <a:miter lim="800000"/>
                                <a:headEnd type="none" w="sm" len="sm"/>
                                <a:tailEnd type="none" w="sm" len="sm"/>
                              </a:ln>
                            </wps:spPr>
                            <wps:style>
                              <a:lnRef idx="1">
                                <a:schemeClr val="accent1"/>
                              </a:lnRef>
                              <a:fillRef idx="0">
                                <a:schemeClr val="accent1"/>
                              </a:fillRef>
                              <a:effectRef idx="0">
                                <a:schemeClr val="accent1"/>
                              </a:effectRef>
                              <a:fontRef idx="minor">
                                <a:schemeClr val="tx1"/>
                              </a:fontRef>
                            </wps:style>
                            <wps:bodyPr/>
                          </wps:wsp>
                          <wps:wsp>
                            <wps:cNvPr id="29" name="Straight Connector 29"/>
                            <wps:cNvCnPr/>
                            <wps:spPr>
                              <a:xfrm flipH="1">
                                <a:off x="4290691" y="1606740"/>
                                <a:ext cx="47260" cy="0"/>
                              </a:xfrm>
                              <a:prstGeom prst="line">
                                <a:avLst/>
                              </a:prstGeom>
                              <a:ln>
                                <a:solidFill>
                                  <a:schemeClr val="bg1"/>
                                </a:solidFill>
                              </a:ln>
                            </wps:spPr>
                            <wps:style>
                              <a:lnRef idx="1">
                                <a:schemeClr val="accent1"/>
                              </a:lnRef>
                              <a:fillRef idx="0">
                                <a:schemeClr val="accent1"/>
                              </a:fillRef>
                              <a:effectRef idx="0">
                                <a:schemeClr val="accent1"/>
                              </a:effectRef>
                              <a:fontRef idx="minor">
                                <a:schemeClr val="tx1"/>
                              </a:fontRef>
                            </wps:style>
                            <wps:bodyPr/>
                          </wps:wsp>
                          <wps:wsp>
                            <wps:cNvPr id="30" name="Straight Connector 30"/>
                            <wps:cNvCnPr/>
                            <wps:spPr>
                              <a:xfrm flipH="1">
                                <a:off x="4290960" y="2249240"/>
                                <a:ext cx="46654" cy="0"/>
                              </a:xfrm>
                              <a:prstGeom prst="line">
                                <a:avLst/>
                              </a:prstGeom>
                              <a:ln>
                                <a:solidFill>
                                  <a:schemeClr val="bg1"/>
                                </a:solidFill>
                              </a:ln>
                            </wps:spPr>
                            <wps:style>
                              <a:lnRef idx="1">
                                <a:schemeClr val="accent1"/>
                              </a:lnRef>
                              <a:fillRef idx="0">
                                <a:schemeClr val="accent1"/>
                              </a:fillRef>
                              <a:effectRef idx="0">
                                <a:schemeClr val="accent1"/>
                              </a:effectRef>
                              <a:fontRef idx="minor">
                                <a:schemeClr val="tx1"/>
                              </a:fontRef>
                            </wps:style>
                            <wps:bodyPr/>
                          </wps:wsp>
                        </wpg:grpSp>
                        <wpg:grpSp>
                          <wpg:cNvPr id="18" name="Group 18"/>
                          <wpg:cNvGrpSpPr/>
                          <wpg:grpSpPr>
                            <a:xfrm>
                              <a:off x="3736495" y="845553"/>
                              <a:ext cx="928129" cy="56311"/>
                              <a:chOff x="3849106" y="1410658"/>
                              <a:chExt cx="820200" cy="52840"/>
                            </a:xfrm>
                          </wpg:grpSpPr>
                          <wps:wsp>
                            <wps:cNvPr id="32" name="Straight Arrow Connector 32"/>
                            <wps:cNvCnPr/>
                            <wps:spPr>
                              <a:xfrm flipV="1">
                                <a:off x="3849107" y="1435929"/>
                                <a:ext cx="820199" cy="0"/>
                              </a:xfrm>
                              <a:prstGeom prst="straightConnector1">
                                <a:avLst/>
                              </a:prstGeom>
                              <a:ln w="6350" cap="flat">
                                <a:solidFill>
                                  <a:schemeClr val="bg1"/>
                                </a:solidFill>
                                <a:miter lim="800000"/>
                                <a:headEnd type="none" w="sm" len="sm"/>
                                <a:tailEnd type="none" w="sm" len="sm"/>
                              </a:ln>
                            </wps:spPr>
                            <wps:style>
                              <a:lnRef idx="1">
                                <a:schemeClr val="accent1"/>
                              </a:lnRef>
                              <a:fillRef idx="0">
                                <a:schemeClr val="accent1"/>
                              </a:fillRef>
                              <a:effectRef idx="0">
                                <a:schemeClr val="accent1"/>
                              </a:effectRef>
                              <a:fontRef idx="minor">
                                <a:schemeClr val="tx1"/>
                              </a:fontRef>
                            </wps:style>
                            <wps:bodyPr/>
                          </wps:wsp>
                          <wps:wsp>
                            <wps:cNvPr id="33" name="Straight Connector 33"/>
                            <wps:cNvCnPr/>
                            <wps:spPr>
                              <a:xfrm>
                                <a:off x="3849106" y="1410658"/>
                                <a:ext cx="0" cy="52840"/>
                              </a:xfrm>
                              <a:prstGeom prst="line">
                                <a:avLst/>
                              </a:prstGeom>
                              <a:ln>
                                <a:solidFill>
                                  <a:schemeClr val="bg1"/>
                                </a:solidFill>
                              </a:ln>
                            </wps:spPr>
                            <wps:style>
                              <a:lnRef idx="1">
                                <a:schemeClr val="accent1"/>
                              </a:lnRef>
                              <a:fillRef idx="0">
                                <a:schemeClr val="accent1"/>
                              </a:fillRef>
                              <a:effectRef idx="0">
                                <a:schemeClr val="accent1"/>
                              </a:effectRef>
                              <a:fontRef idx="minor">
                                <a:schemeClr val="tx1"/>
                              </a:fontRef>
                            </wps:style>
                            <wps:bodyPr/>
                          </wps:wsp>
                          <wps:wsp>
                            <wps:cNvPr id="34" name="Straight Connector 34"/>
                            <wps:cNvCnPr/>
                            <wps:spPr>
                              <a:xfrm>
                                <a:off x="4669306" y="1411034"/>
                                <a:ext cx="0" cy="52164"/>
                              </a:xfrm>
                              <a:prstGeom prst="line">
                                <a:avLst/>
                              </a:prstGeom>
                              <a:ln>
                                <a:solidFill>
                                  <a:schemeClr val="bg1"/>
                                </a:solidFill>
                              </a:ln>
                            </wps:spPr>
                            <wps:style>
                              <a:lnRef idx="1">
                                <a:schemeClr val="accent1"/>
                              </a:lnRef>
                              <a:fillRef idx="0">
                                <a:schemeClr val="accent1"/>
                              </a:fillRef>
                              <a:effectRef idx="0">
                                <a:schemeClr val="accent1"/>
                              </a:effectRef>
                              <a:fontRef idx="minor">
                                <a:schemeClr val="tx1"/>
                              </a:fontRef>
                            </wps:style>
                            <wps:bodyPr/>
                          </wps:wsp>
                        </wpg:grpSp>
                        <wps:wsp>
                          <wps:cNvPr id="38" name="Text Box 6"/>
                          <wps:cNvSpPr txBox="1"/>
                          <wps:spPr>
                            <a:xfrm>
                              <a:off x="4176759" y="1269971"/>
                              <a:ext cx="343471" cy="318729"/>
                            </a:xfrm>
                            <a:prstGeom prst="rect">
                              <a:avLst/>
                            </a:prstGeom>
                            <a:noFill/>
                            <a:ln w="6350">
                              <a:noFill/>
                            </a:ln>
                          </wps:spPr>
                          <wps:txbx>
                            <w:txbxContent>
                              <w:p w14:paraId="4314D39D" w14:textId="72A1A730" w:rsidR="004F54F8" w:rsidRDefault="00164320" w:rsidP="004F54F8">
                                <w:pPr>
                                  <w:spacing w:line="252" w:lineRule="auto"/>
                                  <w:rPr>
                                    <w:rFonts w:ascii="Calibri" w:eastAsia="Calibri" w:hAnsi="Calibri"/>
                                    <w:color w:val="FFFFFF"/>
                                    <w:sz w:val="18"/>
                                    <w:szCs w:val="18"/>
                                  </w:rPr>
                                </w:pPr>
                                <w:r>
                                  <w:rPr>
                                    <w:rFonts w:ascii="Calibri" w:eastAsia="Calibri" w:hAnsi="Calibri"/>
                                    <w:color w:val="FFFFFF"/>
                                    <w:sz w:val="18"/>
                                    <w:szCs w:val="18"/>
                                  </w:rPr>
                                  <w:t>4</w:t>
                                </w:r>
                                <w:r w:rsidR="004F54F8">
                                  <w:rPr>
                                    <w:rFonts w:ascii="Calibri" w:eastAsia="Calibri" w:hAnsi="Calibri"/>
                                    <w:color w:val="FFFFFF"/>
                                    <w:sz w:val="18"/>
                                    <w:szCs w:val="18"/>
                                  </w:rPr>
                                  <w:t>.</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9" name="Text Box 6"/>
                          <wps:cNvSpPr txBox="1"/>
                          <wps:spPr>
                            <a:xfrm>
                              <a:off x="4059965" y="665295"/>
                              <a:ext cx="343471" cy="318729"/>
                            </a:xfrm>
                            <a:prstGeom prst="rect">
                              <a:avLst/>
                            </a:prstGeom>
                            <a:noFill/>
                            <a:ln w="6350">
                              <a:noFill/>
                            </a:ln>
                          </wps:spPr>
                          <wps:txbx>
                            <w:txbxContent>
                              <w:p w14:paraId="105ABEE8" w14:textId="5642C1F9" w:rsidR="004F54F8" w:rsidRDefault="00164320" w:rsidP="004F54F8">
                                <w:pPr>
                                  <w:spacing w:line="252" w:lineRule="auto"/>
                                  <w:rPr>
                                    <w:rFonts w:ascii="Calibri" w:eastAsia="Calibri" w:hAnsi="Calibri"/>
                                    <w:color w:val="FFFFFF"/>
                                    <w:sz w:val="18"/>
                                    <w:szCs w:val="18"/>
                                  </w:rPr>
                                </w:pPr>
                                <w:r>
                                  <w:rPr>
                                    <w:rFonts w:ascii="Calibri" w:eastAsia="Calibri" w:hAnsi="Calibri"/>
                                    <w:color w:val="FFFFFF"/>
                                    <w:sz w:val="18"/>
                                    <w:szCs w:val="18"/>
                                  </w:rPr>
                                  <w:t>3</w:t>
                                </w:r>
                                <w:r w:rsidR="004F54F8">
                                  <w:rPr>
                                    <w:rFonts w:ascii="Calibri" w:eastAsia="Calibri" w:hAnsi="Calibri"/>
                                    <w:color w:val="FFFFFF"/>
                                    <w:sz w:val="18"/>
                                    <w:szCs w:val="18"/>
                                  </w:rPr>
                                  <w:t>.</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40" name="Text Box 6"/>
                          <wps:cNvSpPr txBox="1"/>
                          <wps:spPr>
                            <a:xfrm>
                              <a:off x="3673597" y="1143261"/>
                              <a:ext cx="343471" cy="253800"/>
                            </a:xfrm>
                            <a:prstGeom prst="rect">
                              <a:avLst/>
                            </a:prstGeom>
                            <a:noFill/>
                            <a:ln w="6350">
                              <a:noFill/>
                            </a:ln>
                          </wps:spPr>
                          <wps:txbx>
                            <w:txbxContent>
                              <w:p w14:paraId="0AEC9AE7" w14:textId="604BFF01" w:rsidR="004F54F8" w:rsidRDefault="00164320" w:rsidP="004F54F8">
                                <w:pPr>
                                  <w:spacing w:line="252" w:lineRule="auto"/>
                                  <w:rPr>
                                    <w:rFonts w:ascii="Calibri" w:eastAsia="Calibri" w:hAnsi="Calibri"/>
                                    <w:color w:val="FFFFFF"/>
                                    <w:sz w:val="18"/>
                                    <w:szCs w:val="18"/>
                                  </w:rPr>
                                </w:pPr>
                                <w:r>
                                  <w:rPr>
                                    <w:rFonts w:ascii="Calibri" w:eastAsia="Calibri" w:hAnsi="Calibri"/>
                                    <w:color w:val="FFFFFF"/>
                                    <w:sz w:val="18"/>
                                    <w:szCs w:val="18"/>
                                  </w:rPr>
                                  <w:t>2</w:t>
                                </w:r>
                                <w:r w:rsidR="004F54F8">
                                  <w:rPr>
                                    <w:rFonts w:ascii="Calibri" w:eastAsia="Calibri" w:hAnsi="Calibri"/>
                                    <w:color w:val="FFFFFF"/>
                                    <w:sz w:val="18"/>
                                    <w:szCs w:val="18"/>
                                  </w:rPr>
                                  <w:t>.</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7" name="Straight Connector 37"/>
                          <wps:cNvCnPr/>
                          <wps:spPr>
                            <a:xfrm>
                              <a:off x="3730427" y="920472"/>
                              <a:ext cx="2982" cy="280824"/>
                            </a:xfrm>
                            <a:prstGeom prst="line">
                              <a:avLst/>
                            </a:prstGeom>
                            <a:ln>
                              <a:solidFill>
                                <a:schemeClr val="bg1"/>
                              </a:solidFill>
                              <a:prstDash val="dash"/>
                            </a:ln>
                          </wps:spPr>
                          <wps:style>
                            <a:lnRef idx="1">
                              <a:schemeClr val="accent1"/>
                            </a:lnRef>
                            <a:fillRef idx="0">
                              <a:schemeClr val="accent1"/>
                            </a:fillRef>
                            <a:effectRef idx="0">
                              <a:schemeClr val="accent1"/>
                            </a:effectRef>
                            <a:fontRef idx="minor">
                              <a:schemeClr val="tx1"/>
                            </a:fontRef>
                          </wps:style>
                          <wps:bodyPr/>
                        </wps:wsp>
                      </wpg:wgp>
                      <wpg:wgp>
                        <wpg:cNvPr id="42" name="Group 42"/>
                        <wpg:cNvGrpSpPr>
                          <a:grpSpLocks noChangeAspect="1"/>
                        </wpg:cNvGrpSpPr>
                        <wpg:grpSpPr>
                          <a:xfrm>
                            <a:off x="520932" y="3"/>
                            <a:ext cx="2383988" cy="1958338"/>
                            <a:chOff x="225396" y="1519124"/>
                            <a:chExt cx="2862675" cy="2287285"/>
                          </a:xfrm>
                        </wpg:grpSpPr>
                        <pic:pic xmlns:pic="http://schemas.openxmlformats.org/drawingml/2006/picture">
                          <pic:nvPicPr>
                            <pic:cNvPr id="3" name="Picture 3" descr="A picture containing graphical user interface&#10;&#10;Description automatically generated"/>
                            <pic:cNvPicPr>
                              <a:picLocks noChangeAspect="1"/>
                            </pic:cNvPicPr>
                          </pic:nvPicPr>
                          <pic:blipFill rotWithShape="1">
                            <a:blip r:embed="rId15">
                              <a:extLst>
                                <a:ext uri="{28A0092B-C50C-407E-A947-70E740481C1C}">
                                  <a14:useLocalDpi xmlns:a14="http://schemas.microsoft.com/office/drawing/2010/main" val="0"/>
                                </a:ext>
                              </a:extLst>
                            </a:blip>
                            <a:srcRect l="35240" t="6900" r="32950" b="13078"/>
                            <a:stretch/>
                          </pic:blipFill>
                          <pic:spPr>
                            <a:xfrm rot="5400000">
                              <a:off x="513091" y="1231429"/>
                              <a:ext cx="2287285" cy="2862675"/>
                            </a:xfrm>
                            <a:prstGeom prst="rect">
                              <a:avLst/>
                            </a:prstGeom>
                          </pic:spPr>
                        </pic:pic>
                        <wps:wsp>
                          <wps:cNvPr id="17" name="Text Box 6"/>
                          <wps:cNvSpPr txBox="1"/>
                          <wps:spPr>
                            <a:xfrm>
                              <a:off x="1965453" y="3380867"/>
                              <a:ext cx="416611" cy="294300"/>
                            </a:xfrm>
                            <a:prstGeom prst="rect">
                              <a:avLst/>
                            </a:prstGeom>
                            <a:noFill/>
                            <a:ln w="6350">
                              <a:noFill/>
                            </a:ln>
                          </wps:spPr>
                          <wps:txbx>
                            <w:txbxContent>
                              <w:p w14:paraId="19AADF85" w14:textId="6531B5F4" w:rsidR="00ED2C6B" w:rsidRPr="00ED2C6B" w:rsidRDefault="00ED2C6B" w:rsidP="00ED2C6B">
                                <w:pPr>
                                  <w:spacing w:line="252" w:lineRule="auto"/>
                                  <w:rPr>
                                    <w:rFonts w:ascii="Calibri" w:eastAsia="Calibri" w:hAnsi="Calibri"/>
                                    <w:color w:val="FFFFFF" w:themeColor="background1"/>
                                    <w:sz w:val="18"/>
                                    <w:szCs w:val="18"/>
                                  </w:rPr>
                                </w:pPr>
                                <w:r w:rsidRPr="00ED2C6B">
                                  <w:rPr>
                                    <w:rFonts w:ascii="Calibri" w:eastAsia="Calibri" w:hAnsi="Calibri"/>
                                    <w:color w:val="FFFFFF" w:themeColor="background1"/>
                                    <w:sz w:val="18"/>
                                    <w:szCs w:val="18"/>
                                  </w:rPr>
                                  <w:t>1.</w:t>
                                </w:r>
                              </w:p>
                            </w:txbxContent>
                          </wps:txbx>
                          <wps:bodyPr rot="0" spcFirstLastPara="0" vert="horz" wrap="square" lIns="91440" tIns="45720" rIns="91440" bIns="45720" numCol="1" spcCol="0" rtlCol="0" fromWordArt="0" anchor="t" anchorCtr="0" forceAA="0" compatLnSpc="1">
                            <a:prstTxWarp prst="textNoShape">
                              <a:avLst/>
                            </a:prstTxWarp>
                            <a:noAutofit/>
                          </wps:bodyPr>
                        </wps:wsp>
                        <wpg:grpSp>
                          <wpg:cNvPr id="15" name="Group 15"/>
                          <wpg:cNvGrpSpPr/>
                          <wpg:grpSpPr>
                            <a:xfrm>
                              <a:off x="2213188" y="3492181"/>
                              <a:ext cx="49837" cy="75818"/>
                              <a:chOff x="2211308" y="3484880"/>
                              <a:chExt cx="47599" cy="88558"/>
                            </a:xfrm>
                          </wpg:grpSpPr>
                          <wps:wsp>
                            <wps:cNvPr id="13" name="Straight Arrow Connector 13"/>
                            <wps:cNvCnPr/>
                            <wps:spPr>
                              <a:xfrm>
                                <a:off x="2235200" y="3488267"/>
                                <a:ext cx="0" cy="84666"/>
                              </a:xfrm>
                              <a:prstGeom prst="straightConnector1">
                                <a:avLst/>
                              </a:prstGeom>
                              <a:ln w="6350" cap="flat">
                                <a:solidFill>
                                  <a:schemeClr val="bg1"/>
                                </a:solidFill>
                                <a:miter lim="800000"/>
                                <a:headEnd type="none" w="sm" len="sm"/>
                                <a:tailEnd type="none" w="sm" len="sm"/>
                              </a:ln>
                            </wps:spPr>
                            <wps:style>
                              <a:lnRef idx="1">
                                <a:schemeClr val="accent1"/>
                              </a:lnRef>
                              <a:fillRef idx="0">
                                <a:schemeClr val="accent1"/>
                              </a:fillRef>
                              <a:effectRef idx="0">
                                <a:schemeClr val="accent1"/>
                              </a:effectRef>
                              <a:fontRef idx="minor">
                                <a:schemeClr val="tx1"/>
                              </a:fontRef>
                            </wps:style>
                            <wps:bodyPr/>
                          </wps:wsp>
                          <wps:wsp>
                            <wps:cNvPr id="14" name="Straight Connector 14"/>
                            <wps:cNvCnPr/>
                            <wps:spPr>
                              <a:xfrm flipH="1" flipV="1">
                                <a:off x="2211308" y="3484880"/>
                                <a:ext cx="47599" cy="0"/>
                              </a:xfrm>
                              <a:prstGeom prst="line">
                                <a:avLst/>
                              </a:prstGeom>
                              <a:ln>
                                <a:solidFill>
                                  <a:schemeClr val="bg1"/>
                                </a:solidFill>
                              </a:ln>
                            </wps:spPr>
                            <wps:style>
                              <a:lnRef idx="1">
                                <a:schemeClr val="accent1"/>
                              </a:lnRef>
                              <a:fillRef idx="0">
                                <a:schemeClr val="accent1"/>
                              </a:fillRef>
                              <a:effectRef idx="0">
                                <a:schemeClr val="accent1"/>
                              </a:effectRef>
                              <a:fontRef idx="minor">
                                <a:schemeClr val="tx1"/>
                              </a:fontRef>
                            </wps:style>
                            <wps:bodyPr/>
                          </wps:wsp>
                          <wps:wsp>
                            <wps:cNvPr id="16" name="Straight Connector 16"/>
                            <wps:cNvCnPr/>
                            <wps:spPr>
                              <a:xfrm flipH="1" flipV="1">
                                <a:off x="2211578" y="3573438"/>
                                <a:ext cx="46990" cy="0"/>
                              </a:xfrm>
                              <a:prstGeom prst="line">
                                <a:avLst/>
                              </a:prstGeom>
                              <a:ln>
                                <a:solidFill>
                                  <a:schemeClr val="bg1"/>
                                </a:solidFill>
                              </a:ln>
                            </wps:spPr>
                            <wps:style>
                              <a:lnRef idx="1">
                                <a:schemeClr val="accent1"/>
                              </a:lnRef>
                              <a:fillRef idx="0">
                                <a:schemeClr val="accent1"/>
                              </a:fillRef>
                              <a:effectRef idx="0">
                                <a:schemeClr val="accent1"/>
                              </a:effectRef>
                              <a:fontRef idx="minor">
                                <a:schemeClr val="tx1"/>
                              </a:fontRef>
                            </wps:style>
                            <wps:bodyPr/>
                          </wps:wsp>
                        </wpg:grpSp>
                      </wpg:wgp>
                      <wpg:wgp>
                        <wpg:cNvPr id="69" name="Group 69"/>
                        <wpg:cNvGrpSpPr/>
                        <wpg:grpSpPr>
                          <a:xfrm>
                            <a:off x="3832355" y="2090995"/>
                            <a:ext cx="1059180" cy="1943100"/>
                            <a:chOff x="4838700" y="0"/>
                            <a:chExt cx="982980" cy="1981200"/>
                          </a:xfrm>
                        </wpg:grpSpPr>
                        <wps:wsp>
                          <wps:cNvPr id="91" name="Text Box 44"/>
                          <wps:cNvSpPr txBox="1"/>
                          <wps:spPr>
                            <a:xfrm>
                              <a:off x="5026320" y="1702378"/>
                              <a:ext cx="757260" cy="257262"/>
                            </a:xfrm>
                            <a:prstGeom prst="rect">
                              <a:avLst/>
                            </a:prstGeom>
                            <a:noFill/>
                            <a:ln w="6350">
                              <a:noFill/>
                            </a:ln>
                          </wps:spPr>
                          <wps:txbx>
                            <w:txbxContent>
                              <w:p w14:paraId="2F1C73AF" w14:textId="55AA37BF" w:rsidR="002D7D97" w:rsidRPr="00E9351C" w:rsidRDefault="00E9351C" w:rsidP="002D7D97">
                                <w:pPr>
                                  <w:spacing w:line="254" w:lineRule="auto"/>
                                  <w:rPr>
                                    <w:rFonts w:ascii="Calibri" w:eastAsia="Calibri" w:hAnsi="Calibri" w:cs="Arial"/>
                                    <w:sz w:val="20"/>
                                    <w:szCs w:val="20"/>
                                    <w:lang w:val="en-US"/>
                                  </w:rPr>
                                </w:pPr>
                                <w:r w:rsidRPr="00E9351C">
                                  <w:rPr>
                                    <w:rFonts w:ascii="Calibri" w:eastAsia="Calibri" w:hAnsi="Calibri" w:cs="Arial"/>
                                    <w:sz w:val="20"/>
                                    <w:szCs w:val="20"/>
                                    <w:lang w:val="en-US"/>
                                  </w:rPr>
                                  <w:t>Shoe sole</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41" name="Text Box 41"/>
                          <wps:cNvSpPr txBox="1"/>
                          <wps:spPr>
                            <a:xfrm>
                              <a:off x="4838700" y="0"/>
                              <a:ext cx="982980" cy="449580"/>
                            </a:xfrm>
                            <a:prstGeom prst="rect">
                              <a:avLst/>
                            </a:prstGeom>
                            <a:noFill/>
                            <a:ln w="6350">
                              <a:noFill/>
                            </a:ln>
                          </wps:spPr>
                          <wps:txbx>
                            <w:txbxContent>
                              <w:p w14:paraId="00C309C0" w14:textId="54B480FF" w:rsidR="00834942" w:rsidRDefault="00834942" w:rsidP="00E9351C">
                                <w:pPr>
                                  <w:spacing w:after="0"/>
                                  <w:jc w:val="center"/>
                                  <w:rPr>
                                    <w:u w:val="single"/>
                                    <w:lang w:val="en-US"/>
                                  </w:rPr>
                                </w:pPr>
                                <w:r>
                                  <w:rPr>
                                    <w:u w:val="single"/>
                                    <w:lang w:val="en-US"/>
                                  </w:rPr>
                                  <w:t>Segmentation Key:</w:t>
                                </w:r>
                              </w:p>
                              <w:p w14:paraId="6C9D55AF" w14:textId="0ABFF267" w:rsidR="00EB23F2" w:rsidRPr="00E9351C" w:rsidRDefault="00EB23F2" w:rsidP="00E9351C">
                                <w:pPr>
                                  <w:spacing w:after="0"/>
                                  <w:jc w:val="center"/>
                                  <w:rPr>
                                    <w:u w:val="single"/>
                                    <w:lang w:val="en-US"/>
                                  </w:rPr>
                                </w:pPr>
                                <w:r w:rsidRPr="00E9351C">
                                  <w:rPr>
                                    <w:u w:val="single"/>
                                    <w:lang w:val="en-US"/>
                                  </w:rPr>
                                  <w:t>Ke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4" name="Text Box 44"/>
                          <wps:cNvSpPr txBox="1"/>
                          <wps:spPr>
                            <a:xfrm>
                              <a:off x="5029200" y="394880"/>
                              <a:ext cx="518160" cy="263736"/>
                            </a:xfrm>
                            <a:prstGeom prst="rect">
                              <a:avLst/>
                            </a:prstGeom>
                            <a:noFill/>
                            <a:ln w="6350">
                              <a:noFill/>
                            </a:ln>
                          </wps:spPr>
                          <wps:txbx>
                            <w:txbxContent>
                              <w:p w14:paraId="1692E1BB" w14:textId="40290D0C" w:rsidR="00E52D9E" w:rsidRPr="00E9351C" w:rsidRDefault="00E52D9E">
                                <w:pPr>
                                  <w:rPr>
                                    <w:sz w:val="20"/>
                                    <w:szCs w:val="20"/>
                                    <w:lang w:val="en-US"/>
                                  </w:rPr>
                                </w:pPr>
                                <w:r w:rsidRPr="00E9351C">
                                  <w:rPr>
                                    <w:sz w:val="20"/>
                                    <w:szCs w:val="20"/>
                                    <w:lang w:val="en-US"/>
                                  </w:rPr>
                                  <w:t>Bon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76" name="Text Box 44"/>
                          <wps:cNvSpPr txBox="1"/>
                          <wps:spPr>
                            <a:xfrm>
                              <a:off x="5026320" y="831515"/>
                              <a:ext cx="518160" cy="263311"/>
                            </a:xfrm>
                            <a:prstGeom prst="rect">
                              <a:avLst/>
                            </a:prstGeom>
                            <a:noFill/>
                            <a:ln w="6350">
                              <a:noFill/>
                            </a:ln>
                          </wps:spPr>
                          <wps:txbx>
                            <w:txbxContent>
                              <w:p w14:paraId="5A279BCD" w14:textId="337298E8" w:rsidR="00E52D9E" w:rsidRPr="00E9351C" w:rsidRDefault="002D7D97" w:rsidP="00E52D9E">
                                <w:pPr>
                                  <w:spacing w:line="256" w:lineRule="auto"/>
                                  <w:rPr>
                                    <w:rFonts w:ascii="Calibri" w:eastAsia="Calibri" w:hAnsi="Calibri" w:cs="Arial"/>
                                    <w:sz w:val="20"/>
                                    <w:szCs w:val="20"/>
                                    <w:lang w:val="en-US"/>
                                  </w:rPr>
                                </w:pPr>
                                <w:r w:rsidRPr="00E9351C">
                                  <w:rPr>
                                    <w:rFonts w:ascii="Calibri" w:eastAsia="Calibri" w:hAnsi="Calibri" w:cs="Arial"/>
                                    <w:sz w:val="20"/>
                                    <w:szCs w:val="20"/>
                                    <w:lang w:val="en-US"/>
                                  </w:rPr>
                                  <w:t>Skin</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77" name="Text Box 44"/>
                          <wps:cNvSpPr txBox="1"/>
                          <wps:spPr>
                            <a:xfrm>
                              <a:off x="5036819" y="1056451"/>
                              <a:ext cx="746760" cy="327775"/>
                            </a:xfrm>
                            <a:prstGeom prst="rect">
                              <a:avLst/>
                            </a:prstGeom>
                            <a:noFill/>
                            <a:ln w="6350">
                              <a:noFill/>
                            </a:ln>
                          </wps:spPr>
                          <wps:txbx>
                            <w:txbxContent>
                              <w:p w14:paraId="45ADEAD0" w14:textId="7C62177A" w:rsidR="00E52D9E" w:rsidRPr="00E9351C" w:rsidRDefault="000660A9" w:rsidP="00E52D9E">
                                <w:pPr>
                                  <w:spacing w:line="256" w:lineRule="auto"/>
                                  <w:rPr>
                                    <w:rFonts w:ascii="Calibri" w:eastAsia="Calibri" w:hAnsi="Calibri" w:cs="Arial"/>
                                    <w:sz w:val="20"/>
                                    <w:szCs w:val="20"/>
                                    <w:lang w:val="en-US"/>
                                  </w:rPr>
                                </w:pPr>
                                <w:r>
                                  <w:rPr>
                                    <w:rFonts w:ascii="Calibri" w:eastAsia="Calibri" w:hAnsi="Calibri" w:cs="Arial"/>
                                    <w:sz w:val="20"/>
                                    <w:szCs w:val="20"/>
                                    <w:lang w:val="en-US"/>
                                  </w:rPr>
                                  <w:t>Sock</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81" name="Text Box 44"/>
                          <wps:cNvSpPr txBox="1"/>
                          <wps:spPr>
                            <a:xfrm>
                              <a:off x="5036880" y="1270494"/>
                              <a:ext cx="784800" cy="314454"/>
                            </a:xfrm>
                            <a:prstGeom prst="rect">
                              <a:avLst/>
                            </a:prstGeom>
                            <a:noFill/>
                            <a:ln w="6350">
                              <a:noFill/>
                            </a:ln>
                          </wps:spPr>
                          <wps:txbx>
                            <w:txbxContent>
                              <w:p w14:paraId="506CF908" w14:textId="06B548CD" w:rsidR="002D7D97" w:rsidRPr="00E9351C" w:rsidRDefault="00E9351C" w:rsidP="002D7D97">
                                <w:pPr>
                                  <w:spacing w:line="254" w:lineRule="auto"/>
                                  <w:rPr>
                                    <w:rFonts w:ascii="Calibri" w:eastAsia="Calibri" w:hAnsi="Calibri" w:cs="Arial"/>
                                    <w:sz w:val="20"/>
                                    <w:szCs w:val="20"/>
                                    <w:lang w:val="en-US"/>
                                  </w:rPr>
                                </w:pPr>
                                <w:r w:rsidRPr="00E9351C">
                                  <w:rPr>
                                    <w:rFonts w:ascii="Calibri" w:eastAsia="Calibri" w:hAnsi="Calibri" w:cs="Arial"/>
                                    <w:sz w:val="20"/>
                                    <w:szCs w:val="20"/>
                                    <w:lang w:val="en-US"/>
                                  </w:rPr>
                                  <w:t>Shoe upper</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82" name="Text Box 44"/>
                          <wps:cNvSpPr txBox="1"/>
                          <wps:spPr>
                            <a:xfrm>
                              <a:off x="5042064" y="1489977"/>
                              <a:ext cx="650580" cy="299136"/>
                            </a:xfrm>
                            <a:prstGeom prst="rect">
                              <a:avLst/>
                            </a:prstGeom>
                            <a:noFill/>
                            <a:ln w="6350">
                              <a:noFill/>
                            </a:ln>
                          </wps:spPr>
                          <wps:txbx>
                            <w:txbxContent>
                              <w:p w14:paraId="43080DCF" w14:textId="5B5A0B91" w:rsidR="002D7D97" w:rsidRPr="00E9351C" w:rsidRDefault="00E9351C" w:rsidP="002D7D97">
                                <w:pPr>
                                  <w:spacing w:line="254" w:lineRule="auto"/>
                                  <w:rPr>
                                    <w:rFonts w:ascii="Calibri" w:eastAsia="Calibri" w:hAnsi="Calibri" w:cs="Arial"/>
                                    <w:sz w:val="20"/>
                                    <w:szCs w:val="20"/>
                                    <w:lang w:val="en-US"/>
                                  </w:rPr>
                                </w:pPr>
                                <w:r w:rsidRPr="00E9351C">
                                  <w:rPr>
                                    <w:rFonts w:ascii="Calibri" w:eastAsia="Calibri" w:hAnsi="Calibri" w:cs="Arial"/>
                                    <w:sz w:val="20"/>
                                    <w:szCs w:val="20"/>
                                    <w:lang w:val="en-US"/>
                                  </w:rPr>
                                  <w:t>Insole</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59" name="Rectangle 59"/>
                          <wps:cNvSpPr/>
                          <wps:spPr>
                            <a:xfrm>
                              <a:off x="4846320" y="0"/>
                              <a:ext cx="960120" cy="198120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2" name="Text Box 44"/>
                          <wps:cNvSpPr txBox="1"/>
                          <wps:spPr>
                            <a:xfrm>
                              <a:off x="5026320" y="607599"/>
                              <a:ext cx="795360" cy="263525"/>
                            </a:xfrm>
                            <a:prstGeom prst="rect">
                              <a:avLst/>
                            </a:prstGeom>
                            <a:noFill/>
                            <a:ln w="6350">
                              <a:noFill/>
                            </a:ln>
                          </wps:spPr>
                          <wps:txbx>
                            <w:txbxContent>
                              <w:p w14:paraId="3F71A644" w14:textId="0DBA013F" w:rsidR="003C3349" w:rsidRDefault="003C3349" w:rsidP="003C3349">
                                <w:pPr>
                                  <w:spacing w:line="256" w:lineRule="auto"/>
                                  <w:rPr>
                                    <w:rFonts w:ascii="Calibri" w:eastAsia="Calibri" w:hAnsi="Calibri" w:cs="Arial"/>
                                    <w:sz w:val="20"/>
                                    <w:szCs w:val="20"/>
                                    <w:lang w:val="en-US"/>
                                  </w:rPr>
                                </w:pPr>
                                <w:r>
                                  <w:rPr>
                                    <w:rFonts w:ascii="Calibri" w:eastAsia="Calibri" w:hAnsi="Calibri" w:cs="Arial"/>
                                    <w:sz w:val="20"/>
                                    <w:szCs w:val="20"/>
                                    <w:lang w:val="en-US"/>
                                  </w:rPr>
                                  <w:t xml:space="preserve">Soft </w:t>
                                </w:r>
                                <w:r w:rsidR="00F9449C">
                                  <w:rPr>
                                    <w:rFonts w:ascii="Calibri" w:eastAsia="Calibri" w:hAnsi="Calibri" w:cs="Arial"/>
                                    <w:sz w:val="20"/>
                                    <w:szCs w:val="20"/>
                                    <w:lang w:val="en-US"/>
                                  </w:rPr>
                                  <w:t>t</w:t>
                                </w:r>
                                <w:r>
                                  <w:rPr>
                                    <w:rFonts w:ascii="Calibri" w:eastAsia="Calibri" w:hAnsi="Calibri" w:cs="Arial"/>
                                    <w:sz w:val="20"/>
                                    <w:szCs w:val="20"/>
                                    <w:lang w:val="en-US"/>
                                  </w:rPr>
                                  <w:t>issue</w:t>
                                </w:r>
                              </w:p>
                            </w:txbxContent>
                          </wps:txbx>
                          <wps:bodyPr rot="0" spcFirstLastPara="0"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68" name="Picture 68" descr="Background pattern&#10;&#10;Description automatically generated with low confidence"/>
                            <pic:cNvPicPr>
                              <a:picLocks noChangeAspect="1"/>
                            </pic:cNvPicPr>
                          </pic:nvPicPr>
                          <pic:blipFill>
                            <a:blip r:embed="rId16" cstate="print">
                              <a:extLst>
                                <a:ext uri="{28A0092B-C50C-407E-A947-70E740481C1C}">
                                  <a14:useLocalDpi xmlns:a14="http://schemas.microsoft.com/office/drawing/2010/main" val="0"/>
                                </a:ext>
                              </a:extLst>
                            </a:blip>
                            <a:stretch>
                              <a:fillRect/>
                            </a:stretch>
                          </pic:blipFill>
                          <pic:spPr>
                            <a:xfrm>
                              <a:off x="4875077" y="411326"/>
                              <a:ext cx="222703" cy="1548313"/>
                            </a:xfrm>
                            <a:prstGeom prst="rect">
                              <a:avLst/>
                            </a:prstGeom>
                          </pic:spPr>
                        </pic:pic>
                      </wpg:wgp>
                    </wpc:wpc>
                  </a:graphicData>
                </a:graphic>
              </wp:inline>
            </w:drawing>
          </mc:Choice>
          <mc:Fallback>
            <w:pict>
              <v:group w14:anchorId="07AC9DC5" id="Canvas 1" o:spid="_x0000_s1026" editas="canvas" style="width:458.4pt;height:318.8pt;mso-position-horizontal-relative:char;mso-position-vertical-relative:line" coordsize="58216,4048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">
                <v:shape id="_x0000_s1027" type="#_x0000_t75" style="position:absolute;width:58216;height:40481;visibility:visible;mso-wrap-style:square" filled="t">
                  <v:fill o:detectmouseclick="t"/>
                  <v:path o:connecttype="none"/>
                </v:shape>
                <v:shape id="Picture 5" o:spid="_x0000_s1028" type="#_x0000_t75" alt="Logo&#10;&#10;Description automatically generated" style="position:absolute;left:7309;top:19696;width:19214;height:21641;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">
                  <v:imagedata r:id="rId17" o:title="Logo&#10;&#10;Description automatically generated" croptop="3091f" cropbottom="11053f" cropleft="16533f" cropright="26625f"/>
                </v:shape>
                <v:shapetype id="_x0000_t202" coordsize="21600,21600" o:spt="202" path="m,l,21600r21600,l21600,xe">
                  <v:stroke joinstyle="miter"/>
                  <v:path gradientshapeok="t" o:connecttype="rect"/>
                </v:shapetype>
                <v:shape id="Text Box 6" o:spid="_x0000_s1029" type="#_x0000_t202" style="position:absolute;left:381;width:4114;height:37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" filled="f" stroked="f" strokeweight=".5pt">
                  <v:textbox>
                    <w:txbxContent>
                      <w:p w14:paraId="3C86DD88" w14:textId="7CFEFF9A" w:rsidR="00CF6980" w:rsidRPr="00CF6980" w:rsidRDefault="006E78D2">
                        <w:pPr>
                          <w:rPr>
                            <w:b/>
                            <w:bCs/>
                          </w:rPr>
                        </w:pPr>
                        <w:r>
                          <w:rPr>
                            <w:b/>
                            <w:bCs/>
                          </w:rPr>
                          <w:t>(</w:t>
                        </w:r>
                        <w:r w:rsidR="00CF6980" w:rsidRPr="00CF6980">
                          <w:rPr>
                            <w:b/>
                            <w:bCs/>
                          </w:rPr>
                          <w:t>A)</w:t>
                        </w:r>
                      </w:p>
                    </w:txbxContent>
                  </v:textbox>
                </v:shape>
                <v:shape id="Text Box 6" o:spid="_x0000_s1030" type="#_x0000_t202" style="position:absolute;left:30279;width:3810;height:37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" filled="f" stroked="f" strokeweight=".5pt">
                  <v:textbox>
                    <w:txbxContent>
                      <w:p w14:paraId="005AB616" w14:textId="63E03301" w:rsidR="00CF6980" w:rsidRDefault="006E78D2" w:rsidP="00CF6980">
                        <w:pPr>
                          <w:spacing w:line="256" w:lineRule="auto"/>
                          <w:rPr>
                            <w:rFonts w:ascii="Calibri" w:eastAsia="Calibri" w:hAnsi="Calibri"/>
                            <w:b/>
                            <w:bCs/>
                          </w:rPr>
                        </w:pPr>
                        <w:r>
                          <w:rPr>
                            <w:rFonts w:ascii="Calibri" w:eastAsia="Calibri" w:hAnsi="Calibri"/>
                            <w:b/>
                            <w:bCs/>
                          </w:rPr>
                          <w:t>(</w:t>
                        </w:r>
                        <w:r w:rsidR="00CF6980">
                          <w:rPr>
                            <w:rFonts w:ascii="Calibri" w:eastAsia="Calibri" w:hAnsi="Calibri"/>
                            <w:b/>
                            <w:bCs/>
                          </w:rPr>
                          <w:t>B)</w:t>
                        </w:r>
                      </w:p>
                    </w:txbxContent>
                  </v:textbox>
                </v:shape>
                <v:shape id="Text Box 6" o:spid="_x0000_s1031" type="#_x0000_t202" style="position:absolute;left:533;top:20240;width:3734;height:37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" filled="f" stroked="f" strokeweight=".5pt">
                  <v:textbox>
                    <w:txbxContent>
                      <w:p w14:paraId="428B062C" w14:textId="571C618B" w:rsidR="00802F41" w:rsidRDefault="003044DB" w:rsidP="00CF6980">
                        <w:pPr>
                          <w:spacing w:line="254" w:lineRule="auto"/>
                          <w:rPr>
                            <w:rFonts w:ascii="Calibri" w:eastAsia="Calibri" w:hAnsi="Calibri"/>
                            <w:b/>
                            <w:bCs/>
                          </w:rPr>
                        </w:pPr>
                        <w:r>
                          <w:rPr>
                            <w:rFonts w:ascii="Calibri" w:eastAsia="Calibri" w:hAnsi="Calibri"/>
                            <w:b/>
                            <w:bCs/>
                          </w:rPr>
                          <w:t>(</w:t>
                        </w:r>
                        <w:r w:rsidR="00834942">
                          <w:rPr>
                            <w:rFonts w:ascii="Calibri" w:eastAsia="Calibri" w:hAnsi="Calibri"/>
                            <w:b/>
                            <w:bCs/>
                          </w:rPr>
                          <w:t>C)</w:t>
                        </w:r>
                      </w:p>
                      <w:p w14:paraId="4EDA7C30" w14:textId="4F4AA76D" w:rsidR="00CF6980" w:rsidRDefault="00CF6980" w:rsidP="00CF6980">
                        <w:pPr>
                          <w:spacing w:line="254" w:lineRule="auto"/>
                          <w:rPr>
                            <w:rFonts w:ascii="Calibri" w:eastAsia="Calibri" w:hAnsi="Calibri"/>
                            <w:b/>
                            <w:bCs/>
                          </w:rPr>
                        </w:pPr>
                        <w:r>
                          <w:rPr>
                            <w:rFonts w:ascii="Calibri" w:eastAsia="Calibri" w:hAnsi="Calibri"/>
                            <w:b/>
                            <w:bCs/>
                          </w:rPr>
                          <w:t>C)</w:t>
                        </w:r>
                      </w:p>
                    </w:txbxContent>
                  </v:textbox>
                </v:shape>
                <v:group id="Group 2" o:spid="_x0000_s1032" style="position:absolute;left:34172;width:19746;height:19440" coordorigin="30459" coordsize="19745,194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">
                  <v:shape id="Picture 4" o:spid="_x0000_s1033" type="#_x0000_t75" alt="A picture containing logo&#10;&#10;Description automatically generated" style="position:absolute;left:30612;top:-153;width:19440;height:19746;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">
                    <v:imagedata r:id="rId18" o:title="A picture containing logo&#10;&#10;Description automatically generated" croptop="11318f" cropbottom="14394f" cropleft="11016f" cropright="34104f"/>
                  </v:shape>
                  <v:group id="Group 35" o:spid="_x0000_s1034" style="position:absolute;left:37333;top:11541;width:1342;height:584" coordorigin="35811,14393" coordsize="2184,4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">
                    <v:shapetype id="_x0000_t32" coordsize="21600,21600" o:spt="32" o:oned="t" path="m,l21600,21600e" filled="f">
                      <v:path arrowok="t" fillok="f" o:connecttype="none"/>
                      <o:lock v:ext="edit" shapetype="t"/>
                    </v:shapetype>
                    <v:shape id="Straight Arrow Connector 24" o:spid="_x0000_s1035" type="#_x0000_t32" style="position:absolute;left:35835;top:14630;width:2148;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" strokecolor="white [3212]" strokeweight=".5pt">
                      <v:stroke startarrowwidth="narrow" startarrowlength="short" endarrowwidth="narrow" endarrowlength="short" joinstyle="miter"/>
                    </v:shape>
                    <v:line id="Straight Connector 25" o:spid="_x0000_s1036" style="position:absolute;rotation:-90;flip:x y;visibility:visible;mso-wrap-style:square" from="35573,14631" to="36049,1463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" strokecolor="white [3212]" strokeweight=".5pt">
                      <v:stroke joinstyle="miter"/>
                    </v:line>
                    <v:line id="Straight Connector 26" o:spid="_x0000_s1037" style="position:absolute;rotation:-90;flip:x y;visibility:visible;mso-wrap-style:square" from="37760,14631" to="38230,1463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" strokecolor="white [3212]" strokeweight=".5pt">
                      <v:stroke joinstyle="miter"/>
                    </v:line>
                  </v:group>
                  <v:group id="Group 36" o:spid="_x0000_s1038" style="position:absolute;left:42209;top:10545;width:693;height:7508" coordorigin="42906,16067" coordsize="472,64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">
                    <v:shape id="Straight Arrow Connector 28" o:spid="_x0000_s1039" type="#_x0000_t32" style="position:absolute;left:43128;top:16067;width:0;height:638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" strokecolor="white [3212]" strokeweight=".5pt">
                      <v:stroke startarrowwidth="narrow" startarrowlength="short" endarrowwidth="narrow" endarrowlength="short" joinstyle="miter"/>
                    </v:shape>
                    <v:line id="Straight Connector 29" o:spid="_x0000_s1040" style="position:absolute;flip:x;visibility:visible;mso-wrap-style:square" from="42906,16067" to="43379,1606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" strokecolor="white [3212]" strokeweight=".5pt">
                      <v:stroke joinstyle="miter"/>
                    </v:line>
                    <v:line id="Straight Connector 30" o:spid="_x0000_s1041" style="position:absolute;flip:x;visibility:visible;mso-wrap-style:square" from="42909,22492" to="43376,2249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" strokecolor="white [3212]" strokeweight=".5pt">
                      <v:stroke joinstyle="miter"/>
                    </v:line>
                  </v:group>
                  <v:group id="Group 18" o:spid="_x0000_s1042" style="position:absolute;left:37364;top:8455;width:9282;height:563" coordorigin="38491,14106" coordsize="8202,5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">
                    <v:shape id="Straight Arrow Connector 32" o:spid="_x0000_s1043" type="#_x0000_t32" style="position:absolute;left:38491;top:14359;width:8202;height: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" strokecolor="white [3212]" strokeweight=".5pt">
                      <v:stroke startarrowwidth="narrow" startarrowlength="short" endarrowwidth="narrow" endarrowlength="short" joinstyle="miter"/>
                    </v:shape>
                    <v:line id="Straight Connector 33" o:spid="_x0000_s1044" style="position:absolute;visibility:visible;mso-wrap-style:square" from="38491,14106" to="38491,1463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" strokecolor="white [3212]" strokeweight=".5pt">
                      <v:stroke joinstyle="miter"/>
                    </v:line>
                    <v:line id="Straight Connector 34" o:spid="_x0000_s1045" style="position:absolute;visibility:visible;mso-wrap-style:square" from="46693,14110" to="46693,1463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" strokecolor="white [3212]" strokeweight=".5pt">
                      <v:stroke joinstyle="miter"/>
                    </v:line>
                  </v:group>
                  <v:shape id="Text Box 6" o:spid="_x0000_s1046" type="#_x0000_t202" style="position:absolute;left:41767;top:12699;width:3435;height:318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" filled="f" stroked="f" strokeweight=".5pt">
                    <v:textbox>
                      <w:txbxContent>
                        <w:p w14:paraId="4314D39D" w14:textId="72A1A730" w:rsidR="004F54F8" w:rsidRDefault="00164320" w:rsidP="004F54F8">
                          <w:pPr>
                            <w:spacing w:line="252" w:lineRule="auto"/>
                            <w:rPr>
                              <w:rFonts w:ascii="Calibri" w:eastAsia="Calibri" w:hAnsi="Calibri"/>
                              <w:color w:val="FFFFFF"/>
                              <w:sz w:val="18"/>
                              <w:szCs w:val="18"/>
                            </w:rPr>
                          </w:pPr>
                          <w:r>
                            <w:rPr>
                              <w:rFonts w:ascii="Calibri" w:eastAsia="Calibri" w:hAnsi="Calibri"/>
                              <w:color w:val="FFFFFF"/>
                              <w:sz w:val="18"/>
                              <w:szCs w:val="18"/>
                            </w:rPr>
                            <w:t>4</w:t>
                          </w:r>
                          <w:r w:rsidR="004F54F8">
                            <w:rPr>
                              <w:rFonts w:ascii="Calibri" w:eastAsia="Calibri" w:hAnsi="Calibri"/>
                              <w:color w:val="FFFFFF"/>
                              <w:sz w:val="18"/>
                              <w:szCs w:val="18"/>
                            </w:rPr>
                            <w:t>.</w:t>
                          </w:r>
                        </w:p>
                      </w:txbxContent>
                    </v:textbox>
                  </v:shape>
                  <v:shape id="Text Box 6" o:spid="_x0000_s1047" type="#_x0000_t202" style="position:absolute;left:40599;top:6652;width:3435;height:318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" filled="f" stroked="f" strokeweight=".5pt">
                    <v:textbox>
                      <w:txbxContent>
                        <w:p w14:paraId="105ABEE8" w14:textId="5642C1F9" w:rsidR="004F54F8" w:rsidRDefault="00164320" w:rsidP="004F54F8">
                          <w:pPr>
                            <w:spacing w:line="252" w:lineRule="auto"/>
                            <w:rPr>
                              <w:rFonts w:ascii="Calibri" w:eastAsia="Calibri" w:hAnsi="Calibri"/>
                              <w:color w:val="FFFFFF"/>
                              <w:sz w:val="18"/>
                              <w:szCs w:val="18"/>
                            </w:rPr>
                          </w:pPr>
                          <w:r>
                            <w:rPr>
                              <w:rFonts w:ascii="Calibri" w:eastAsia="Calibri" w:hAnsi="Calibri"/>
                              <w:color w:val="FFFFFF"/>
                              <w:sz w:val="18"/>
                              <w:szCs w:val="18"/>
                            </w:rPr>
                            <w:t>3</w:t>
                          </w:r>
                          <w:r w:rsidR="004F54F8">
                            <w:rPr>
                              <w:rFonts w:ascii="Calibri" w:eastAsia="Calibri" w:hAnsi="Calibri"/>
                              <w:color w:val="FFFFFF"/>
                              <w:sz w:val="18"/>
                              <w:szCs w:val="18"/>
                            </w:rPr>
                            <w:t>.</w:t>
                          </w:r>
                        </w:p>
                      </w:txbxContent>
                    </v:textbox>
                  </v:shape>
                  <v:shape id="Text Box 6" o:spid="_x0000_s1048" type="#_x0000_t202" style="position:absolute;left:36735;top:11432;width:3435;height:25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" filled="f" stroked="f" strokeweight=".5pt">
                    <v:textbox>
                      <w:txbxContent>
                        <w:p w14:paraId="0AEC9AE7" w14:textId="604BFF01" w:rsidR="004F54F8" w:rsidRDefault="00164320" w:rsidP="004F54F8">
                          <w:pPr>
                            <w:spacing w:line="252" w:lineRule="auto"/>
                            <w:rPr>
                              <w:rFonts w:ascii="Calibri" w:eastAsia="Calibri" w:hAnsi="Calibri"/>
                              <w:color w:val="FFFFFF"/>
                              <w:sz w:val="18"/>
                              <w:szCs w:val="18"/>
                            </w:rPr>
                          </w:pPr>
                          <w:r>
                            <w:rPr>
                              <w:rFonts w:ascii="Calibri" w:eastAsia="Calibri" w:hAnsi="Calibri"/>
                              <w:color w:val="FFFFFF"/>
                              <w:sz w:val="18"/>
                              <w:szCs w:val="18"/>
                            </w:rPr>
                            <w:t>2</w:t>
                          </w:r>
                          <w:r w:rsidR="004F54F8">
                            <w:rPr>
                              <w:rFonts w:ascii="Calibri" w:eastAsia="Calibri" w:hAnsi="Calibri"/>
                              <w:color w:val="FFFFFF"/>
                              <w:sz w:val="18"/>
                              <w:szCs w:val="18"/>
                            </w:rPr>
                            <w:t>.</w:t>
                          </w:r>
                        </w:p>
                      </w:txbxContent>
                    </v:textbox>
                  </v:shape>
                  <v:line id="Straight Connector 37" o:spid="_x0000_s1049" style="position:absolute;visibility:visible;mso-wrap-style:square" from="37304,9204" to="37334,1201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" strokecolor="white [3212]" strokeweight=".5pt">
                    <v:stroke dashstyle="dash" joinstyle="miter"/>
                  </v:line>
                </v:group>
                <v:group id="Group 42" o:spid="_x0000_s1050" style="position:absolute;left:5209;width:23840;height:19583" coordorigin="2253,15191" coordsize="28626,2287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">
                  <o:lock v:ext="edit" aspectratio="t"/>
                  <v:shape id="Picture 3" o:spid="_x0000_s1051" type="#_x0000_t75" alt="A picture containing graphical user interface&#10;&#10;Description automatically generated" style="position:absolute;left:5130;top:12314;width:22873;height:28627;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">
                    <v:imagedata r:id="rId19" o:title="A picture containing graphical user interface&#10;&#10;Description automatically generated" croptop="4522f" cropbottom="8571f" cropleft="23095f" cropright="21594f"/>
                  </v:shape>
                  <v:shape id="Text Box 6" o:spid="_x0000_s1052" type="#_x0000_t202" style="position:absolute;left:19654;top:33808;width:4166;height:29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" filled="f" stroked="f" strokeweight=".5pt">
                    <v:textbox>
                      <w:txbxContent>
                        <w:p w14:paraId="19AADF85" w14:textId="6531B5F4" w:rsidR="00ED2C6B" w:rsidRPr="00ED2C6B" w:rsidRDefault="00ED2C6B" w:rsidP="00ED2C6B">
                          <w:pPr>
                            <w:spacing w:line="252" w:lineRule="auto"/>
                            <w:rPr>
                              <w:rFonts w:ascii="Calibri" w:eastAsia="Calibri" w:hAnsi="Calibri"/>
                              <w:color w:val="FFFFFF" w:themeColor="background1"/>
                              <w:sz w:val="18"/>
                              <w:szCs w:val="18"/>
                            </w:rPr>
                          </w:pPr>
                          <w:r w:rsidRPr="00ED2C6B">
                            <w:rPr>
                              <w:rFonts w:ascii="Calibri" w:eastAsia="Calibri" w:hAnsi="Calibri"/>
                              <w:color w:val="FFFFFF" w:themeColor="background1"/>
                              <w:sz w:val="18"/>
                              <w:szCs w:val="18"/>
                            </w:rPr>
                            <w:t>1.</w:t>
                          </w:r>
                        </w:p>
                      </w:txbxContent>
                    </v:textbox>
                  </v:shape>
                  <v:group id="Group 15" o:spid="_x0000_s1053" style="position:absolute;left:22131;top:34921;width:499;height:758" coordorigin="22113,34848" coordsize="475,8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">
                    <v:shape id="Straight Arrow Connector 13" o:spid="_x0000_s1054" type="#_x0000_t32" style="position:absolute;left:22352;top:34882;width:0;height:84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" strokecolor="white [3212]" strokeweight=".5pt">
                      <v:stroke startarrowwidth="narrow" startarrowlength="short" endarrowwidth="narrow" endarrowlength="short" joinstyle="miter"/>
                    </v:shape>
                    <v:line id="Straight Connector 14" o:spid="_x0000_s1055" style="position:absolute;flip:x y;visibility:visible;mso-wrap-style:square" from="22113,34848" to="22589,3484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" strokecolor="white [3212]" strokeweight=".5pt">
                      <v:stroke joinstyle="miter"/>
                    </v:line>
                    <v:line id="Straight Connector 16" o:spid="_x0000_s1056" style="position:absolute;flip:x y;visibility:visible;mso-wrap-style:square" from="22115,35734" to="22585,3573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" strokecolor="white [3212]" strokeweight=".5pt">
                      <v:stroke joinstyle="miter"/>
                    </v:line>
                  </v:group>
                </v:group>
                <v:group id="Group 69" o:spid="_x0000_s1057" style="position:absolute;left:38323;top:20909;width:10592;height:19431" coordorigin="48387" coordsize="9829,1981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">
                  <v:shape id="Text Box 44" o:spid="_x0000_s1058" type="#_x0000_t202" style="position:absolute;left:50263;top:17023;width:7572;height:25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" filled="f" stroked="f" strokeweight=".5pt">
                    <v:textbox>
                      <w:txbxContent>
                        <w:p w14:paraId="2F1C73AF" w14:textId="55AA37BF" w:rsidR="002D7D97" w:rsidRPr="00E9351C" w:rsidRDefault="00E9351C" w:rsidP="002D7D97">
                          <w:pPr>
                            <w:spacing w:line="254" w:lineRule="auto"/>
                            <w:rPr>
                              <w:rFonts w:ascii="Calibri" w:eastAsia="Calibri" w:hAnsi="Calibri" w:cs="Arial"/>
                              <w:sz w:val="20"/>
                              <w:szCs w:val="20"/>
                              <w:lang w:val="en-US"/>
                            </w:rPr>
                          </w:pPr>
                          <w:r w:rsidRPr="00E9351C">
                            <w:rPr>
                              <w:rFonts w:ascii="Calibri" w:eastAsia="Calibri" w:hAnsi="Calibri" w:cs="Arial"/>
                              <w:sz w:val="20"/>
                              <w:szCs w:val="20"/>
                              <w:lang w:val="en-US"/>
                            </w:rPr>
                            <w:t>Shoe sole</w:t>
                          </w:r>
                        </w:p>
                      </w:txbxContent>
                    </v:textbox>
                  </v:shape>
                  <v:shape id="Text Box 41" o:spid="_x0000_s1059" type="#_x0000_t202" style="position:absolute;left:48387;width:9829;height:449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" filled="f" stroked="f" strokeweight=".5pt">
                    <v:textbox>
                      <w:txbxContent>
                        <w:p w14:paraId="00C309C0" w14:textId="54B480FF" w:rsidR="00834942" w:rsidRDefault="00834942" w:rsidP="00E9351C">
                          <w:pPr>
                            <w:spacing w:after="0"/>
                            <w:jc w:val="center"/>
                            <w:rPr>
                              <w:u w:val="single"/>
                              <w:lang w:val="en-US"/>
                            </w:rPr>
                          </w:pPr>
                          <w:r>
                            <w:rPr>
                              <w:u w:val="single"/>
                              <w:lang w:val="en-US"/>
                            </w:rPr>
                            <w:t>Segmentation Key:</w:t>
                          </w:r>
                        </w:p>
                        <w:p w14:paraId="6C9D55AF" w14:textId="0ABFF267" w:rsidR="00EB23F2" w:rsidRPr="00E9351C" w:rsidRDefault="00EB23F2" w:rsidP="00E9351C">
                          <w:pPr>
                            <w:spacing w:after="0"/>
                            <w:jc w:val="center"/>
                            <w:rPr>
                              <w:u w:val="single"/>
                              <w:lang w:val="en-US"/>
                            </w:rPr>
                          </w:pPr>
                          <w:r w:rsidRPr="00E9351C">
                            <w:rPr>
                              <w:u w:val="single"/>
                              <w:lang w:val="en-US"/>
                            </w:rPr>
                            <w:t>Key:</w:t>
                          </w:r>
                        </w:p>
                      </w:txbxContent>
                    </v:textbox>
                  </v:shape>
                  <v:shape id="Text Box 44" o:spid="_x0000_s1060" type="#_x0000_t202" style="position:absolute;left:50292;top:3948;width:5181;height:26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" filled="f" stroked="f" strokeweight=".5pt">
                    <v:textbox>
                      <w:txbxContent>
                        <w:p w14:paraId="1692E1BB" w14:textId="40290D0C" w:rsidR="00E52D9E" w:rsidRPr="00E9351C" w:rsidRDefault="00E52D9E">
                          <w:pPr>
                            <w:rPr>
                              <w:sz w:val="20"/>
                              <w:szCs w:val="20"/>
                              <w:lang w:val="en-US"/>
                            </w:rPr>
                          </w:pPr>
                          <w:r w:rsidRPr="00E9351C">
                            <w:rPr>
                              <w:sz w:val="20"/>
                              <w:szCs w:val="20"/>
                              <w:lang w:val="en-US"/>
                            </w:rPr>
                            <w:t>Bone</w:t>
                          </w:r>
                        </w:p>
                      </w:txbxContent>
                    </v:textbox>
                  </v:shape>
                  <v:shape id="Text Box 44" o:spid="_x0000_s1061" type="#_x0000_t202" style="position:absolute;left:50263;top:8315;width:5181;height:26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" filled="f" stroked="f" strokeweight=".5pt">
                    <v:textbox>
                      <w:txbxContent>
                        <w:p w14:paraId="5A279BCD" w14:textId="337298E8" w:rsidR="00E52D9E" w:rsidRPr="00E9351C" w:rsidRDefault="002D7D97" w:rsidP="00E52D9E">
                          <w:pPr>
                            <w:spacing w:line="256" w:lineRule="auto"/>
                            <w:rPr>
                              <w:rFonts w:ascii="Calibri" w:eastAsia="Calibri" w:hAnsi="Calibri" w:cs="Arial"/>
                              <w:sz w:val="20"/>
                              <w:szCs w:val="20"/>
                              <w:lang w:val="en-US"/>
                            </w:rPr>
                          </w:pPr>
                          <w:r w:rsidRPr="00E9351C">
                            <w:rPr>
                              <w:rFonts w:ascii="Calibri" w:eastAsia="Calibri" w:hAnsi="Calibri" w:cs="Arial"/>
                              <w:sz w:val="20"/>
                              <w:szCs w:val="20"/>
                              <w:lang w:val="en-US"/>
                            </w:rPr>
                            <w:t>Skin</w:t>
                          </w:r>
                        </w:p>
                      </w:txbxContent>
                    </v:textbox>
                  </v:shape>
                  <v:shape id="Text Box 44" o:spid="_x0000_s1062" type="#_x0000_t202" style="position:absolute;left:50368;top:10564;width:7467;height:32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" filled="f" stroked="f" strokeweight=".5pt">
                    <v:textbox>
                      <w:txbxContent>
                        <w:p w14:paraId="45ADEAD0" w14:textId="7C62177A" w:rsidR="00E52D9E" w:rsidRPr="00E9351C" w:rsidRDefault="000660A9" w:rsidP="00E52D9E">
                          <w:pPr>
                            <w:spacing w:line="256" w:lineRule="auto"/>
                            <w:rPr>
                              <w:rFonts w:ascii="Calibri" w:eastAsia="Calibri" w:hAnsi="Calibri" w:cs="Arial"/>
                              <w:sz w:val="20"/>
                              <w:szCs w:val="20"/>
                              <w:lang w:val="en-US"/>
                            </w:rPr>
                          </w:pPr>
                          <w:r>
                            <w:rPr>
                              <w:rFonts w:ascii="Calibri" w:eastAsia="Calibri" w:hAnsi="Calibri" w:cs="Arial"/>
                              <w:sz w:val="20"/>
                              <w:szCs w:val="20"/>
                              <w:lang w:val="en-US"/>
                            </w:rPr>
                            <w:t>Sock</w:t>
                          </w:r>
                        </w:p>
                      </w:txbxContent>
                    </v:textbox>
                  </v:shape>
                  <v:shape id="Text Box 44" o:spid="_x0000_s1063" type="#_x0000_t202" style="position:absolute;left:50368;top:12704;width:7848;height:31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" filled="f" stroked="f" strokeweight=".5pt">
                    <v:textbox>
                      <w:txbxContent>
                        <w:p w14:paraId="506CF908" w14:textId="06B548CD" w:rsidR="002D7D97" w:rsidRPr="00E9351C" w:rsidRDefault="00E9351C" w:rsidP="002D7D97">
                          <w:pPr>
                            <w:spacing w:line="254" w:lineRule="auto"/>
                            <w:rPr>
                              <w:rFonts w:ascii="Calibri" w:eastAsia="Calibri" w:hAnsi="Calibri" w:cs="Arial"/>
                              <w:sz w:val="20"/>
                              <w:szCs w:val="20"/>
                              <w:lang w:val="en-US"/>
                            </w:rPr>
                          </w:pPr>
                          <w:r w:rsidRPr="00E9351C">
                            <w:rPr>
                              <w:rFonts w:ascii="Calibri" w:eastAsia="Calibri" w:hAnsi="Calibri" w:cs="Arial"/>
                              <w:sz w:val="20"/>
                              <w:szCs w:val="20"/>
                              <w:lang w:val="en-US"/>
                            </w:rPr>
                            <w:t>Shoe upper</w:t>
                          </w:r>
                        </w:p>
                      </w:txbxContent>
                    </v:textbox>
                  </v:shape>
                  <v:shape id="Text Box 44" o:spid="_x0000_s1064" type="#_x0000_t202" style="position:absolute;left:50420;top:14899;width:6506;height:29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" filled="f" stroked="f" strokeweight=".5pt">
                    <v:textbox>
                      <w:txbxContent>
                        <w:p w14:paraId="43080DCF" w14:textId="5B5A0B91" w:rsidR="002D7D97" w:rsidRPr="00E9351C" w:rsidRDefault="00E9351C" w:rsidP="002D7D97">
                          <w:pPr>
                            <w:spacing w:line="254" w:lineRule="auto"/>
                            <w:rPr>
                              <w:rFonts w:ascii="Calibri" w:eastAsia="Calibri" w:hAnsi="Calibri" w:cs="Arial"/>
                              <w:sz w:val="20"/>
                              <w:szCs w:val="20"/>
                              <w:lang w:val="en-US"/>
                            </w:rPr>
                          </w:pPr>
                          <w:r w:rsidRPr="00E9351C">
                            <w:rPr>
                              <w:rFonts w:ascii="Calibri" w:eastAsia="Calibri" w:hAnsi="Calibri" w:cs="Arial"/>
                              <w:sz w:val="20"/>
                              <w:szCs w:val="20"/>
                              <w:lang w:val="en-US"/>
                            </w:rPr>
                            <w:t>Insole</w:t>
                          </w:r>
                        </w:p>
                      </w:txbxContent>
                    </v:textbox>
                  </v:shape>
                  <v:rect id="Rectangle 59" o:spid="_x0000_s1065" style="position:absolute;left:48463;width:9601;height:1981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" filled="f" strokecolor="black [3213]" strokeweight="1pt"/>
                  <v:shape id="Text Box 44" o:spid="_x0000_s1066" type="#_x0000_t202" style="position:absolute;left:50263;top:6075;width:7953;height:26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" filled="f" stroked="f" strokeweight=".5pt">
                    <v:textbox>
                      <w:txbxContent>
                        <w:p w14:paraId="3F71A644" w14:textId="0DBA013F" w:rsidR="003C3349" w:rsidRDefault="003C3349" w:rsidP="003C3349">
                          <w:pPr>
                            <w:spacing w:line="256" w:lineRule="auto"/>
                            <w:rPr>
                              <w:rFonts w:ascii="Calibri" w:eastAsia="Calibri" w:hAnsi="Calibri" w:cs="Arial"/>
                              <w:sz w:val="20"/>
                              <w:szCs w:val="20"/>
                              <w:lang w:val="en-US"/>
                            </w:rPr>
                          </w:pPr>
                          <w:r>
                            <w:rPr>
                              <w:rFonts w:ascii="Calibri" w:eastAsia="Calibri" w:hAnsi="Calibri" w:cs="Arial"/>
                              <w:sz w:val="20"/>
                              <w:szCs w:val="20"/>
                              <w:lang w:val="en-US"/>
                            </w:rPr>
                            <w:t xml:space="preserve">Soft </w:t>
                          </w:r>
                          <w:r w:rsidR="00F9449C">
                            <w:rPr>
                              <w:rFonts w:ascii="Calibri" w:eastAsia="Calibri" w:hAnsi="Calibri" w:cs="Arial"/>
                              <w:sz w:val="20"/>
                              <w:szCs w:val="20"/>
                              <w:lang w:val="en-US"/>
                            </w:rPr>
                            <w:t>t</w:t>
                          </w:r>
                          <w:r>
                            <w:rPr>
                              <w:rFonts w:ascii="Calibri" w:eastAsia="Calibri" w:hAnsi="Calibri" w:cs="Arial"/>
                              <w:sz w:val="20"/>
                              <w:szCs w:val="20"/>
                              <w:lang w:val="en-US"/>
                            </w:rPr>
                            <w:t>issue</w:t>
                          </w:r>
                        </w:p>
                      </w:txbxContent>
                    </v:textbox>
                  </v:shape>
                  <v:shape id="Picture 68" o:spid="_x0000_s1067" type="#_x0000_t75" alt="Background pattern&#10;&#10;Description automatically generated with low confidence" style="position:absolute;left:48750;top:4113;width:2227;height:1548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">
                    <v:imagedata r:id="rId20" o:title="Background pattern&#10;&#10;Description automatically generated with low confidence"/>
                  </v:shape>
                </v:group>
                <w10:anchorlock/>
              </v:group>
            </w:pict>
          </mc:Fallback>
        </mc:AlternateContent>
      </w:r>
    </w:p>
    <w:p w14:paraId="569A3AC1" w14:textId="167EC0A7" w:rsidR="00AC6B22" w:rsidRPr="00875B54" w:rsidRDefault="00FF4266" w:rsidP="00BC5F6A">
      <w:pPr>
        <w:pStyle w:val="Caption"/>
      </w:pPr>
      <w:r w:rsidRPr="00C0211E">
        <w:t>Fig</w:t>
      </w:r>
      <w:r w:rsidR="003044DB">
        <w:t xml:space="preserve">ure </w:t>
      </w:r>
      <w:r w:rsidRPr="00C0211E">
        <w:fldChar w:fldCharType="begin"/>
      </w:r>
      <w:r w:rsidRPr="00C0211E">
        <w:instrText xml:space="preserve"> SEQ Figure \* ARABIC </w:instrText>
      </w:r>
      <w:r w:rsidRPr="00C0211E">
        <w:fldChar w:fldCharType="separate"/>
      </w:r>
      <w:r w:rsidR="007626DD" w:rsidRPr="00C0211E">
        <w:rPr>
          <w:noProof/>
        </w:rPr>
        <w:t>1</w:t>
      </w:r>
      <w:r w:rsidRPr="00C0211E">
        <w:fldChar w:fldCharType="end"/>
      </w:r>
      <w:r w:rsidRPr="00C0211E">
        <w:t xml:space="preserve">: </w:t>
      </w:r>
      <w:r w:rsidR="00754F75" w:rsidRPr="00B25A71">
        <w:rPr>
          <w:b/>
          <w:bCs/>
        </w:rPr>
        <w:t>(</w:t>
      </w:r>
      <w:r w:rsidRPr="002E782C">
        <w:rPr>
          <w:b/>
          <w:bCs/>
        </w:rPr>
        <w:t>A)</w:t>
      </w:r>
      <w:r>
        <w:t xml:space="preserve"> </w:t>
      </w:r>
      <w:r w:rsidR="00C0693D">
        <w:t xml:space="preserve">Segmentation of bones, skin, </w:t>
      </w:r>
      <w:r w:rsidR="00F3631F">
        <w:t>soft tissue</w:t>
      </w:r>
      <w:r w:rsidR="00162518">
        <w:t xml:space="preserve"> from P3 MRI</w:t>
      </w:r>
      <w:r w:rsidR="009A5ED9">
        <w:t xml:space="preserve">, with addition of sock, shoe </w:t>
      </w:r>
      <w:r w:rsidR="00E9351C">
        <w:t>upper</w:t>
      </w:r>
      <w:r w:rsidR="009A5ED9">
        <w:t>, insole, shoe sole, indicating minimum insole depth (1.)</w:t>
      </w:r>
      <w:r w:rsidR="00F3631F">
        <w:t xml:space="preserve">; </w:t>
      </w:r>
      <w:r w:rsidR="0046457D" w:rsidRPr="00B25A71">
        <w:rPr>
          <w:b/>
          <w:bCs/>
        </w:rPr>
        <w:t>(</w:t>
      </w:r>
      <w:r w:rsidRPr="00207195">
        <w:rPr>
          <w:b/>
          <w:bCs/>
        </w:rPr>
        <w:t>B)</w:t>
      </w:r>
      <w:r>
        <w:t xml:space="preserve"> </w:t>
      </w:r>
      <w:r w:rsidR="009A5ED9">
        <w:t xml:space="preserve">Morphological measurements for P3 showing sesamoids in a normal position, with 2. Lateral distance from MH1 edge to sesamoid, 3. MH1 width, 4. Tissue depth under MH1 </w:t>
      </w:r>
      <w:r w:rsidR="0046457D" w:rsidRPr="00B25A71">
        <w:rPr>
          <w:b/>
          <w:bCs/>
        </w:rPr>
        <w:t>(</w:t>
      </w:r>
      <w:r w:rsidRPr="00207195">
        <w:rPr>
          <w:b/>
          <w:bCs/>
        </w:rPr>
        <w:t>C)</w:t>
      </w:r>
      <w:r w:rsidR="00ED2C6B">
        <w:t xml:space="preserve"> </w:t>
      </w:r>
      <w:r w:rsidR="009A5ED9">
        <w:t>P1 MRI showing example of sesamoids in a displaced position</w:t>
      </w:r>
    </w:p>
    <w:p w14:paraId="39777C59" w14:textId="2CDB0434" w:rsidR="001025FC" w:rsidRPr="00973986" w:rsidRDefault="6FFB5B93" w:rsidP="00ED2412">
      <w:pPr>
        <w:pStyle w:val="ListParagraph"/>
        <w:numPr>
          <w:ilvl w:val="1"/>
          <w:numId w:val="1"/>
        </w:numPr>
        <w:rPr>
          <w:b/>
          <w:bCs/>
        </w:rPr>
      </w:pPr>
      <w:r w:rsidRPr="61D4D12C">
        <w:rPr>
          <w:b/>
          <w:bCs/>
        </w:rPr>
        <w:t xml:space="preserve">FE </w:t>
      </w:r>
      <w:r w:rsidR="000D4964">
        <w:rPr>
          <w:b/>
          <w:bCs/>
        </w:rPr>
        <w:t>M</w:t>
      </w:r>
      <w:r w:rsidR="007B26F5">
        <w:rPr>
          <w:b/>
          <w:bCs/>
        </w:rPr>
        <w:t>odel</w:t>
      </w:r>
    </w:p>
    <w:p w14:paraId="3F37EE75" w14:textId="59149260" w:rsidR="000C6DE3" w:rsidRPr="001025FC" w:rsidRDefault="00F34104" w:rsidP="00ED2412">
      <w:pPr>
        <w:rPr>
          <w:color w:val="FF0000"/>
        </w:rPr>
      </w:pPr>
      <w:r>
        <w:t xml:space="preserve">The segmented </w:t>
      </w:r>
      <w:r w:rsidR="00864C49">
        <w:t xml:space="preserve">geometries were imported into COMSOL </w:t>
      </w:r>
      <w:r w:rsidR="00273358">
        <w:t>Multiphysics v</w:t>
      </w:r>
      <w:r w:rsidR="00A63211">
        <w:t>.</w:t>
      </w:r>
      <w:r w:rsidR="00273358">
        <w:t>5.5</w:t>
      </w:r>
      <w:r w:rsidR="00A63211">
        <w:t xml:space="preserve"> </w:t>
      </w:r>
      <w:r w:rsidR="00FA068E">
        <w:t>(</w:t>
      </w:r>
      <w:r w:rsidR="00273358">
        <w:t>COMSOL Inc.,</w:t>
      </w:r>
      <w:r w:rsidR="00BA057E">
        <w:t xml:space="preserve"> Stockholm,</w:t>
      </w:r>
      <w:r w:rsidR="00273358">
        <w:t xml:space="preserve"> Sweden</w:t>
      </w:r>
      <w:r w:rsidR="00FA068E">
        <w:t xml:space="preserve">) </w:t>
      </w:r>
      <w:r w:rsidR="00864C49">
        <w:t>for FE analysis</w:t>
      </w:r>
      <w:r w:rsidR="00DA3360">
        <w:t xml:space="preserve"> (</w:t>
      </w:r>
      <w:r w:rsidR="00DA3360" w:rsidRPr="00472AC8">
        <w:t>Fig</w:t>
      </w:r>
      <w:r w:rsidR="002937FC">
        <w:t xml:space="preserve">ure </w:t>
      </w:r>
      <w:r w:rsidR="00800237">
        <w:t>2</w:t>
      </w:r>
      <w:r w:rsidR="00DA3360" w:rsidRPr="00472AC8">
        <w:t>)</w:t>
      </w:r>
      <w:r w:rsidR="00864C49" w:rsidRPr="00472AC8">
        <w:t>.</w:t>
      </w:r>
      <w:r w:rsidR="00864C49">
        <w:t xml:space="preserve"> </w:t>
      </w:r>
      <w:r w:rsidR="000C6DE3">
        <w:t xml:space="preserve">Material properties of the shoe </w:t>
      </w:r>
      <w:r w:rsidR="000B4C2C">
        <w:t>upper</w:t>
      </w:r>
      <w:r w:rsidR="000C6DE3">
        <w:t>, sock and bone were assumed to be linear elastic</w:t>
      </w:r>
      <w:r w:rsidR="0003046F">
        <w:t xml:space="preserve"> (Table 1)</w:t>
      </w:r>
      <w:r w:rsidR="0010558F">
        <w:t xml:space="preserve">. The skin and soft tissue were modelled using a first order Ogden </w:t>
      </w:r>
      <w:proofErr w:type="spellStart"/>
      <w:r w:rsidR="0010558F">
        <w:t>hyperelastic</w:t>
      </w:r>
      <w:proofErr w:type="spellEnd"/>
      <w:r w:rsidR="0010558F">
        <w:t xml:space="preserve"> model for incompressible materials, using the following strain energy function</w:t>
      </w:r>
      <w:r w:rsidR="0003046F">
        <w:t xml:space="preserve"> </w:t>
      </w:r>
      <m:oMath>
        <m:sSub>
          <m:sSubPr>
            <m:ctrlPr>
              <w:rPr>
                <w:rFonts w:ascii="Cambria Math" w:hAnsi="Cambria Math"/>
                <w:i/>
              </w:rPr>
            </m:ctrlPr>
          </m:sSubPr>
          <m:e>
            <m:r>
              <w:rPr>
                <w:rFonts w:ascii="Cambria Math" w:hAnsi="Cambria Math"/>
              </w:rPr>
              <m:t>W</m:t>
            </m:r>
          </m:e>
          <m:sub>
            <m:r>
              <w:rPr>
                <w:rFonts w:ascii="Cambria Math" w:hAnsi="Cambria Math"/>
              </w:rPr>
              <m:t>s</m:t>
            </m:r>
          </m:sub>
        </m:sSub>
      </m:oMath>
      <w:r w:rsidR="0010558F">
        <w:t>:</w:t>
      </w:r>
    </w:p>
    <w:p w14:paraId="782143D2" w14:textId="7F0C98CB" w:rsidR="0010558F" w:rsidRPr="00931B1C" w:rsidRDefault="00D1721E" w:rsidP="56444188">
      <w:pPr>
        <w:jc w:val="center"/>
        <w:rPr>
          <w:rFonts w:eastAsiaTheme="minorEastAsia"/>
        </w:rPr>
      </w:pPr>
      <m:oMath>
        <m:sSub>
          <m:sSubPr>
            <m:ctrlPr>
              <w:rPr>
                <w:rFonts w:ascii="Cambria Math" w:hAnsi="Cambria Math"/>
                <w:i/>
              </w:rPr>
            </m:ctrlPr>
          </m:sSubPr>
          <m:e>
            <m:r>
              <w:rPr>
                <w:rFonts w:ascii="Cambria Math" w:hAnsi="Cambria Math"/>
              </w:rPr>
              <m:t>W</m:t>
            </m:r>
          </m:e>
          <m:sub>
            <m:r>
              <w:rPr>
                <w:rFonts w:ascii="Cambria Math" w:hAnsi="Cambria Math"/>
              </w:rPr>
              <m:t>s</m:t>
            </m:r>
          </m:sub>
        </m:sSub>
        <m:r>
          <w:rPr>
            <w:rFonts w:ascii="Cambria Math" w:hAnsi="Cambria Math"/>
          </w:rPr>
          <m:t xml:space="preserve">= </m:t>
        </m:r>
        <m:f>
          <m:fPr>
            <m:ctrlPr>
              <w:rPr>
                <w:rFonts w:ascii="Cambria Math" w:hAnsi="Cambria Math"/>
                <w:i/>
              </w:rPr>
            </m:ctrlPr>
          </m:fPr>
          <m:num>
            <m:r>
              <m:rPr>
                <m:sty m:val="p"/>
              </m:rPr>
              <w:rPr>
                <w:rFonts w:ascii="Cambria Math" w:hAnsi="Cambria Math" w:cstheme="minorHAnsi"/>
              </w:rPr>
              <m:t>µ</m:t>
            </m:r>
          </m:num>
          <m:den>
            <m:r>
              <w:rPr>
                <w:rFonts w:ascii="Cambria Math" w:hAnsi="Cambria Math"/>
              </w:rPr>
              <m:t>α</m:t>
            </m:r>
          </m:den>
        </m:f>
        <m:r>
          <w:rPr>
            <w:rFonts w:ascii="Cambria Math" w:hAnsi="Cambria Math"/>
          </w:rPr>
          <m:t>(</m:t>
        </m:r>
        <m:sSup>
          <m:sSupPr>
            <m:ctrlPr>
              <w:rPr>
                <w:rFonts w:ascii="Cambria Math" w:hAnsi="Cambria Math"/>
                <w:i/>
              </w:rPr>
            </m:ctrlPr>
          </m:sSupPr>
          <m:e>
            <m:sSub>
              <m:sSubPr>
                <m:ctrlPr>
                  <w:rPr>
                    <w:rFonts w:ascii="Cambria Math" w:hAnsi="Cambria Math"/>
                    <w:i/>
                  </w:rPr>
                </m:ctrlPr>
              </m:sSubPr>
              <m:e>
                <m:r>
                  <w:rPr>
                    <w:rFonts w:ascii="Cambria Math" w:hAnsi="Cambria Math"/>
                  </w:rPr>
                  <m:t>λ</m:t>
                </m:r>
              </m:e>
              <m:sub>
                <m:r>
                  <w:rPr>
                    <w:rFonts w:ascii="Cambria Math" w:hAnsi="Cambria Math"/>
                  </w:rPr>
                  <m:t>1</m:t>
                </m:r>
              </m:sub>
            </m:sSub>
          </m:e>
          <m:sup>
            <m:r>
              <w:rPr>
                <w:rFonts w:ascii="Cambria Math" w:hAnsi="Cambria Math"/>
              </w:rPr>
              <m:t>α</m:t>
            </m:r>
          </m:sup>
        </m:sSup>
        <m:r>
          <w:rPr>
            <w:rFonts w:ascii="Cambria Math" w:hAnsi="Cambria Math"/>
          </w:rPr>
          <m:t>+</m:t>
        </m:r>
        <m:sSup>
          <m:sSupPr>
            <m:ctrlPr>
              <w:rPr>
                <w:rFonts w:ascii="Cambria Math" w:hAnsi="Cambria Math"/>
                <w:i/>
              </w:rPr>
            </m:ctrlPr>
          </m:sSupPr>
          <m:e>
            <m:sSub>
              <m:sSubPr>
                <m:ctrlPr>
                  <w:rPr>
                    <w:rFonts w:ascii="Cambria Math" w:hAnsi="Cambria Math"/>
                    <w:i/>
                  </w:rPr>
                </m:ctrlPr>
              </m:sSubPr>
              <m:e>
                <m:r>
                  <w:rPr>
                    <w:rFonts w:ascii="Cambria Math" w:hAnsi="Cambria Math"/>
                  </w:rPr>
                  <m:t>λ</m:t>
                </m:r>
              </m:e>
              <m:sub>
                <m:r>
                  <w:rPr>
                    <w:rFonts w:ascii="Cambria Math" w:hAnsi="Cambria Math"/>
                  </w:rPr>
                  <m:t>2</m:t>
                </m:r>
              </m:sub>
            </m:sSub>
          </m:e>
          <m:sup>
            <m:r>
              <w:rPr>
                <w:rFonts w:ascii="Cambria Math" w:hAnsi="Cambria Math"/>
              </w:rPr>
              <m:t>α</m:t>
            </m:r>
          </m:sup>
        </m:sSup>
        <m:r>
          <w:rPr>
            <w:rFonts w:ascii="Cambria Math" w:eastAsiaTheme="minorEastAsia" w:hAnsi="Cambria Math"/>
          </w:rPr>
          <m:t>+</m:t>
        </m:r>
        <m:sSup>
          <m:sSupPr>
            <m:ctrlPr>
              <w:rPr>
                <w:rFonts w:ascii="Cambria Math" w:hAnsi="Cambria Math"/>
                <w:i/>
              </w:rPr>
            </m:ctrlPr>
          </m:sSupPr>
          <m:e>
            <m:sSub>
              <m:sSubPr>
                <m:ctrlPr>
                  <w:rPr>
                    <w:rFonts w:ascii="Cambria Math" w:hAnsi="Cambria Math"/>
                    <w:i/>
                  </w:rPr>
                </m:ctrlPr>
              </m:sSubPr>
              <m:e>
                <m:r>
                  <w:rPr>
                    <w:rFonts w:ascii="Cambria Math" w:hAnsi="Cambria Math"/>
                  </w:rPr>
                  <m:t>λ</m:t>
                </m:r>
              </m:e>
              <m:sub>
                <m:r>
                  <w:rPr>
                    <w:rFonts w:ascii="Cambria Math" w:hAnsi="Cambria Math"/>
                  </w:rPr>
                  <m:t>3</m:t>
                </m:r>
              </m:sub>
            </m:sSub>
          </m:e>
          <m:sup>
            <m:r>
              <w:rPr>
                <w:rFonts w:ascii="Cambria Math" w:hAnsi="Cambria Math"/>
              </w:rPr>
              <m:t>α</m:t>
            </m:r>
          </m:sup>
        </m:sSup>
        <m:r>
          <w:rPr>
            <w:rFonts w:ascii="Cambria Math" w:eastAsiaTheme="minorEastAsia" w:hAnsi="Cambria Math"/>
          </w:rPr>
          <m:t>-3)</m:t>
        </m:r>
      </m:oMath>
      <w:r w:rsidR="16AEC92A">
        <w:t xml:space="preserve">      Eq1. </w:t>
      </w:r>
    </w:p>
    <w:p w14:paraId="30CC8D0C" w14:textId="2DC79F81" w:rsidR="00931B1C" w:rsidRDefault="00931B1C" w:rsidP="00ED2412">
      <w:pPr>
        <w:rPr>
          <w:rFonts w:eastAsiaTheme="minorEastAsia"/>
        </w:rPr>
      </w:pPr>
      <w:r>
        <w:rPr>
          <w:rFonts w:eastAsiaTheme="minorEastAsia"/>
        </w:rPr>
        <w:t>The insole and shoe sole materials</w:t>
      </w:r>
      <w:r w:rsidR="000F5892">
        <w:rPr>
          <w:rFonts w:eastAsiaTheme="minorEastAsia"/>
        </w:rPr>
        <w:t xml:space="preserve"> were modelled using </w:t>
      </w:r>
      <w:proofErr w:type="spellStart"/>
      <w:r w:rsidR="000F5892">
        <w:rPr>
          <w:rFonts w:eastAsiaTheme="minorEastAsia"/>
        </w:rPr>
        <w:t>Storakers</w:t>
      </w:r>
      <w:proofErr w:type="spellEnd"/>
      <w:r w:rsidR="000F5892">
        <w:rPr>
          <w:rFonts w:eastAsiaTheme="minorEastAsia"/>
        </w:rPr>
        <w:t xml:space="preserve"> model for highly compressible foam:</w:t>
      </w:r>
    </w:p>
    <w:p w14:paraId="670E182B" w14:textId="360F39F0" w:rsidR="000F5892" w:rsidRPr="00931B1C" w:rsidRDefault="00D1721E" w:rsidP="56444188">
      <w:pPr>
        <w:jc w:val="center"/>
      </w:pPr>
      <m:oMath>
        <m:sSub>
          <m:sSubPr>
            <m:ctrlPr>
              <w:rPr>
                <w:rFonts w:ascii="Cambria Math" w:hAnsi="Cambria Math"/>
                <w:i/>
              </w:rPr>
            </m:ctrlPr>
          </m:sSubPr>
          <m:e>
            <m:r>
              <w:rPr>
                <w:rFonts w:ascii="Cambria Math" w:hAnsi="Cambria Math"/>
              </w:rPr>
              <m:t>W</m:t>
            </m:r>
          </m:e>
          <m:sub>
            <m:r>
              <w:rPr>
                <w:rFonts w:ascii="Cambria Math" w:hAnsi="Cambria Math"/>
              </w:rPr>
              <m:t>s</m:t>
            </m:r>
          </m:sub>
        </m:sSub>
        <m:r>
          <w:rPr>
            <w:rFonts w:ascii="Cambria Math" w:hAnsi="Cambria Math"/>
          </w:rPr>
          <m:t xml:space="preserve">= </m:t>
        </m:r>
        <m:f>
          <m:fPr>
            <m:ctrlPr>
              <w:rPr>
                <w:rFonts w:ascii="Cambria Math" w:hAnsi="Cambria Math"/>
                <w:i/>
              </w:rPr>
            </m:ctrlPr>
          </m:fPr>
          <m:num>
            <m:r>
              <m:rPr>
                <m:sty m:val="p"/>
              </m:rPr>
              <w:rPr>
                <w:rFonts w:ascii="Cambria Math" w:hAnsi="Cambria Math" w:cstheme="minorHAnsi"/>
              </w:rPr>
              <m:t>2µ</m:t>
            </m:r>
          </m:num>
          <m:den>
            <m:sSup>
              <m:sSupPr>
                <m:ctrlPr>
                  <w:rPr>
                    <w:rFonts w:ascii="Cambria Math" w:hAnsi="Cambria Math"/>
                    <w:i/>
                  </w:rPr>
                </m:ctrlPr>
              </m:sSupPr>
              <m:e>
                <m:r>
                  <w:rPr>
                    <w:rFonts w:ascii="Cambria Math" w:hAnsi="Cambria Math"/>
                  </w:rPr>
                  <m:t>α</m:t>
                </m:r>
              </m:e>
              <m:sup>
                <m:r>
                  <w:rPr>
                    <w:rFonts w:ascii="Cambria Math" w:hAnsi="Cambria Math"/>
                  </w:rPr>
                  <m:t>2</m:t>
                </m:r>
              </m:sup>
            </m:sSup>
          </m:den>
        </m:f>
        <m:r>
          <w:rPr>
            <w:rFonts w:ascii="Cambria Math" w:hAnsi="Cambria Math"/>
          </w:rPr>
          <m:t>(</m:t>
        </m:r>
        <m:sSup>
          <m:sSupPr>
            <m:ctrlPr>
              <w:rPr>
                <w:rFonts w:ascii="Cambria Math" w:hAnsi="Cambria Math"/>
                <w:i/>
              </w:rPr>
            </m:ctrlPr>
          </m:sSupPr>
          <m:e>
            <m:sSub>
              <m:sSubPr>
                <m:ctrlPr>
                  <w:rPr>
                    <w:rFonts w:ascii="Cambria Math" w:hAnsi="Cambria Math"/>
                    <w:i/>
                  </w:rPr>
                </m:ctrlPr>
              </m:sSubPr>
              <m:e>
                <m:r>
                  <w:rPr>
                    <w:rFonts w:ascii="Cambria Math" w:hAnsi="Cambria Math"/>
                  </w:rPr>
                  <m:t>λ</m:t>
                </m:r>
              </m:e>
              <m:sub>
                <m:r>
                  <w:rPr>
                    <w:rFonts w:ascii="Cambria Math" w:hAnsi="Cambria Math"/>
                  </w:rPr>
                  <m:t>1</m:t>
                </m:r>
              </m:sub>
            </m:sSub>
          </m:e>
          <m:sup>
            <m:r>
              <w:rPr>
                <w:rFonts w:ascii="Cambria Math" w:hAnsi="Cambria Math"/>
              </w:rPr>
              <m:t>α</m:t>
            </m:r>
          </m:sup>
        </m:sSup>
        <m:r>
          <w:rPr>
            <w:rFonts w:ascii="Cambria Math" w:hAnsi="Cambria Math"/>
          </w:rPr>
          <m:t>+</m:t>
        </m:r>
        <m:sSup>
          <m:sSupPr>
            <m:ctrlPr>
              <w:rPr>
                <w:rFonts w:ascii="Cambria Math" w:hAnsi="Cambria Math"/>
                <w:i/>
              </w:rPr>
            </m:ctrlPr>
          </m:sSupPr>
          <m:e>
            <m:sSub>
              <m:sSubPr>
                <m:ctrlPr>
                  <w:rPr>
                    <w:rFonts w:ascii="Cambria Math" w:hAnsi="Cambria Math"/>
                    <w:i/>
                  </w:rPr>
                </m:ctrlPr>
              </m:sSubPr>
              <m:e>
                <m:r>
                  <w:rPr>
                    <w:rFonts w:ascii="Cambria Math" w:hAnsi="Cambria Math"/>
                  </w:rPr>
                  <m:t>λ</m:t>
                </m:r>
              </m:e>
              <m:sub>
                <m:r>
                  <w:rPr>
                    <w:rFonts w:ascii="Cambria Math" w:hAnsi="Cambria Math"/>
                  </w:rPr>
                  <m:t>2</m:t>
                </m:r>
              </m:sub>
            </m:sSub>
          </m:e>
          <m:sup>
            <m:r>
              <w:rPr>
                <w:rFonts w:ascii="Cambria Math" w:hAnsi="Cambria Math"/>
              </w:rPr>
              <m:t>α</m:t>
            </m:r>
          </m:sup>
        </m:sSup>
        <m:r>
          <w:rPr>
            <w:rFonts w:ascii="Cambria Math" w:eastAsiaTheme="minorEastAsia" w:hAnsi="Cambria Math"/>
          </w:rPr>
          <m:t>+</m:t>
        </m:r>
        <m:sSup>
          <m:sSupPr>
            <m:ctrlPr>
              <w:rPr>
                <w:rFonts w:ascii="Cambria Math" w:hAnsi="Cambria Math"/>
                <w:i/>
              </w:rPr>
            </m:ctrlPr>
          </m:sSupPr>
          <m:e>
            <m:sSub>
              <m:sSubPr>
                <m:ctrlPr>
                  <w:rPr>
                    <w:rFonts w:ascii="Cambria Math" w:hAnsi="Cambria Math"/>
                    <w:i/>
                  </w:rPr>
                </m:ctrlPr>
              </m:sSubPr>
              <m:e>
                <m:r>
                  <w:rPr>
                    <w:rFonts w:ascii="Cambria Math" w:hAnsi="Cambria Math"/>
                  </w:rPr>
                  <m:t>λ</m:t>
                </m:r>
              </m:e>
              <m:sub>
                <m:r>
                  <w:rPr>
                    <w:rFonts w:ascii="Cambria Math" w:hAnsi="Cambria Math"/>
                  </w:rPr>
                  <m:t>3</m:t>
                </m:r>
              </m:sub>
            </m:sSub>
          </m:e>
          <m:sup>
            <m:r>
              <w:rPr>
                <w:rFonts w:ascii="Cambria Math" w:hAnsi="Cambria Math"/>
              </w:rPr>
              <m:t>α</m:t>
            </m:r>
          </m:sup>
        </m:sSup>
        <m:r>
          <w:rPr>
            <w:rFonts w:ascii="Cambria Math" w:eastAsiaTheme="minorEastAsia" w:hAnsi="Cambria Math"/>
          </w:rPr>
          <m:t xml:space="preserve">-3 + </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β</m:t>
            </m:r>
          </m:den>
        </m:f>
        <m:r>
          <w:rPr>
            <w:rFonts w:ascii="Cambria Math" w:eastAsiaTheme="minorEastAsia" w:hAnsi="Cambria Math"/>
          </w:rPr>
          <m:t>(</m:t>
        </m:r>
        <m:sSup>
          <m:sSupPr>
            <m:ctrlPr>
              <w:rPr>
                <w:rFonts w:ascii="Cambria Math" w:eastAsiaTheme="minorEastAsia" w:hAnsi="Cambria Math"/>
                <w:i/>
              </w:rPr>
            </m:ctrlPr>
          </m:sSupPr>
          <m:e>
            <m:sSub>
              <m:sSubPr>
                <m:ctrlPr>
                  <w:rPr>
                    <w:rFonts w:ascii="Cambria Math" w:eastAsiaTheme="minorEastAsia" w:hAnsi="Cambria Math"/>
                    <w:i/>
                  </w:rPr>
                </m:ctrlPr>
              </m:sSubPr>
              <m:e>
                <m:r>
                  <w:rPr>
                    <w:rFonts w:ascii="Cambria Math" w:eastAsiaTheme="minorEastAsia" w:hAnsi="Cambria Math"/>
                  </w:rPr>
                  <m:t>J</m:t>
                </m:r>
              </m:e>
              <m:sub>
                <m:r>
                  <w:rPr>
                    <w:rFonts w:ascii="Cambria Math" w:eastAsiaTheme="minorEastAsia" w:hAnsi="Cambria Math"/>
                  </w:rPr>
                  <m:t>el</m:t>
                </m:r>
              </m:sub>
            </m:sSub>
          </m:e>
          <m:sup>
            <m:r>
              <w:rPr>
                <w:rFonts w:ascii="Cambria Math" w:eastAsiaTheme="minorEastAsia" w:hAnsi="Cambria Math"/>
              </w:rPr>
              <m:t>-αβ</m:t>
            </m:r>
          </m:sup>
        </m:sSup>
        <m:r>
          <w:rPr>
            <w:rFonts w:ascii="Cambria Math" w:eastAsiaTheme="minorEastAsia" w:hAnsi="Cambria Math"/>
          </w:rPr>
          <m:t>-1))</m:t>
        </m:r>
      </m:oMath>
      <w:r w:rsidR="03EB5436">
        <w:t xml:space="preserve">     Eq2. </w:t>
      </w:r>
    </w:p>
    <w:p w14:paraId="10FBA897" w14:textId="27D5C3DA" w:rsidR="000F5892" w:rsidRDefault="005A515C" w:rsidP="00ED2412">
      <w:r>
        <w:t xml:space="preserve">For both equations, </w:t>
      </w:r>
      <w:r>
        <w:rPr>
          <w:rFonts w:cstheme="minorHAnsi"/>
        </w:rPr>
        <w:t>µ</w:t>
      </w:r>
      <w:r>
        <w:t xml:space="preserve"> represents the shear modulus, </w:t>
      </w:r>
      <m:oMath>
        <m:r>
          <w:rPr>
            <w:rFonts w:ascii="Cambria Math" w:hAnsi="Cambria Math" w:cstheme="minorHAnsi"/>
          </w:rPr>
          <m:t>α</m:t>
        </m:r>
      </m:oMath>
      <w:r>
        <w:t xml:space="preserve"> the deviatoric exponent, </w:t>
      </w:r>
      <m:oMath>
        <m:r>
          <w:rPr>
            <w:rFonts w:ascii="Cambria Math" w:hAnsi="Cambria Math" w:cstheme="minorHAnsi"/>
          </w:rPr>
          <m:t>β</m:t>
        </m:r>
      </m:oMath>
      <w:r w:rsidR="00453564">
        <w:t xml:space="preserve"> the volumetric exponent</w:t>
      </w:r>
      <w:r w:rsidR="006A4C89">
        <w:t xml:space="preserve">, </w:t>
      </w:r>
      <m:oMath>
        <m:sSub>
          <m:sSubPr>
            <m:ctrlPr>
              <w:rPr>
                <w:rFonts w:ascii="Cambria Math" w:hAnsi="Cambria Math"/>
                <w:i/>
              </w:rPr>
            </m:ctrlPr>
          </m:sSubPr>
          <m:e>
            <m:r>
              <w:rPr>
                <w:rFonts w:ascii="Cambria Math" w:hAnsi="Cambria Math"/>
              </w:rPr>
              <m:t>J</m:t>
            </m:r>
          </m:e>
          <m:sub>
            <m:r>
              <w:rPr>
                <w:rFonts w:ascii="Cambria Math" w:hAnsi="Cambria Math"/>
              </w:rPr>
              <m:t>el</m:t>
            </m:r>
          </m:sub>
        </m:sSub>
      </m:oMath>
      <w:r w:rsidR="00453564">
        <w:t xml:space="preserve"> </w:t>
      </w:r>
      <w:r w:rsidR="006A4C89">
        <w:t>the elastic volume ratio</w:t>
      </w:r>
      <w:r w:rsidR="00D73C3D">
        <w:t>,</w:t>
      </w:r>
      <w:r w:rsidR="006A4C89">
        <w:t xml:space="preserve"> </w:t>
      </w:r>
      <w:r w:rsidR="00453564">
        <w:t xml:space="preserve">and </w:t>
      </w:r>
      <m:oMath>
        <m:sSub>
          <m:sSubPr>
            <m:ctrlPr>
              <w:rPr>
                <w:rFonts w:ascii="Cambria Math" w:hAnsi="Cambria Math" w:cstheme="minorHAnsi"/>
                <w:i/>
              </w:rPr>
            </m:ctrlPr>
          </m:sSubPr>
          <m:e>
            <m:r>
              <w:rPr>
                <w:rFonts w:ascii="Cambria Math" w:hAnsi="Cambria Math" w:cstheme="minorHAnsi"/>
              </w:rPr>
              <m:t>λ</m:t>
            </m:r>
          </m:e>
          <m:sub>
            <m:r>
              <w:rPr>
                <w:rFonts w:ascii="Cambria Math" w:hAnsi="Cambria Math" w:cstheme="minorHAnsi"/>
              </w:rPr>
              <m:t>i</m:t>
            </m:r>
          </m:sub>
        </m:sSub>
      </m:oMath>
      <w:r w:rsidR="00453564" w:rsidRPr="009F200C">
        <w:rPr>
          <w:vertAlign w:val="subscript"/>
        </w:rPr>
        <w:t xml:space="preserve"> </w:t>
      </w:r>
      <w:r w:rsidR="00453564">
        <w:t>the principal stretches in each direction.</w:t>
      </w:r>
    </w:p>
    <w:bookmarkStart w:id="0" w:name="_Ref73105663"/>
    <w:p w14:paraId="5C702E08" w14:textId="77777777" w:rsidR="00C774FB" w:rsidRDefault="00834942" w:rsidP="00F966E3">
      <w:pPr>
        <w:keepNext/>
      </w:pPr>
      <w:r>
        <w:rPr>
          <w:noProof/>
        </w:rPr>
        <w:lastRenderedPageBreak/>
        <mc:AlternateContent>
          <mc:Choice Requires="wpc">
            <w:drawing>
              <wp:inline distT="0" distB="0" distL="0" distR="0" wp14:anchorId="0D6E918E" wp14:editId="5479507A">
                <wp:extent cx="5486400" cy="2103120"/>
                <wp:effectExtent l="0" t="0" r="38100" b="0"/>
                <wp:docPr id="142" name="Canvas 142"/>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wpg:wgp>
                        <wpg:cNvPr id="265" name="Group 265"/>
                        <wpg:cNvGrpSpPr/>
                        <wpg:grpSpPr>
                          <a:xfrm>
                            <a:off x="3356609" y="332739"/>
                            <a:ext cx="2129791" cy="1770381"/>
                            <a:chOff x="0" y="0"/>
                            <a:chExt cx="2129802" cy="1770860"/>
                          </a:xfrm>
                        </wpg:grpSpPr>
                        <wpg:grpSp>
                          <wpg:cNvPr id="266" name="Group 266"/>
                          <wpg:cNvGrpSpPr/>
                          <wpg:grpSpPr>
                            <a:xfrm>
                              <a:off x="669228" y="0"/>
                              <a:ext cx="1460574" cy="1770860"/>
                              <a:chOff x="669228" y="0"/>
                              <a:chExt cx="1460574" cy="1770860"/>
                            </a:xfrm>
                          </wpg:grpSpPr>
                          <pic:pic xmlns:pic="http://schemas.openxmlformats.org/drawingml/2006/picture">
                            <pic:nvPicPr>
                              <pic:cNvPr id="268" name="Picture 268"/>
                              <pic:cNvPicPr>
                                <a:picLocks noChangeAspect="1"/>
                              </pic:cNvPicPr>
                            </pic:nvPicPr>
                            <pic:blipFill rotWithShape="1">
                              <a:blip r:embed="rId21"/>
                              <a:srcRect l="-261" t="75054" r="92408" b="6690"/>
                              <a:stretch/>
                            </pic:blipFill>
                            <pic:spPr>
                              <a:xfrm>
                                <a:off x="669228" y="1290800"/>
                                <a:ext cx="457200" cy="480060"/>
                              </a:xfrm>
                              <a:prstGeom prst="rect">
                                <a:avLst/>
                              </a:prstGeom>
                            </pic:spPr>
                          </pic:pic>
                          <pic:pic xmlns:pic="http://schemas.openxmlformats.org/drawingml/2006/picture">
                            <pic:nvPicPr>
                              <pic:cNvPr id="269" name="Picture 269"/>
                              <pic:cNvPicPr>
                                <a:picLocks noChangeAspect="1"/>
                              </pic:cNvPicPr>
                            </pic:nvPicPr>
                            <pic:blipFill rotWithShape="1">
                              <a:blip r:embed="rId21"/>
                              <a:srcRect l="38008" t="3007" r="38039"/>
                              <a:stretch/>
                            </pic:blipFill>
                            <pic:spPr>
                              <a:xfrm>
                                <a:off x="1168769" y="0"/>
                                <a:ext cx="961033" cy="1757720"/>
                              </a:xfrm>
                              <a:prstGeom prst="rect">
                                <a:avLst/>
                              </a:prstGeom>
                            </pic:spPr>
                          </pic:pic>
                          <wps:wsp>
                            <wps:cNvPr id="270" name="Straight Connector 270"/>
                            <wps:cNvCnPr/>
                            <wps:spPr>
                              <a:xfrm>
                                <a:off x="1197087" y="28738"/>
                                <a:ext cx="0" cy="1684020"/>
                              </a:xfrm>
                              <a:prstGeom prst="line">
                                <a:avLst/>
                              </a:prstGeom>
                            </wps:spPr>
                            <wps:style>
                              <a:lnRef idx="3">
                                <a:schemeClr val="accent2"/>
                              </a:lnRef>
                              <a:fillRef idx="0">
                                <a:schemeClr val="accent2"/>
                              </a:fillRef>
                              <a:effectRef idx="2">
                                <a:schemeClr val="accent2"/>
                              </a:effectRef>
                              <a:fontRef idx="minor">
                                <a:schemeClr val="tx1"/>
                              </a:fontRef>
                            </wps:style>
                            <wps:bodyPr/>
                          </wps:wsp>
                          <wps:wsp>
                            <wps:cNvPr id="271" name="Straight Connector 271"/>
                            <wps:cNvCnPr/>
                            <wps:spPr>
                              <a:xfrm>
                                <a:off x="2081007" y="345716"/>
                                <a:ext cx="19980" cy="1368000"/>
                              </a:xfrm>
                              <a:prstGeom prst="line">
                                <a:avLst/>
                              </a:prstGeom>
                            </wps:spPr>
                            <wps:style>
                              <a:lnRef idx="3">
                                <a:schemeClr val="accent2"/>
                              </a:lnRef>
                              <a:fillRef idx="0">
                                <a:schemeClr val="accent2"/>
                              </a:fillRef>
                              <a:effectRef idx="2">
                                <a:schemeClr val="accent2"/>
                              </a:effectRef>
                              <a:fontRef idx="minor">
                                <a:schemeClr val="tx1"/>
                              </a:fontRef>
                            </wps:style>
                            <wps:bodyPr/>
                          </wps:wsp>
                          <wps:wsp>
                            <wps:cNvPr id="272" name="Straight Arrow Connector 272"/>
                            <wps:cNvCnPr/>
                            <wps:spPr>
                              <a:xfrm flipV="1">
                                <a:off x="1051560" y="793193"/>
                                <a:ext cx="145527" cy="208044"/>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73" name="Straight Arrow Connector 273"/>
                            <wps:cNvCnPr/>
                            <wps:spPr>
                              <a:xfrm>
                                <a:off x="1051560" y="1001237"/>
                                <a:ext cx="1029447" cy="358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grpSp>
                        <wps:wsp>
                          <wps:cNvPr id="267" name="Text Box 3"/>
                          <wps:cNvSpPr txBox="1"/>
                          <wps:spPr>
                            <a:xfrm>
                              <a:off x="0" y="673576"/>
                              <a:ext cx="1051560" cy="655324"/>
                            </a:xfrm>
                            <a:prstGeom prst="rect">
                              <a:avLst/>
                            </a:prstGeom>
                            <a:solidFill>
                              <a:schemeClr val="lt1"/>
                            </a:solidFill>
                            <a:ln w="6350">
                              <a:noFill/>
                            </a:ln>
                          </wps:spPr>
                          <wps:txbx>
                            <w:txbxContent>
                              <w:p w14:paraId="0EFCC5D9" w14:textId="77777777" w:rsidR="006D73A4" w:rsidRDefault="006D73A4" w:rsidP="006D73A4">
                                <w:pPr>
                                  <w:spacing w:line="256" w:lineRule="auto"/>
                                  <w:jc w:val="right"/>
                                  <w:rPr>
                                    <w:rFonts w:ascii="Calibri" w:eastAsia="Calibri" w:hAnsi="Calibri" w:cs="Arial"/>
                                    <w:lang w:val="en-US"/>
                                  </w:rPr>
                                </w:pPr>
                                <w:r>
                                  <w:rPr>
                                    <w:rFonts w:ascii="Calibri" w:eastAsia="Calibri" w:hAnsi="Calibri" w:cs="Arial"/>
                                    <w:lang w:val="en-US"/>
                                  </w:rPr>
                                  <w:t>Section edges fixed in z-direction</w:t>
                                </w:r>
                              </w:p>
                            </w:txbxContent>
                          </wps:txbx>
                          <wps:bodyPr rot="0" spcFirstLastPara="0" vert="horz" wrap="square" lIns="91440" tIns="45720" rIns="91440" bIns="45720" numCol="1" spcCol="0" rtlCol="0" fromWordArt="0" anchor="t" anchorCtr="0" forceAA="0" compatLnSpc="1">
                            <a:prstTxWarp prst="textNoShape">
                              <a:avLst/>
                            </a:prstTxWarp>
                            <a:noAutofit/>
                          </wps:bodyPr>
                        </wps:wsp>
                      </wpg:wgp>
                      <wpg:wgp>
                        <wpg:cNvPr id="274" name="Group 274"/>
                        <wpg:cNvGrpSpPr/>
                        <wpg:grpSpPr>
                          <a:xfrm>
                            <a:off x="58080" y="180000"/>
                            <a:ext cx="3484245" cy="1870075"/>
                            <a:chOff x="0" y="0"/>
                            <a:chExt cx="3484502" cy="1870156"/>
                          </a:xfrm>
                        </wpg:grpSpPr>
                        <wps:wsp>
                          <wps:cNvPr id="275" name="Text Box 2"/>
                          <wps:cNvSpPr txBox="1"/>
                          <wps:spPr>
                            <a:xfrm>
                              <a:off x="2608202" y="76193"/>
                              <a:ext cx="876300" cy="716281"/>
                            </a:xfrm>
                            <a:prstGeom prst="rect">
                              <a:avLst/>
                            </a:prstGeom>
                            <a:solidFill>
                              <a:schemeClr val="lt1"/>
                            </a:solidFill>
                            <a:ln w="6350">
                              <a:noFill/>
                            </a:ln>
                          </wps:spPr>
                          <wps:txbx>
                            <w:txbxContent>
                              <w:p w14:paraId="5F740623" w14:textId="77777777" w:rsidR="006D73A4" w:rsidRDefault="006D73A4" w:rsidP="006D73A4">
                                <w:pPr>
                                  <w:spacing w:line="256" w:lineRule="auto"/>
                                  <w:rPr>
                                    <w:rFonts w:ascii="Calibri" w:eastAsia="Calibri" w:hAnsi="Calibri" w:cs="Arial"/>
                                    <w:lang w:val="en-US"/>
                                  </w:rPr>
                                </w:pPr>
                                <w:r>
                                  <w:rPr>
                                    <w:rFonts w:ascii="Calibri" w:eastAsia="Calibri" w:hAnsi="Calibri" w:cs="Arial"/>
                                    <w:lang w:val="en-US"/>
                                  </w:rPr>
                                  <w:t>Fixed constraint on bones</w:t>
                                </w:r>
                              </w:p>
                            </w:txbxContent>
                          </wps:txbx>
                          <wps:bodyPr rot="0" spcFirstLastPara="0" vert="horz" wrap="square" lIns="91440" tIns="45720" rIns="91440" bIns="45720" numCol="1" spcCol="0" rtlCol="0" fromWordArt="0" anchor="t" anchorCtr="0" forceAA="0" compatLnSpc="1">
                            <a:prstTxWarp prst="textNoShape">
                              <a:avLst/>
                            </a:prstTxWarp>
                            <a:noAutofit/>
                          </wps:bodyPr>
                        </wps:wsp>
                        <wpg:grpSp>
                          <wpg:cNvPr id="276" name="Group 276"/>
                          <wpg:cNvGrpSpPr/>
                          <wpg:grpSpPr>
                            <a:xfrm>
                              <a:off x="0" y="0"/>
                              <a:ext cx="3362445" cy="1870156"/>
                              <a:chOff x="0" y="0"/>
                              <a:chExt cx="3362445" cy="1870156"/>
                            </a:xfrm>
                          </wpg:grpSpPr>
                          <pic:pic xmlns:pic="http://schemas.openxmlformats.org/drawingml/2006/picture">
                            <pic:nvPicPr>
                              <pic:cNvPr id="277" name="Picture 277"/>
                              <pic:cNvPicPr>
                                <a:picLocks noChangeAspect="1"/>
                              </pic:cNvPicPr>
                            </pic:nvPicPr>
                            <pic:blipFill rotWithShape="1">
                              <a:blip r:embed="rId22"/>
                              <a:srcRect l="23610" t="3877" r="22725"/>
                              <a:stretch/>
                            </pic:blipFill>
                            <pic:spPr>
                              <a:xfrm>
                                <a:off x="389138" y="0"/>
                                <a:ext cx="2172607" cy="1757720"/>
                              </a:xfrm>
                              <a:prstGeom prst="rect">
                                <a:avLst/>
                              </a:prstGeom>
                            </pic:spPr>
                          </pic:pic>
                          <wpg:grpSp>
                            <wpg:cNvPr id="278" name="Group 278"/>
                            <wpg:cNvGrpSpPr/>
                            <wpg:grpSpPr>
                              <a:xfrm>
                                <a:off x="430531" y="1709541"/>
                                <a:ext cx="2086389" cy="160615"/>
                                <a:chOff x="430531" y="1709541"/>
                                <a:chExt cx="2086389" cy="160615"/>
                              </a:xfrm>
                            </wpg:grpSpPr>
                            <wpg:grpSp>
                              <wpg:cNvPr id="283" name="Group 283"/>
                              <wpg:cNvGrpSpPr/>
                              <wpg:grpSpPr>
                                <a:xfrm>
                                  <a:off x="438153" y="1709541"/>
                                  <a:ext cx="2071894" cy="160615"/>
                                  <a:chOff x="254365" y="1709541"/>
                                  <a:chExt cx="2071894" cy="465779"/>
                                </a:xfrm>
                              </wpg:grpSpPr>
                              <wps:wsp>
                                <wps:cNvPr id="285" name="Straight Arrow Connector 285"/>
                                <wps:cNvCnPr/>
                                <wps:spPr>
                                  <a:xfrm flipV="1">
                                    <a:off x="755092" y="1721721"/>
                                    <a:ext cx="0" cy="377999"/>
                                  </a:xfrm>
                                  <a:prstGeom prst="straightConnector1">
                                    <a:avLst/>
                                  </a:prstGeom>
                                  <a:ln>
                                    <a:tailEnd type="triangle"/>
                                  </a:ln>
                                </wps:spPr>
                                <wps:style>
                                  <a:lnRef idx="3">
                                    <a:schemeClr val="accent2"/>
                                  </a:lnRef>
                                  <a:fillRef idx="0">
                                    <a:schemeClr val="accent2"/>
                                  </a:fillRef>
                                  <a:effectRef idx="2">
                                    <a:schemeClr val="accent2"/>
                                  </a:effectRef>
                                  <a:fontRef idx="minor">
                                    <a:schemeClr val="tx1"/>
                                  </a:fontRef>
                                </wps:style>
                                <wps:bodyPr/>
                              </wps:wsp>
                              <wps:wsp>
                                <wps:cNvPr id="286" name="Straight Arrow Connector 286"/>
                                <wps:cNvCnPr/>
                                <wps:spPr>
                                  <a:xfrm flipV="1">
                                    <a:off x="1150911" y="1721721"/>
                                    <a:ext cx="0" cy="453599"/>
                                  </a:xfrm>
                                  <a:prstGeom prst="straightConnector1">
                                    <a:avLst/>
                                  </a:prstGeom>
                                  <a:ln>
                                    <a:tailEnd type="triangle"/>
                                  </a:ln>
                                </wps:spPr>
                                <wps:style>
                                  <a:lnRef idx="3">
                                    <a:schemeClr val="accent2"/>
                                  </a:lnRef>
                                  <a:fillRef idx="0">
                                    <a:schemeClr val="accent2"/>
                                  </a:fillRef>
                                  <a:effectRef idx="2">
                                    <a:schemeClr val="accent2"/>
                                  </a:effectRef>
                                  <a:fontRef idx="minor">
                                    <a:schemeClr val="tx1"/>
                                  </a:fontRef>
                                </wps:style>
                                <wps:bodyPr/>
                              </wps:wsp>
                              <wps:wsp>
                                <wps:cNvPr id="287" name="Straight Arrow Connector 287"/>
                                <wps:cNvCnPr/>
                                <wps:spPr>
                                  <a:xfrm flipH="1" flipV="1">
                                    <a:off x="1453409" y="1709544"/>
                                    <a:ext cx="2271" cy="436250"/>
                                  </a:xfrm>
                                  <a:prstGeom prst="straightConnector1">
                                    <a:avLst/>
                                  </a:prstGeom>
                                  <a:ln>
                                    <a:tailEnd type="triangle"/>
                                  </a:ln>
                                </wps:spPr>
                                <wps:style>
                                  <a:lnRef idx="3">
                                    <a:schemeClr val="accent2"/>
                                  </a:lnRef>
                                  <a:fillRef idx="0">
                                    <a:schemeClr val="accent2"/>
                                  </a:fillRef>
                                  <a:effectRef idx="2">
                                    <a:schemeClr val="accent2"/>
                                  </a:effectRef>
                                  <a:fontRef idx="minor">
                                    <a:schemeClr val="tx1"/>
                                  </a:fontRef>
                                </wps:style>
                                <wps:bodyPr/>
                              </wps:wsp>
                              <wps:wsp>
                                <wps:cNvPr id="288" name="Straight Arrow Connector 288"/>
                                <wps:cNvCnPr/>
                                <wps:spPr>
                                  <a:xfrm flipV="1">
                                    <a:off x="1680783" y="1709541"/>
                                    <a:ext cx="0" cy="396716"/>
                                  </a:xfrm>
                                  <a:prstGeom prst="straightConnector1">
                                    <a:avLst/>
                                  </a:prstGeom>
                                  <a:ln>
                                    <a:tailEnd type="triangle"/>
                                  </a:ln>
                                </wps:spPr>
                                <wps:style>
                                  <a:lnRef idx="3">
                                    <a:schemeClr val="accent2"/>
                                  </a:lnRef>
                                  <a:fillRef idx="0">
                                    <a:schemeClr val="accent2"/>
                                  </a:fillRef>
                                  <a:effectRef idx="2">
                                    <a:schemeClr val="accent2"/>
                                  </a:effectRef>
                                  <a:fontRef idx="minor">
                                    <a:schemeClr val="tx1"/>
                                  </a:fontRef>
                                </wps:style>
                                <wps:bodyPr/>
                              </wps:wsp>
                              <wps:wsp>
                                <wps:cNvPr id="289" name="Straight Arrow Connector 289"/>
                                <wps:cNvCnPr/>
                                <wps:spPr>
                                  <a:xfrm flipV="1">
                                    <a:off x="1944098" y="1709541"/>
                                    <a:ext cx="0" cy="292318"/>
                                  </a:xfrm>
                                  <a:prstGeom prst="straightConnector1">
                                    <a:avLst/>
                                  </a:prstGeom>
                                  <a:ln>
                                    <a:tailEnd type="triangle"/>
                                  </a:ln>
                                </wps:spPr>
                                <wps:style>
                                  <a:lnRef idx="3">
                                    <a:schemeClr val="accent2"/>
                                  </a:lnRef>
                                  <a:fillRef idx="0">
                                    <a:schemeClr val="accent2"/>
                                  </a:fillRef>
                                  <a:effectRef idx="2">
                                    <a:schemeClr val="accent2"/>
                                  </a:effectRef>
                                  <a:fontRef idx="minor">
                                    <a:schemeClr val="tx1"/>
                                  </a:fontRef>
                                </wps:style>
                                <wps:bodyPr/>
                              </wps:wsp>
                              <wps:wsp>
                                <wps:cNvPr id="290" name="Freeform: Shape 290"/>
                                <wps:cNvSpPr/>
                                <wps:spPr>
                                  <a:xfrm>
                                    <a:off x="254365" y="1915555"/>
                                    <a:ext cx="2071894" cy="239682"/>
                                  </a:xfrm>
                                  <a:custGeom>
                                    <a:avLst/>
                                    <a:gdLst>
                                      <a:gd name="connsiteX0" fmla="*/ 0 w 3155950"/>
                                      <a:gd name="connsiteY0" fmla="*/ 76200 h 312050"/>
                                      <a:gd name="connsiteX1" fmla="*/ 1416050 w 3155950"/>
                                      <a:gd name="connsiteY1" fmla="*/ 311150 h 312050"/>
                                      <a:gd name="connsiteX2" fmla="*/ 3155950 w 3155950"/>
                                      <a:gd name="connsiteY2" fmla="*/ 0 h 312050"/>
                                    </a:gdLst>
                                    <a:ahLst/>
                                    <a:cxnLst>
                                      <a:cxn ang="0">
                                        <a:pos x="connsiteX0" y="connsiteY0"/>
                                      </a:cxn>
                                      <a:cxn ang="0">
                                        <a:pos x="connsiteX1" y="connsiteY1"/>
                                      </a:cxn>
                                      <a:cxn ang="0">
                                        <a:pos x="connsiteX2" y="connsiteY2"/>
                                      </a:cxn>
                                    </a:cxnLst>
                                    <a:rect l="l" t="t" r="r" b="b"/>
                                    <a:pathLst>
                                      <a:path w="3155950" h="312050">
                                        <a:moveTo>
                                          <a:pt x="0" y="76200"/>
                                        </a:moveTo>
                                        <a:cubicBezTo>
                                          <a:pt x="445029" y="200025"/>
                                          <a:pt x="890058" y="323850"/>
                                          <a:pt x="1416050" y="311150"/>
                                        </a:cubicBezTo>
                                        <a:cubicBezTo>
                                          <a:pt x="1942042" y="298450"/>
                                          <a:pt x="2869142" y="73025"/>
                                          <a:pt x="3155950" y="0"/>
                                        </a:cubicBezTo>
                                      </a:path>
                                    </a:pathLst>
                                  </a:custGeom>
                                </wps:spPr>
                                <wps:style>
                                  <a:lnRef idx="3">
                                    <a:schemeClr val="accent2"/>
                                  </a:lnRef>
                                  <a:fillRef idx="0">
                                    <a:schemeClr val="accent2"/>
                                  </a:fillRef>
                                  <a:effectRef idx="2">
                                    <a:schemeClr val="accent2"/>
                                  </a:effectRef>
                                  <a:fontRef idx="minor">
                                    <a:schemeClr val="tx1"/>
                                  </a:fontRef>
                                </wps:style>
                                <wps:bodyPr rtlCol="0" anchor="ctr"/>
                              </wps:wsp>
                            </wpg:grpSp>
                            <wps:wsp>
                              <wps:cNvPr id="284" name="Straight Connector 284"/>
                              <wps:cNvCnPr/>
                              <wps:spPr>
                                <a:xfrm flipV="1">
                                  <a:off x="430531" y="1720706"/>
                                  <a:ext cx="2086389" cy="9458"/>
                                </a:xfrm>
                                <a:prstGeom prst="line">
                                  <a:avLst/>
                                </a:prstGeom>
                              </wps:spPr>
                              <wps:style>
                                <a:lnRef idx="2">
                                  <a:schemeClr val="accent2"/>
                                </a:lnRef>
                                <a:fillRef idx="0">
                                  <a:schemeClr val="accent2"/>
                                </a:fillRef>
                                <a:effectRef idx="1">
                                  <a:schemeClr val="accent2"/>
                                </a:effectRef>
                                <a:fontRef idx="minor">
                                  <a:schemeClr val="tx1"/>
                                </a:fontRef>
                              </wps:style>
                              <wps:bodyPr/>
                            </wps:wsp>
                          </wpg:grpSp>
                          <pic:pic xmlns:pic="http://schemas.openxmlformats.org/drawingml/2006/picture">
                            <pic:nvPicPr>
                              <pic:cNvPr id="279" name="Picture 279"/>
                              <pic:cNvPicPr>
                                <a:picLocks noChangeAspect="1"/>
                              </pic:cNvPicPr>
                            </pic:nvPicPr>
                            <pic:blipFill rotWithShape="1">
                              <a:blip r:embed="rId22"/>
                              <a:srcRect l="261" t="77981" r="94110" b="6110"/>
                              <a:stretch/>
                            </pic:blipFill>
                            <pic:spPr>
                              <a:xfrm>
                                <a:off x="0" y="1394459"/>
                                <a:ext cx="327660" cy="418342"/>
                              </a:xfrm>
                              <a:prstGeom prst="rect">
                                <a:avLst/>
                              </a:prstGeom>
                            </pic:spPr>
                          </pic:pic>
                          <wps:wsp>
                            <wps:cNvPr id="280" name="Straight Arrow Connector 280"/>
                            <wps:cNvCnPr/>
                            <wps:spPr>
                              <a:xfrm flipH="1">
                                <a:off x="1630680" y="434333"/>
                                <a:ext cx="977522" cy="34290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81" name="Straight Arrow Connector 281"/>
                            <wps:cNvCnPr>
                              <a:stCxn id="282" idx="1"/>
                            </wps:cNvCnPr>
                            <wps:spPr>
                              <a:xfrm flipH="1">
                                <a:off x="2369821" y="1569026"/>
                                <a:ext cx="315497" cy="209492"/>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82" name="Text Box 9"/>
                            <wps:cNvSpPr txBox="1"/>
                            <wps:spPr>
                              <a:xfrm>
                                <a:off x="2685318" y="1310749"/>
                                <a:ext cx="677127" cy="516553"/>
                              </a:xfrm>
                              <a:prstGeom prst="rect">
                                <a:avLst/>
                              </a:prstGeom>
                              <a:solidFill>
                                <a:schemeClr val="lt1"/>
                              </a:solidFill>
                              <a:ln w="6350">
                                <a:noFill/>
                              </a:ln>
                            </wps:spPr>
                            <wps:txbx>
                              <w:txbxContent>
                                <w:p w14:paraId="1498269B" w14:textId="77777777" w:rsidR="006D73A4" w:rsidRDefault="006D73A4" w:rsidP="006D73A4">
                                  <w:pPr>
                                    <w:spacing w:line="256" w:lineRule="auto"/>
                                    <w:rPr>
                                      <w:rFonts w:ascii="Calibri" w:eastAsia="Calibri" w:hAnsi="Calibri" w:cs="Arial"/>
                                      <w:lang w:val="en-US"/>
                                    </w:rPr>
                                  </w:pPr>
                                  <w:r>
                                    <w:rPr>
                                      <w:rFonts w:ascii="Calibri" w:eastAsia="Calibri" w:hAnsi="Calibri" w:cs="Arial"/>
                                      <w:lang w:val="en-US"/>
                                    </w:rPr>
                                    <w:t>Vertical loading</w:t>
                                  </w:r>
                                </w:p>
                              </w:txbxContent>
                            </wps:txbx>
                            <wps:bodyPr rot="0" spcFirstLastPara="0" vert="horz" wrap="square" lIns="91440" tIns="45720" rIns="91440" bIns="45720" numCol="1" spcCol="0" rtlCol="0" fromWordArt="0" anchor="t" anchorCtr="0" forceAA="0" compatLnSpc="1">
                              <a:prstTxWarp prst="textNoShape">
                                <a:avLst/>
                              </a:prstTxWarp>
                              <a:noAutofit/>
                            </wps:bodyPr>
                          </wps:wsp>
                        </wpg:grpSp>
                      </wpg:wgp>
                    </wpc:wpc>
                  </a:graphicData>
                </a:graphic>
              </wp:inline>
            </w:drawing>
          </mc:Choice>
          <mc:Fallback>
            <w:pict>
              <v:group w14:anchorId="0D6E918E" id="Canvas 142" o:spid="_x0000_s1068" editas="canvas" style="width:6in;height:165.6pt;mso-position-horizontal-relative:char;mso-position-vertical-relative:line" coordsize="54864,2103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">
                <v:shape id="_x0000_s1069" type="#_x0000_t75" style="position:absolute;width:54864;height:21031;visibility:visible;mso-wrap-style:square" filled="t">
                  <v:fill o:detectmouseclick="t"/>
                  <v:path o:connecttype="none"/>
                </v:shape>
                <v:group id="Group 265" o:spid="_x0000_s1070" style="position:absolute;left:33566;top:3327;width:21298;height:17704" coordsize="21298,1770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">
                  <v:group id="Group 266" o:spid="_x0000_s1071" style="position:absolute;left:6692;width:14606;height:17708" coordorigin="6692" coordsize="14605,1770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">
                    <v:shape id="Picture 268" o:spid="_x0000_s1072" type="#_x0000_t75" style="position:absolute;left:6692;top:12908;width:4572;height:48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">
                      <v:imagedata r:id="rId23" o:title="" croptop="49187f" cropbottom="4384f" cropleft="-171f" cropright="60561f"/>
                    </v:shape>
                    <v:shape id="Picture 269" o:spid="_x0000_s1073" type="#_x0000_t75" style="position:absolute;left:11687;width:9611;height:175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">
                      <v:imagedata r:id="rId23" o:title="" croptop="1971f" cropleft="24909f" cropright="24929f"/>
                    </v:shape>
                    <v:line id="Straight Connector 270" o:spid="_x0000_s1074" style="position:absolute;visibility:visible;mso-wrap-style:square" from="11970,287" to="11970,1712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" strokecolor="#ed7d31 [3205]" strokeweight="1.5pt">
                      <v:stroke joinstyle="miter"/>
                    </v:line>
                    <v:line id="Straight Connector 271" o:spid="_x0000_s1075" style="position:absolute;visibility:visible;mso-wrap-style:square" from="20810,3457" to="21009,1713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" strokecolor="#ed7d31 [3205]" strokeweight="1.5pt">
                      <v:stroke joinstyle="miter"/>
                    </v:line>
                    <v:shape id="Straight Arrow Connector 272" o:spid="_x0000_s1076" type="#_x0000_t32" style="position:absolute;left:10515;top:7931;width:1455;height:208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" strokecolor="black [3200]" strokeweight=".5pt">
                      <v:stroke endarrow="block" joinstyle="miter"/>
                    </v:shape>
                    <v:shape id="Straight Arrow Connector 273" o:spid="_x0000_s1077" type="#_x0000_t32" style="position:absolute;left:10515;top:10012;width:10295;height:35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" strokecolor="black [3200]" strokeweight=".5pt">
                      <v:stroke endarrow="block" joinstyle="miter"/>
                    </v:shape>
                  </v:group>
                  <v:shape id="Text Box 3" o:spid="_x0000_s1078" type="#_x0000_t202" style="position:absolute;top:6735;width:10515;height:655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" fillcolor="white [3201]" stroked="f" strokeweight=".5pt">
                    <v:textbox>
                      <w:txbxContent>
                        <w:p w14:paraId="0EFCC5D9" w14:textId="77777777" w:rsidR="006D73A4" w:rsidRDefault="006D73A4" w:rsidP="006D73A4">
                          <w:pPr>
                            <w:spacing w:line="256" w:lineRule="auto"/>
                            <w:jc w:val="right"/>
                            <w:rPr>
                              <w:rFonts w:ascii="Calibri" w:eastAsia="Calibri" w:hAnsi="Calibri" w:cs="Arial"/>
                              <w:lang w:val="en-US"/>
                            </w:rPr>
                          </w:pPr>
                          <w:r>
                            <w:rPr>
                              <w:rFonts w:ascii="Calibri" w:eastAsia="Calibri" w:hAnsi="Calibri" w:cs="Arial"/>
                              <w:lang w:val="en-US"/>
                            </w:rPr>
                            <w:t>Section edges fixed in z-direction</w:t>
                          </w:r>
                        </w:p>
                      </w:txbxContent>
                    </v:textbox>
                  </v:shape>
                </v:group>
                <v:group id="Group 274" o:spid="_x0000_s1079" style="position:absolute;left:580;top:1800;width:34843;height:18700" coordsize="34845,1870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">
                  <v:shape id="Text Box 2" o:spid="_x0000_s1080" type="#_x0000_t202" style="position:absolute;left:26082;top:761;width:8763;height:71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" fillcolor="white [3201]" stroked="f" strokeweight=".5pt">
                    <v:textbox>
                      <w:txbxContent>
                        <w:p w14:paraId="5F740623" w14:textId="77777777" w:rsidR="006D73A4" w:rsidRDefault="006D73A4" w:rsidP="006D73A4">
                          <w:pPr>
                            <w:spacing w:line="256" w:lineRule="auto"/>
                            <w:rPr>
                              <w:rFonts w:ascii="Calibri" w:eastAsia="Calibri" w:hAnsi="Calibri" w:cs="Arial"/>
                              <w:lang w:val="en-US"/>
                            </w:rPr>
                          </w:pPr>
                          <w:r>
                            <w:rPr>
                              <w:rFonts w:ascii="Calibri" w:eastAsia="Calibri" w:hAnsi="Calibri" w:cs="Arial"/>
                              <w:lang w:val="en-US"/>
                            </w:rPr>
                            <w:t>Fixed constraint on bones</w:t>
                          </w:r>
                        </w:p>
                      </w:txbxContent>
                    </v:textbox>
                  </v:shape>
                  <v:group id="Group 276" o:spid="_x0000_s1081" style="position:absolute;width:33624;height:18701" coordsize="33624,1870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">
                    <v:shape id="Picture 277" o:spid="_x0000_s1082" type="#_x0000_t75" style="position:absolute;left:3891;width:21726;height:175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">
                      <v:imagedata r:id="rId24" o:title="" croptop="2541f" cropleft="15473f" cropright="14893f"/>
                    </v:shape>
                    <v:group id="Group 278" o:spid="_x0000_s1083" style="position:absolute;left:4305;top:17095;width:20864;height:1606" coordorigin="4305,17095" coordsize="20863,160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">
                      <v:group id="Group 283" o:spid="_x0000_s1084" style="position:absolute;left:4381;top:17095;width:20719;height:1606" coordorigin="2543,17095" coordsize="20718,465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">
                        <v:shape id="Straight Arrow Connector 285" o:spid="_x0000_s1085" type="#_x0000_t32" style="position:absolute;left:7550;top:17217;width:0;height:378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" strokecolor="#ed7d31 [3205]" strokeweight="1.5pt">
                          <v:stroke endarrow="block" joinstyle="miter"/>
                        </v:shape>
                        <v:shape id="Straight Arrow Connector 286" o:spid="_x0000_s1086" type="#_x0000_t32" style="position:absolute;left:11509;top:17217;width:0;height:453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" strokecolor="#ed7d31 [3205]" strokeweight="1.5pt">
                          <v:stroke endarrow="block" joinstyle="miter"/>
                        </v:shape>
                        <v:shape id="Straight Arrow Connector 287" o:spid="_x0000_s1087" type="#_x0000_t32" style="position:absolute;left:14534;top:17095;width:22;height:4362;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" strokecolor="#ed7d31 [3205]" strokeweight="1.5pt">
                          <v:stroke endarrow="block" joinstyle="miter"/>
                        </v:shape>
                        <v:shape id="Straight Arrow Connector 288" o:spid="_x0000_s1088" type="#_x0000_t32" style="position:absolute;left:16807;top:17095;width:0;height:396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" strokecolor="#ed7d31 [3205]" strokeweight="1.5pt">
                          <v:stroke endarrow="block" joinstyle="miter"/>
                        </v:shape>
                        <v:shape id="Straight Arrow Connector 289" o:spid="_x0000_s1089" type="#_x0000_t32" style="position:absolute;left:19440;top:17095;width:0;height:292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" strokecolor="#ed7d31 [3205]" strokeweight="1.5pt">
                          <v:stroke endarrow="block" joinstyle="miter"/>
                        </v:shape>
                        <v:shape id="Freeform: Shape 290" o:spid="_x0000_s1090" style="position:absolute;left:2543;top:19155;width:20719;height:2397;visibility:visible;mso-wrap-style:square;v-text-anchor:middle" coordsize="3155950,3120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" path="m,76200c445029,200025,890058,323850,1416050,311150,1942042,298450,2869142,73025,3155950,e" filled="f" strokecolor="#ed7d31 [3205]" strokeweight="1.5pt">
                          <v:stroke joinstyle="miter"/>
                          <v:path arrowok="t" o:connecttype="custom" o:connectlocs="0,58528;929643,238991;2071894,0" o:connectangles="0,0,0"/>
                        </v:shape>
                      </v:group>
                      <v:line id="Straight Connector 284" o:spid="_x0000_s1091" style="position:absolute;flip:y;visibility:visible;mso-wrap-style:square" from="4305,17207" to="25169,1730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" strokecolor="#ed7d31 [3205]" strokeweight="1pt">
                        <v:stroke joinstyle="miter"/>
                      </v:line>
                    </v:group>
                    <v:shape id="Picture 279" o:spid="_x0000_s1092" type="#_x0000_t75" style="position:absolute;top:13944;width:3276;height:418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">
                      <v:imagedata r:id="rId24" o:title="" croptop="51106f" cropbottom="4004f" cropleft="171f" cropright="61676f"/>
                    </v:shape>
                    <v:shape id="Straight Arrow Connector 280" o:spid="_x0000_s1093" type="#_x0000_t32" style="position:absolute;left:16306;top:4343;width:9776;height:3429;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" strokecolor="black [3200]" strokeweight=".5pt">
                      <v:stroke endarrow="block" joinstyle="miter"/>
                    </v:shape>
                    <v:shape id="Straight Arrow Connector 281" o:spid="_x0000_s1094" type="#_x0000_t32" style="position:absolute;left:23698;top:15690;width:3155;height:2095;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" strokecolor="black [3200]" strokeweight=".5pt">
                      <v:stroke endarrow="block" joinstyle="miter"/>
                    </v:shape>
                    <v:shape id="Text Box 9" o:spid="_x0000_s1095" type="#_x0000_t202" style="position:absolute;left:26853;top:13107;width:6771;height:51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" fillcolor="white [3201]" stroked="f" strokeweight=".5pt">
                      <v:textbox>
                        <w:txbxContent>
                          <w:p w14:paraId="1498269B" w14:textId="77777777" w:rsidR="006D73A4" w:rsidRDefault="006D73A4" w:rsidP="006D73A4">
                            <w:pPr>
                              <w:spacing w:line="256" w:lineRule="auto"/>
                              <w:rPr>
                                <w:rFonts w:ascii="Calibri" w:eastAsia="Calibri" w:hAnsi="Calibri" w:cs="Arial"/>
                                <w:lang w:val="en-US"/>
                              </w:rPr>
                            </w:pPr>
                            <w:r>
                              <w:rPr>
                                <w:rFonts w:ascii="Calibri" w:eastAsia="Calibri" w:hAnsi="Calibri" w:cs="Arial"/>
                                <w:lang w:val="en-US"/>
                              </w:rPr>
                              <w:t>Vertical loading</w:t>
                            </w:r>
                          </w:p>
                        </w:txbxContent>
                      </v:textbox>
                    </v:shape>
                  </v:group>
                </v:group>
                <w10:anchorlock/>
              </v:group>
            </w:pict>
          </mc:Fallback>
        </mc:AlternateContent>
      </w:r>
    </w:p>
    <w:p w14:paraId="4EC75AD6" w14:textId="32B3D01D" w:rsidR="00834942" w:rsidRDefault="00C774FB" w:rsidP="00A55AC3">
      <w:pPr>
        <w:pStyle w:val="Caption"/>
      </w:pPr>
      <w:r>
        <w:t xml:space="preserve">Figure </w:t>
      </w:r>
      <w:r>
        <w:fldChar w:fldCharType="begin"/>
      </w:r>
      <w:r>
        <w:instrText xml:space="preserve"> SEQ Figure \* ARABIC </w:instrText>
      </w:r>
      <w:r>
        <w:fldChar w:fldCharType="separate"/>
      </w:r>
      <w:r>
        <w:rPr>
          <w:noProof/>
        </w:rPr>
        <w:t>2</w:t>
      </w:r>
      <w:r>
        <w:fldChar w:fldCharType="end"/>
      </w:r>
      <w:r>
        <w:t>:</w:t>
      </w:r>
      <w:r w:rsidRPr="00C774FB">
        <w:t xml:space="preserve"> </w:t>
      </w:r>
      <w:r>
        <w:t>P3 model, indicating vertical loading and boundary conditions</w:t>
      </w:r>
    </w:p>
    <w:p w14:paraId="65DA4D31" w14:textId="51DC9137" w:rsidR="00E0486C" w:rsidRDefault="00E0486C" w:rsidP="00E0486C">
      <w:pPr>
        <w:pStyle w:val="Caption"/>
        <w:keepNext/>
      </w:pPr>
      <w:r>
        <w:t xml:space="preserve">Table </w:t>
      </w:r>
      <w:r w:rsidR="00F91167">
        <w:fldChar w:fldCharType="begin"/>
      </w:r>
      <w:r w:rsidR="00F91167">
        <w:instrText xml:space="preserve"> SEQ Table \* ARABIC </w:instrText>
      </w:r>
      <w:r w:rsidR="00F91167">
        <w:fldChar w:fldCharType="separate"/>
      </w:r>
      <w:r w:rsidR="00F91167">
        <w:rPr>
          <w:noProof/>
        </w:rPr>
        <w:t>1</w:t>
      </w:r>
      <w:r w:rsidR="00F91167">
        <w:fldChar w:fldCharType="end"/>
      </w:r>
      <w:bookmarkEnd w:id="0"/>
      <w:r>
        <w:t>: Material Properties for linear elastic shoe sides, sock</w:t>
      </w:r>
      <w:r w:rsidR="000E1792">
        <w:t xml:space="preserve">, bone and </w:t>
      </w:r>
      <w:proofErr w:type="spellStart"/>
      <w:r w:rsidR="000E1792">
        <w:t>hyperelastic</w:t>
      </w:r>
      <w:proofErr w:type="spellEnd"/>
      <w:r w:rsidR="000E1792">
        <w:t xml:space="preserve"> soft tissue, insole, shoe sole</w:t>
      </w:r>
    </w:p>
    <w:tbl>
      <w:tblPr>
        <w:tblStyle w:val="TableGrid"/>
        <w:tblW w:w="9350" w:type="dxa"/>
        <w:tblLook w:val="04A0" w:firstRow="1" w:lastRow="0" w:firstColumn="1" w:lastColumn="0" w:noHBand="0" w:noVBand="1"/>
      </w:tblPr>
      <w:tblGrid>
        <w:gridCol w:w="1260"/>
        <w:gridCol w:w="1571"/>
        <w:gridCol w:w="1244"/>
        <w:gridCol w:w="1309"/>
        <w:gridCol w:w="1073"/>
        <w:gridCol w:w="1560"/>
        <w:gridCol w:w="1333"/>
      </w:tblGrid>
      <w:tr w:rsidR="0042783E" w14:paraId="0FFE352E" w14:textId="77777777" w:rsidTr="00751959">
        <w:trPr>
          <w:cantSplit/>
          <w:trHeight w:val="615"/>
          <w:tblHeader/>
        </w:trPr>
        <w:tc>
          <w:tcPr>
            <w:tcW w:w="1260" w:type="dxa"/>
            <w:vAlign w:val="center"/>
          </w:tcPr>
          <w:p w14:paraId="30C4AC4D" w14:textId="77777777" w:rsidR="0042783E" w:rsidRPr="0054097B" w:rsidRDefault="0042783E" w:rsidP="0054097B">
            <w:pPr>
              <w:jc w:val="center"/>
              <w:rPr>
                <w:b/>
                <w:bCs/>
              </w:rPr>
            </w:pPr>
          </w:p>
        </w:tc>
        <w:tc>
          <w:tcPr>
            <w:tcW w:w="2815" w:type="dxa"/>
            <w:gridSpan w:val="2"/>
            <w:vAlign w:val="center"/>
          </w:tcPr>
          <w:p w14:paraId="62F8C20B" w14:textId="7C06E244" w:rsidR="0042783E" w:rsidRPr="0054097B" w:rsidRDefault="00170C39" w:rsidP="0054097B">
            <w:pPr>
              <w:jc w:val="center"/>
              <w:rPr>
                <w:b/>
                <w:bCs/>
              </w:rPr>
            </w:pPr>
            <w:r>
              <w:rPr>
                <w:b/>
                <w:bCs/>
              </w:rPr>
              <w:t>Elastic Parameters</w:t>
            </w:r>
          </w:p>
        </w:tc>
        <w:tc>
          <w:tcPr>
            <w:tcW w:w="3942" w:type="dxa"/>
            <w:gridSpan w:val="3"/>
            <w:vAlign w:val="center"/>
          </w:tcPr>
          <w:p w14:paraId="10FDF07F" w14:textId="5D11B5C3" w:rsidR="0042783E" w:rsidRPr="0054097B" w:rsidRDefault="00170C39" w:rsidP="0054097B">
            <w:pPr>
              <w:jc w:val="center"/>
              <w:rPr>
                <w:rFonts w:cstheme="minorHAnsi"/>
                <w:b/>
                <w:bCs/>
              </w:rPr>
            </w:pPr>
            <w:r>
              <w:rPr>
                <w:rFonts w:cstheme="minorHAnsi"/>
                <w:b/>
                <w:bCs/>
              </w:rPr>
              <w:t>Hyperelastic Parameters</w:t>
            </w:r>
          </w:p>
        </w:tc>
        <w:tc>
          <w:tcPr>
            <w:tcW w:w="1333" w:type="dxa"/>
            <w:vAlign w:val="center"/>
          </w:tcPr>
          <w:p w14:paraId="78FFFF9D" w14:textId="77777777" w:rsidR="0042783E" w:rsidRPr="0054097B" w:rsidRDefault="0042783E" w:rsidP="0054097B">
            <w:pPr>
              <w:jc w:val="center"/>
              <w:rPr>
                <w:b/>
                <w:bCs/>
              </w:rPr>
            </w:pPr>
          </w:p>
        </w:tc>
      </w:tr>
      <w:tr w:rsidR="004853F2" w14:paraId="71D5C03D" w14:textId="77777777" w:rsidTr="00767AEF">
        <w:trPr>
          <w:cantSplit/>
          <w:trHeight w:val="615"/>
          <w:tblHeader/>
        </w:trPr>
        <w:tc>
          <w:tcPr>
            <w:tcW w:w="1260" w:type="dxa"/>
            <w:vAlign w:val="center"/>
          </w:tcPr>
          <w:p w14:paraId="03477DF6" w14:textId="2DC24A56" w:rsidR="0054097B" w:rsidRPr="0054097B" w:rsidRDefault="0054097B" w:rsidP="0054097B">
            <w:pPr>
              <w:jc w:val="center"/>
              <w:rPr>
                <w:b/>
                <w:bCs/>
              </w:rPr>
            </w:pPr>
            <w:r w:rsidRPr="0054097B">
              <w:rPr>
                <w:b/>
                <w:bCs/>
              </w:rPr>
              <w:t>Material</w:t>
            </w:r>
          </w:p>
        </w:tc>
        <w:tc>
          <w:tcPr>
            <w:tcW w:w="1571" w:type="dxa"/>
            <w:vAlign w:val="center"/>
          </w:tcPr>
          <w:p w14:paraId="68B7FBA4" w14:textId="5C69E5E5" w:rsidR="0054097B" w:rsidRPr="0054097B" w:rsidRDefault="0054097B" w:rsidP="0054097B">
            <w:pPr>
              <w:jc w:val="center"/>
              <w:rPr>
                <w:b/>
                <w:bCs/>
              </w:rPr>
            </w:pPr>
            <w:r w:rsidRPr="0054097B">
              <w:rPr>
                <w:b/>
                <w:bCs/>
              </w:rPr>
              <w:t>Young’s Modulus (MPa)</w:t>
            </w:r>
          </w:p>
        </w:tc>
        <w:tc>
          <w:tcPr>
            <w:tcW w:w="1244" w:type="dxa"/>
            <w:vAlign w:val="center"/>
          </w:tcPr>
          <w:p w14:paraId="753DA209" w14:textId="7F4AF132" w:rsidR="0054097B" w:rsidRPr="0054097B" w:rsidRDefault="0054097B" w:rsidP="0054097B">
            <w:pPr>
              <w:jc w:val="center"/>
              <w:rPr>
                <w:b/>
                <w:bCs/>
              </w:rPr>
            </w:pPr>
            <w:r w:rsidRPr="0054097B">
              <w:rPr>
                <w:b/>
                <w:bCs/>
              </w:rPr>
              <w:t>Poisson’s Ratio</w:t>
            </w:r>
          </w:p>
        </w:tc>
        <w:tc>
          <w:tcPr>
            <w:tcW w:w="1309" w:type="dxa"/>
            <w:vAlign w:val="center"/>
          </w:tcPr>
          <w:p w14:paraId="587E33D8" w14:textId="6B43FD04" w:rsidR="0054097B" w:rsidRPr="0054097B" w:rsidRDefault="0054097B" w:rsidP="0054097B">
            <w:pPr>
              <w:jc w:val="center"/>
              <w:rPr>
                <w:b/>
                <w:bCs/>
              </w:rPr>
            </w:pPr>
            <w:r w:rsidRPr="0054097B">
              <w:rPr>
                <w:rFonts w:cstheme="minorHAnsi"/>
                <w:b/>
                <w:bCs/>
              </w:rPr>
              <w:t>µ</w:t>
            </w:r>
            <w:r w:rsidRPr="0054097B">
              <w:rPr>
                <w:b/>
                <w:bCs/>
              </w:rPr>
              <w:t xml:space="preserve"> (kPa)</w:t>
            </w:r>
          </w:p>
        </w:tc>
        <w:tc>
          <w:tcPr>
            <w:tcW w:w="1073" w:type="dxa"/>
            <w:vAlign w:val="center"/>
          </w:tcPr>
          <w:p w14:paraId="7C97D9FB" w14:textId="2A4E6463" w:rsidR="0054097B" w:rsidRPr="0054097B" w:rsidRDefault="0054097B" w:rsidP="0054097B">
            <w:pPr>
              <w:jc w:val="center"/>
              <w:rPr>
                <w:b/>
                <w:bCs/>
              </w:rPr>
            </w:pPr>
            <w:r w:rsidRPr="0054097B">
              <w:rPr>
                <w:rFonts w:cstheme="minorHAnsi"/>
                <w:b/>
                <w:bCs/>
              </w:rPr>
              <w:t>α</w:t>
            </w:r>
          </w:p>
        </w:tc>
        <w:tc>
          <w:tcPr>
            <w:tcW w:w="1560" w:type="dxa"/>
            <w:vAlign w:val="center"/>
          </w:tcPr>
          <w:p w14:paraId="68925D54" w14:textId="4F0A988F" w:rsidR="0054097B" w:rsidRPr="0054097B" w:rsidRDefault="0054097B" w:rsidP="0054097B">
            <w:pPr>
              <w:jc w:val="center"/>
              <w:rPr>
                <w:b/>
                <w:bCs/>
              </w:rPr>
            </w:pPr>
            <w:r w:rsidRPr="0054097B">
              <w:rPr>
                <w:rFonts w:cstheme="minorHAnsi"/>
                <w:b/>
                <w:bCs/>
              </w:rPr>
              <w:t>β</w:t>
            </w:r>
          </w:p>
        </w:tc>
        <w:tc>
          <w:tcPr>
            <w:tcW w:w="1333" w:type="dxa"/>
            <w:vAlign w:val="center"/>
          </w:tcPr>
          <w:p w14:paraId="73C89A56" w14:textId="6FC6699A" w:rsidR="0054097B" w:rsidRPr="0054097B" w:rsidRDefault="0054097B" w:rsidP="0054097B">
            <w:pPr>
              <w:jc w:val="center"/>
              <w:rPr>
                <w:b/>
                <w:bCs/>
              </w:rPr>
            </w:pPr>
            <w:r w:rsidRPr="0054097B">
              <w:rPr>
                <w:b/>
                <w:bCs/>
              </w:rPr>
              <w:t>References</w:t>
            </w:r>
          </w:p>
        </w:tc>
      </w:tr>
      <w:tr w:rsidR="004853F2" w14:paraId="033F6D88" w14:textId="77777777" w:rsidTr="00767AEF">
        <w:trPr>
          <w:trHeight w:val="271"/>
        </w:trPr>
        <w:tc>
          <w:tcPr>
            <w:tcW w:w="1260" w:type="dxa"/>
            <w:vAlign w:val="center"/>
          </w:tcPr>
          <w:p w14:paraId="303CCCB0" w14:textId="7D16CF16" w:rsidR="0054097B" w:rsidRDefault="00924028" w:rsidP="0054097B">
            <w:pPr>
              <w:jc w:val="center"/>
            </w:pPr>
            <w:r>
              <w:t xml:space="preserve">Shoe </w:t>
            </w:r>
            <w:r w:rsidR="009B39AF">
              <w:t>upper</w:t>
            </w:r>
            <w:r>
              <w:t xml:space="preserve"> (leather)</w:t>
            </w:r>
          </w:p>
        </w:tc>
        <w:tc>
          <w:tcPr>
            <w:tcW w:w="1571" w:type="dxa"/>
            <w:vAlign w:val="center"/>
          </w:tcPr>
          <w:p w14:paraId="27853E67" w14:textId="3A7B9FC7" w:rsidR="0054097B" w:rsidRDefault="001911F8" w:rsidP="0054097B">
            <w:pPr>
              <w:jc w:val="center"/>
            </w:pPr>
            <w:r>
              <w:t>200</w:t>
            </w:r>
          </w:p>
        </w:tc>
        <w:tc>
          <w:tcPr>
            <w:tcW w:w="1244" w:type="dxa"/>
            <w:vAlign w:val="center"/>
          </w:tcPr>
          <w:p w14:paraId="3DB7AD51" w14:textId="7C2D567D" w:rsidR="0054097B" w:rsidRDefault="00E631DC" w:rsidP="0054097B">
            <w:pPr>
              <w:jc w:val="center"/>
            </w:pPr>
            <w:r>
              <w:t>0.3</w:t>
            </w:r>
          </w:p>
        </w:tc>
        <w:tc>
          <w:tcPr>
            <w:tcW w:w="1309" w:type="dxa"/>
            <w:vAlign w:val="center"/>
          </w:tcPr>
          <w:p w14:paraId="4A80C33C" w14:textId="693D0EFD" w:rsidR="0054097B" w:rsidRDefault="000C1F79" w:rsidP="0054097B">
            <w:pPr>
              <w:jc w:val="center"/>
            </w:pPr>
            <w:r>
              <w:t>-</w:t>
            </w:r>
          </w:p>
        </w:tc>
        <w:tc>
          <w:tcPr>
            <w:tcW w:w="1073" w:type="dxa"/>
            <w:vAlign w:val="center"/>
          </w:tcPr>
          <w:p w14:paraId="48CEA139" w14:textId="6674E06A" w:rsidR="0054097B" w:rsidRDefault="000C1F79" w:rsidP="0054097B">
            <w:pPr>
              <w:jc w:val="center"/>
            </w:pPr>
            <w:r>
              <w:t>-</w:t>
            </w:r>
          </w:p>
        </w:tc>
        <w:tc>
          <w:tcPr>
            <w:tcW w:w="1560" w:type="dxa"/>
            <w:vAlign w:val="center"/>
          </w:tcPr>
          <w:p w14:paraId="3A0BEC09" w14:textId="191114E5" w:rsidR="0054097B" w:rsidRDefault="000C1F79" w:rsidP="0054097B">
            <w:pPr>
              <w:jc w:val="center"/>
            </w:pPr>
            <w:r>
              <w:t>-</w:t>
            </w:r>
          </w:p>
        </w:tc>
        <w:tc>
          <w:tcPr>
            <w:tcW w:w="1333" w:type="dxa"/>
            <w:vAlign w:val="center"/>
          </w:tcPr>
          <w:p w14:paraId="04BDDFCD" w14:textId="613C9817" w:rsidR="0054097B" w:rsidRPr="00574FFA" w:rsidRDefault="00574FFA" w:rsidP="0054097B">
            <w:pPr>
              <w:jc w:val="center"/>
            </w:pPr>
            <w:r>
              <w:fldChar w:fldCharType="begin"/>
            </w:r>
            <w:r w:rsidR="00A55AC3">
              <w:instrText xml:space="preserve"> ADDIN EN.CITE &lt;EndNote&gt;&lt;Cite&gt;&lt;Author&gt;Goske&lt;/Author&gt;&lt;Year&gt;2006&lt;/Year&gt;&lt;RecNum&gt;22&lt;/RecNum&gt;&lt;DisplayText&gt;(23)&lt;/DisplayText&gt;&lt;record&gt;&lt;rec-number&gt;22&lt;/rec-number&gt;&lt;foreign-keys&gt;&lt;key app="EN" db-id="t9d0twvzixtxpkev55fxeer4rsvxavtvf2pa" timestamp="1634832418"&gt;22&lt;/key&gt;&lt;/foreign-keys&gt;&lt;ref-type name="Journal Article"&gt;17&lt;/ref-type&gt;&lt;contributors&gt;&lt;authors&gt;&lt;author&gt;Goske, Steven&lt;/author&gt;&lt;author&gt;Erdemir, Ahmet&lt;/author&gt;&lt;author&gt;Petre, Marc&lt;/author&gt;&lt;author&gt;Budhabhatti, Sachin&lt;/author&gt;&lt;author&gt;Cavanagh, Peter R.&lt;/author&gt;&lt;/authors&gt;&lt;/contributors&gt;&lt;titles&gt;&lt;title&gt;Reduction of plantar heel pressures: Insole design using finite element analysis&lt;/title&gt;&lt;secondary-title&gt;Journal of Biomechanics&lt;/secondary-title&gt;&lt;/titles&gt;&lt;periodical&gt;&lt;full-title&gt;Journal of Biomechanics&lt;/full-title&gt;&lt;/periodical&gt;&lt;pages&gt;2363-2370&lt;/pages&gt;&lt;volume&gt;39&lt;/volume&gt;&lt;number&gt;13&lt;/number&gt;&lt;keywords&gt;&lt;keyword&gt;Peak pressure&lt;/keyword&gt;&lt;keyword&gt;Heel pad&lt;/keyword&gt;&lt;keyword&gt;Footwear&lt;/keyword&gt;&lt;/keywords&gt;&lt;dates&gt;&lt;year&gt;2006&lt;/year&gt;&lt;pub-dates&gt;&lt;date&gt;2006/01/01/&lt;/date&gt;&lt;/pub-dates&gt;&lt;/dates&gt;&lt;isbn&gt;0021-9290&lt;/isbn&gt;&lt;urls&gt;&lt;related-urls&gt;&lt;url&gt;http://www.sciencedirect.com/science/article/pii/S0021929005003751&lt;/url&gt;&lt;/related-urls&gt;&lt;/urls&gt;&lt;electronic-resource-num&gt;j.jbiomech.2005.08.006&lt;/electronic-resource-num&gt;&lt;/record&gt;&lt;/Cite&gt;&lt;/EndNote&gt;</w:instrText>
            </w:r>
            <w:r>
              <w:fldChar w:fldCharType="separate"/>
            </w:r>
            <w:r w:rsidR="00A55AC3">
              <w:rPr>
                <w:noProof/>
              </w:rPr>
              <w:t>(23)</w:t>
            </w:r>
            <w:r>
              <w:fldChar w:fldCharType="end"/>
            </w:r>
          </w:p>
        </w:tc>
      </w:tr>
      <w:tr w:rsidR="004853F2" w14:paraId="1AFB92C9" w14:textId="77777777" w:rsidTr="00767AEF">
        <w:trPr>
          <w:trHeight w:val="271"/>
        </w:trPr>
        <w:tc>
          <w:tcPr>
            <w:tcW w:w="1260" w:type="dxa"/>
            <w:vAlign w:val="center"/>
          </w:tcPr>
          <w:p w14:paraId="33599FE7" w14:textId="63C3A9AA" w:rsidR="0054097B" w:rsidRDefault="00924028" w:rsidP="0054097B">
            <w:pPr>
              <w:jc w:val="center"/>
            </w:pPr>
            <w:r>
              <w:t>Sock (cotton)</w:t>
            </w:r>
          </w:p>
        </w:tc>
        <w:tc>
          <w:tcPr>
            <w:tcW w:w="1571" w:type="dxa"/>
            <w:vAlign w:val="center"/>
          </w:tcPr>
          <w:p w14:paraId="105842E8" w14:textId="2784B18E" w:rsidR="0054097B" w:rsidRDefault="00E631DC" w:rsidP="0054097B">
            <w:pPr>
              <w:jc w:val="center"/>
            </w:pPr>
            <w:r>
              <w:t>1.8</w:t>
            </w:r>
          </w:p>
        </w:tc>
        <w:tc>
          <w:tcPr>
            <w:tcW w:w="1244" w:type="dxa"/>
            <w:vAlign w:val="center"/>
          </w:tcPr>
          <w:p w14:paraId="250B791A" w14:textId="0059F995" w:rsidR="0054097B" w:rsidRDefault="00E631DC" w:rsidP="0054097B">
            <w:pPr>
              <w:jc w:val="center"/>
            </w:pPr>
            <w:r>
              <w:t>0.4</w:t>
            </w:r>
          </w:p>
        </w:tc>
        <w:tc>
          <w:tcPr>
            <w:tcW w:w="1309" w:type="dxa"/>
            <w:vAlign w:val="center"/>
          </w:tcPr>
          <w:p w14:paraId="4431A479" w14:textId="3F5B5E66" w:rsidR="0054097B" w:rsidRDefault="000C1F79" w:rsidP="0054097B">
            <w:pPr>
              <w:jc w:val="center"/>
            </w:pPr>
            <w:r>
              <w:t>-</w:t>
            </w:r>
          </w:p>
        </w:tc>
        <w:tc>
          <w:tcPr>
            <w:tcW w:w="1073" w:type="dxa"/>
            <w:vAlign w:val="center"/>
          </w:tcPr>
          <w:p w14:paraId="3F7FA17B" w14:textId="2F41344A" w:rsidR="0054097B" w:rsidRDefault="000C1F79" w:rsidP="0054097B">
            <w:pPr>
              <w:jc w:val="center"/>
            </w:pPr>
            <w:r>
              <w:t>-</w:t>
            </w:r>
          </w:p>
        </w:tc>
        <w:tc>
          <w:tcPr>
            <w:tcW w:w="1560" w:type="dxa"/>
            <w:vAlign w:val="center"/>
          </w:tcPr>
          <w:p w14:paraId="1E62B843" w14:textId="737FCE6D" w:rsidR="0054097B" w:rsidRDefault="000C1F79" w:rsidP="0054097B">
            <w:pPr>
              <w:jc w:val="center"/>
            </w:pPr>
            <w:r>
              <w:t>-</w:t>
            </w:r>
          </w:p>
        </w:tc>
        <w:tc>
          <w:tcPr>
            <w:tcW w:w="1333" w:type="dxa"/>
            <w:vAlign w:val="center"/>
          </w:tcPr>
          <w:p w14:paraId="661A5353" w14:textId="2F71D1BB" w:rsidR="0054097B" w:rsidRPr="00574FFA" w:rsidRDefault="00574FFA" w:rsidP="0054097B">
            <w:pPr>
              <w:jc w:val="center"/>
            </w:pPr>
            <w:r>
              <w:fldChar w:fldCharType="begin">
                <w:fldData xml:space="preserve">PEVuZE5vdGU+PENpdGU+PEF1dGhvcj5UaWFuPC9BdXRob3I+PFllYXI+MjAxOTwvWWVhcj48UmVj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</w:fldData>
              </w:fldChar>
            </w:r>
            <w:r w:rsidR="00A55AC3">
              <w:instrText xml:space="preserve"> ADDIN EN.CITE </w:instrText>
            </w:r>
            <w:r w:rsidR="00A55AC3">
              <w:fldChar w:fldCharType="begin">
                <w:fldData xml:space="preserve">PEVuZE5vdGU+PENpdGU+PEF1dGhvcj5UaWFuPC9BdXRob3I+PFllYXI+MjAxOTwvWWVhcj48UmVj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</w:fldData>
              </w:fldChar>
            </w:r>
            <w:r w:rsidR="00A55AC3">
              <w:instrText xml:space="preserve"> ADDIN EN.CITE.DATA </w:instrText>
            </w:r>
            <w:r w:rsidR="00A55AC3">
              <w:fldChar w:fldCharType="end"/>
            </w:r>
            <w:r>
              <w:fldChar w:fldCharType="separate"/>
            </w:r>
            <w:r w:rsidR="00A55AC3">
              <w:rPr>
                <w:noProof/>
              </w:rPr>
              <w:t>(35, 36)</w:t>
            </w:r>
            <w:r>
              <w:fldChar w:fldCharType="end"/>
            </w:r>
          </w:p>
        </w:tc>
      </w:tr>
      <w:tr w:rsidR="004853F2" w14:paraId="58EC624E" w14:textId="77777777" w:rsidTr="00767AEF">
        <w:trPr>
          <w:trHeight w:val="283"/>
        </w:trPr>
        <w:tc>
          <w:tcPr>
            <w:tcW w:w="1260" w:type="dxa"/>
            <w:vAlign w:val="center"/>
          </w:tcPr>
          <w:p w14:paraId="403AF79F" w14:textId="7D3AE374" w:rsidR="0054097B" w:rsidRDefault="00924028" w:rsidP="0054097B">
            <w:pPr>
              <w:jc w:val="center"/>
            </w:pPr>
            <w:r>
              <w:t>Bone</w:t>
            </w:r>
          </w:p>
        </w:tc>
        <w:tc>
          <w:tcPr>
            <w:tcW w:w="1571" w:type="dxa"/>
            <w:vAlign w:val="center"/>
          </w:tcPr>
          <w:p w14:paraId="313A56FE" w14:textId="7C7B03A7" w:rsidR="0054097B" w:rsidRDefault="00E631DC" w:rsidP="0054097B">
            <w:pPr>
              <w:jc w:val="center"/>
            </w:pPr>
            <w:r>
              <w:t>7300</w:t>
            </w:r>
          </w:p>
        </w:tc>
        <w:tc>
          <w:tcPr>
            <w:tcW w:w="1244" w:type="dxa"/>
            <w:vAlign w:val="center"/>
          </w:tcPr>
          <w:p w14:paraId="26282C03" w14:textId="3B51BD5E" w:rsidR="0054097B" w:rsidRDefault="00E631DC" w:rsidP="0054097B">
            <w:pPr>
              <w:jc w:val="center"/>
            </w:pPr>
            <w:r>
              <w:t>0.3</w:t>
            </w:r>
          </w:p>
        </w:tc>
        <w:tc>
          <w:tcPr>
            <w:tcW w:w="1309" w:type="dxa"/>
            <w:vAlign w:val="center"/>
          </w:tcPr>
          <w:p w14:paraId="6E2D2B7B" w14:textId="091F19BF" w:rsidR="0054097B" w:rsidRDefault="000C1F79" w:rsidP="0054097B">
            <w:pPr>
              <w:jc w:val="center"/>
            </w:pPr>
            <w:r>
              <w:t>-</w:t>
            </w:r>
          </w:p>
        </w:tc>
        <w:tc>
          <w:tcPr>
            <w:tcW w:w="1073" w:type="dxa"/>
            <w:vAlign w:val="center"/>
          </w:tcPr>
          <w:p w14:paraId="55E9F6F5" w14:textId="092B6877" w:rsidR="0054097B" w:rsidRDefault="000C1F79" w:rsidP="0054097B">
            <w:pPr>
              <w:jc w:val="center"/>
            </w:pPr>
            <w:r>
              <w:t>-</w:t>
            </w:r>
          </w:p>
        </w:tc>
        <w:tc>
          <w:tcPr>
            <w:tcW w:w="1560" w:type="dxa"/>
            <w:vAlign w:val="center"/>
          </w:tcPr>
          <w:p w14:paraId="0BB3F6CA" w14:textId="615359EC" w:rsidR="0054097B" w:rsidRDefault="000C1F79" w:rsidP="0054097B">
            <w:pPr>
              <w:jc w:val="center"/>
            </w:pPr>
            <w:r>
              <w:t>-</w:t>
            </w:r>
          </w:p>
        </w:tc>
        <w:tc>
          <w:tcPr>
            <w:tcW w:w="1333" w:type="dxa"/>
            <w:vAlign w:val="center"/>
          </w:tcPr>
          <w:p w14:paraId="7CEADB4F" w14:textId="03BF6B7B" w:rsidR="0054097B" w:rsidRPr="00574FFA" w:rsidRDefault="003C490B" w:rsidP="0054097B">
            <w:pPr>
              <w:jc w:val="center"/>
            </w:pPr>
            <w:r>
              <w:fldChar w:fldCharType="begin"/>
            </w:r>
            <w:r w:rsidR="00A55AC3">
              <w:instrText xml:space="preserve"> ADDIN EN.CITE &lt;EndNote&gt;&lt;Cite&gt;&lt;Author&gt;Cheung&lt;/Author&gt;&lt;Year&gt;2005&lt;/Year&gt;&lt;RecNum&gt;21&lt;/RecNum&gt;&lt;DisplayText&gt;(22)&lt;/DisplayText&gt;&lt;record&gt;&lt;rec-number&gt;21&lt;/rec-number&gt;&lt;foreign-keys&gt;&lt;key app="EN" db-id="t9d0twvzixtxpkev55fxeer4rsvxavtvf2pa" timestamp="1634832418"&gt;21&lt;/key&gt;&lt;/foreign-keys&gt;&lt;ref-type name="Journal Article"&gt;17&lt;/ref-type&gt;&lt;contributors&gt;&lt;authors&gt;&lt;author&gt;Cheung, Jason Tak-Man&lt;/author&gt;&lt;author&gt;Zhang, Ming&lt;/author&gt;&lt;/authors&gt;&lt;/contributors&gt;&lt;titles&gt;&lt;title&gt;A 3-dimensional finite element model of the human foot and ankle for insole design&lt;/title&gt;&lt;secondary-title&gt;Archives of Physical Medicine and Rehabilitation&lt;/secondary-title&gt;&lt;/titles&gt;&lt;periodical&gt;&lt;full-title&gt;Archives of Physical Medicine and Rehabilitation&lt;/full-title&gt;&lt;/periodical&gt;&lt;pages&gt;353-358&lt;/pages&gt;&lt;volume&gt;86&lt;/volume&gt;&lt;number&gt;2&lt;/number&gt;&lt;keywords&gt;&lt;keyword&gt;Ankle&lt;/keyword&gt;&lt;keyword&gt;Finite element analysis&lt;/keyword&gt;&lt;keyword&gt;Foot&lt;/keyword&gt;&lt;keyword&gt;Pressure&lt;/keyword&gt;&lt;keyword&gt;Rehabilitation&lt;/keyword&gt;&lt;/keywords&gt;&lt;dates&gt;&lt;year&gt;2005&lt;/year&gt;&lt;pub-dates&gt;&lt;date&gt;2005/02/01/&lt;/date&gt;&lt;/pub-dates&gt;&lt;/dates&gt;&lt;isbn&gt;0003-9993&lt;/isbn&gt;&lt;urls&gt;&lt;related-urls&gt;&lt;url&gt;http://www.sciencedirect.com/science/article/pii/S0003999304004708&lt;/url&gt;&lt;/related-urls&gt;&lt;/urls&gt;&lt;electronic-resource-num&gt;10.1016/j.apmr.2004.03.031&lt;/electronic-resource-num&gt;&lt;/record&gt;&lt;/Cite&gt;&lt;/EndNote&gt;</w:instrText>
            </w:r>
            <w:r>
              <w:fldChar w:fldCharType="separate"/>
            </w:r>
            <w:r w:rsidR="00A55AC3">
              <w:rPr>
                <w:noProof/>
              </w:rPr>
              <w:t>(22)</w:t>
            </w:r>
            <w:r>
              <w:fldChar w:fldCharType="end"/>
            </w:r>
          </w:p>
        </w:tc>
      </w:tr>
      <w:tr w:rsidR="004853F2" w14:paraId="4376B484" w14:textId="77777777" w:rsidTr="00767AEF">
        <w:trPr>
          <w:trHeight w:val="271"/>
        </w:trPr>
        <w:tc>
          <w:tcPr>
            <w:tcW w:w="1260" w:type="dxa"/>
            <w:vAlign w:val="center"/>
          </w:tcPr>
          <w:p w14:paraId="7F8426DE" w14:textId="2B71DBE3" w:rsidR="0054097B" w:rsidRDefault="00924028" w:rsidP="0054097B">
            <w:pPr>
              <w:jc w:val="center"/>
            </w:pPr>
            <w:r>
              <w:t>Skin</w:t>
            </w:r>
          </w:p>
        </w:tc>
        <w:tc>
          <w:tcPr>
            <w:tcW w:w="1571" w:type="dxa"/>
            <w:vAlign w:val="center"/>
          </w:tcPr>
          <w:p w14:paraId="0BD41F5E" w14:textId="2CD240EA" w:rsidR="0054097B" w:rsidRDefault="00C26183" w:rsidP="0054097B">
            <w:pPr>
              <w:jc w:val="center"/>
            </w:pPr>
            <w:r>
              <w:t>-</w:t>
            </w:r>
          </w:p>
        </w:tc>
        <w:tc>
          <w:tcPr>
            <w:tcW w:w="1244" w:type="dxa"/>
            <w:vAlign w:val="center"/>
          </w:tcPr>
          <w:p w14:paraId="63C4116B" w14:textId="6AB4C013" w:rsidR="0054097B" w:rsidRDefault="000C1F79" w:rsidP="0054097B">
            <w:pPr>
              <w:jc w:val="center"/>
            </w:pPr>
            <w:r>
              <w:t>-</w:t>
            </w:r>
          </w:p>
        </w:tc>
        <w:tc>
          <w:tcPr>
            <w:tcW w:w="1309" w:type="dxa"/>
            <w:vAlign w:val="center"/>
          </w:tcPr>
          <w:p w14:paraId="73DD1F84" w14:textId="786709E0" w:rsidR="0054097B" w:rsidRDefault="00D21748" w:rsidP="0054097B">
            <w:pPr>
              <w:jc w:val="center"/>
            </w:pPr>
            <w:r>
              <w:t>452</w:t>
            </w:r>
          </w:p>
        </w:tc>
        <w:tc>
          <w:tcPr>
            <w:tcW w:w="1073" w:type="dxa"/>
            <w:vAlign w:val="center"/>
          </w:tcPr>
          <w:p w14:paraId="050F0F81" w14:textId="057CCACF" w:rsidR="0054097B" w:rsidRDefault="00D21748" w:rsidP="0054097B">
            <w:pPr>
              <w:jc w:val="center"/>
            </w:pPr>
            <w:r>
              <w:t>5.6</w:t>
            </w:r>
          </w:p>
        </w:tc>
        <w:tc>
          <w:tcPr>
            <w:tcW w:w="1560" w:type="dxa"/>
            <w:vAlign w:val="center"/>
          </w:tcPr>
          <w:p w14:paraId="2DD287C7" w14:textId="55AD9185" w:rsidR="0054097B" w:rsidRDefault="000C1F79" w:rsidP="0054097B">
            <w:pPr>
              <w:jc w:val="center"/>
            </w:pPr>
            <w:r>
              <w:t>-</w:t>
            </w:r>
          </w:p>
        </w:tc>
        <w:tc>
          <w:tcPr>
            <w:tcW w:w="1333" w:type="dxa"/>
            <w:vAlign w:val="center"/>
          </w:tcPr>
          <w:p w14:paraId="0BD69DF7" w14:textId="38A11C23" w:rsidR="0054097B" w:rsidRPr="00574FFA" w:rsidRDefault="00574FFA" w:rsidP="0054097B">
            <w:pPr>
              <w:jc w:val="center"/>
            </w:pPr>
            <w:r>
              <w:fldChar w:fldCharType="begin">
                <w:fldData xml:space="preserve">PEVuZE5vdGU+PENpdGU+PEF1dGhvcj5BaGFuY2hpYW48L0F1dGhvcj48WWVhcj4yMDE3PC9ZZWFy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</w:fldData>
              </w:fldChar>
            </w:r>
            <w:r w:rsidR="00A55AC3">
              <w:instrText xml:space="preserve"> ADDIN EN.CITE </w:instrText>
            </w:r>
            <w:r w:rsidR="00A55AC3">
              <w:fldChar w:fldCharType="begin">
                <w:fldData xml:space="preserve">PEVuZE5vdGU+PENpdGU+PEF1dGhvcj5BaGFuY2hpYW48L0F1dGhvcj48WWVhcj4yMDE3PC9ZZWFy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</w:fldData>
              </w:fldChar>
            </w:r>
            <w:r w:rsidR="00A55AC3">
              <w:instrText xml:space="preserve"> ADDIN EN.CITE.DATA </w:instrText>
            </w:r>
            <w:r w:rsidR="00A55AC3">
              <w:fldChar w:fldCharType="end"/>
            </w:r>
            <w:r>
              <w:fldChar w:fldCharType="separate"/>
            </w:r>
            <w:r w:rsidR="00A55AC3">
              <w:rPr>
                <w:noProof/>
              </w:rPr>
              <w:t>(37)</w:t>
            </w:r>
            <w:r>
              <w:fldChar w:fldCharType="end"/>
            </w:r>
          </w:p>
        </w:tc>
      </w:tr>
      <w:tr w:rsidR="004853F2" w14:paraId="1E692F21" w14:textId="77777777" w:rsidTr="00767AEF">
        <w:trPr>
          <w:trHeight w:val="271"/>
        </w:trPr>
        <w:tc>
          <w:tcPr>
            <w:tcW w:w="1260" w:type="dxa"/>
            <w:vAlign w:val="center"/>
          </w:tcPr>
          <w:p w14:paraId="3BF8171A" w14:textId="685FA876" w:rsidR="0054097B" w:rsidRDefault="00924028" w:rsidP="00585F70">
            <w:pPr>
              <w:jc w:val="center"/>
            </w:pPr>
            <w:r>
              <w:t>Soft Tissue (</w:t>
            </w:r>
            <w:r w:rsidR="00082CBE">
              <w:t>exc. skin)</w:t>
            </w:r>
          </w:p>
        </w:tc>
        <w:tc>
          <w:tcPr>
            <w:tcW w:w="1571" w:type="dxa"/>
            <w:vAlign w:val="center"/>
          </w:tcPr>
          <w:p w14:paraId="379B108B" w14:textId="33397FEE" w:rsidR="0054097B" w:rsidRDefault="000C1F79" w:rsidP="0054097B">
            <w:pPr>
              <w:jc w:val="center"/>
            </w:pPr>
            <w:r>
              <w:t>-</w:t>
            </w:r>
          </w:p>
        </w:tc>
        <w:tc>
          <w:tcPr>
            <w:tcW w:w="1244" w:type="dxa"/>
            <w:vAlign w:val="center"/>
          </w:tcPr>
          <w:p w14:paraId="52D68501" w14:textId="3FED9DEF" w:rsidR="0054097B" w:rsidRDefault="000C1F79" w:rsidP="0054097B">
            <w:pPr>
              <w:jc w:val="center"/>
            </w:pPr>
            <w:r>
              <w:t>-</w:t>
            </w:r>
          </w:p>
        </w:tc>
        <w:tc>
          <w:tcPr>
            <w:tcW w:w="1309" w:type="dxa"/>
            <w:vAlign w:val="center"/>
          </w:tcPr>
          <w:p w14:paraId="0AB94F68" w14:textId="4659673B" w:rsidR="0054097B" w:rsidRDefault="00D21748" w:rsidP="0054097B">
            <w:pPr>
              <w:jc w:val="center"/>
            </w:pPr>
            <w:r>
              <w:t>36</w:t>
            </w:r>
          </w:p>
        </w:tc>
        <w:tc>
          <w:tcPr>
            <w:tcW w:w="1073" w:type="dxa"/>
            <w:vAlign w:val="center"/>
          </w:tcPr>
          <w:p w14:paraId="02280CAC" w14:textId="6B84AB86" w:rsidR="0054097B" w:rsidRDefault="00D21748" w:rsidP="0054097B">
            <w:pPr>
              <w:jc w:val="center"/>
            </w:pPr>
            <w:r>
              <w:t>4.5</w:t>
            </w:r>
          </w:p>
        </w:tc>
        <w:tc>
          <w:tcPr>
            <w:tcW w:w="1560" w:type="dxa"/>
            <w:vAlign w:val="center"/>
          </w:tcPr>
          <w:p w14:paraId="557AC553" w14:textId="7EB46C89" w:rsidR="0054097B" w:rsidRDefault="000C1F79" w:rsidP="0054097B">
            <w:pPr>
              <w:jc w:val="center"/>
            </w:pPr>
            <w:r>
              <w:t>-</w:t>
            </w:r>
          </w:p>
        </w:tc>
        <w:tc>
          <w:tcPr>
            <w:tcW w:w="1333" w:type="dxa"/>
            <w:vAlign w:val="center"/>
          </w:tcPr>
          <w:p w14:paraId="01C284B1" w14:textId="10D0EDF8" w:rsidR="0054097B" w:rsidRPr="00574FFA" w:rsidRDefault="00574FFA" w:rsidP="0054097B">
            <w:pPr>
              <w:jc w:val="center"/>
            </w:pPr>
            <w:r>
              <w:fldChar w:fldCharType="begin">
                <w:fldData xml:space="preserve">PEVuZE5vdGU+PENpdGU+PEF1dGhvcj5BaGFuY2hpYW48L0F1dGhvcj48WWVhcj4yMDE3PC9ZZWFy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</w:fldData>
              </w:fldChar>
            </w:r>
            <w:r w:rsidR="00A55AC3">
              <w:instrText xml:space="preserve"> ADDIN EN.CITE </w:instrText>
            </w:r>
            <w:r w:rsidR="00A55AC3">
              <w:fldChar w:fldCharType="begin">
                <w:fldData xml:space="preserve">PEVuZE5vdGU+PENpdGU+PEF1dGhvcj5BaGFuY2hpYW48L0F1dGhvcj48WWVhcj4yMDE3PC9ZZWFy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</w:fldData>
              </w:fldChar>
            </w:r>
            <w:r w:rsidR="00A55AC3">
              <w:instrText xml:space="preserve"> ADDIN EN.CITE.DATA </w:instrText>
            </w:r>
            <w:r w:rsidR="00A55AC3">
              <w:fldChar w:fldCharType="end"/>
            </w:r>
            <w:r>
              <w:fldChar w:fldCharType="separate"/>
            </w:r>
            <w:r w:rsidR="00A55AC3">
              <w:rPr>
                <w:noProof/>
              </w:rPr>
              <w:t>(37)</w:t>
            </w:r>
            <w:r>
              <w:fldChar w:fldCharType="end"/>
            </w:r>
          </w:p>
        </w:tc>
      </w:tr>
      <w:tr w:rsidR="00C82D80" w14:paraId="17D79ED8" w14:textId="77777777" w:rsidTr="00767AEF">
        <w:trPr>
          <w:trHeight w:val="271"/>
        </w:trPr>
        <w:tc>
          <w:tcPr>
            <w:tcW w:w="1260" w:type="dxa"/>
            <w:vAlign w:val="center"/>
          </w:tcPr>
          <w:p w14:paraId="5709CEFD" w14:textId="30F2F2D8" w:rsidR="00C82D80" w:rsidRDefault="00C82D80" w:rsidP="0054097B">
            <w:pPr>
              <w:jc w:val="center"/>
            </w:pPr>
            <w:r>
              <w:t>Insole</w:t>
            </w:r>
            <w:r w:rsidR="000E1792">
              <w:t xml:space="preserve"> (</w:t>
            </w:r>
            <w:proofErr w:type="spellStart"/>
            <w:r w:rsidR="000E1792">
              <w:t>Poron</w:t>
            </w:r>
            <w:proofErr w:type="spellEnd"/>
            <w:r w:rsidR="000E1792">
              <w:t>)</w:t>
            </w:r>
          </w:p>
        </w:tc>
        <w:tc>
          <w:tcPr>
            <w:tcW w:w="1571" w:type="dxa"/>
            <w:vAlign w:val="center"/>
          </w:tcPr>
          <w:p w14:paraId="2E56A2E4" w14:textId="19D0B6D0" w:rsidR="00C82D80" w:rsidRDefault="000C1F79" w:rsidP="0054097B">
            <w:pPr>
              <w:jc w:val="center"/>
            </w:pPr>
            <w:r>
              <w:t>-</w:t>
            </w:r>
          </w:p>
        </w:tc>
        <w:tc>
          <w:tcPr>
            <w:tcW w:w="1244" w:type="dxa"/>
            <w:vAlign w:val="center"/>
          </w:tcPr>
          <w:p w14:paraId="4CB3DCA5" w14:textId="24B97EC3" w:rsidR="00C82D80" w:rsidRDefault="000C1F79" w:rsidP="0054097B">
            <w:pPr>
              <w:jc w:val="center"/>
            </w:pPr>
            <w:r>
              <w:t>-</w:t>
            </w:r>
          </w:p>
        </w:tc>
        <w:tc>
          <w:tcPr>
            <w:tcW w:w="1309" w:type="dxa"/>
            <w:vAlign w:val="center"/>
          </w:tcPr>
          <w:p w14:paraId="2B247B49" w14:textId="58707DCB" w:rsidR="00C82D80" w:rsidRDefault="00FF6C2A" w:rsidP="0054097B">
            <w:pPr>
              <w:jc w:val="center"/>
            </w:pPr>
            <w:r>
              <w:t>144</w:t>
            </w:r>
          </w:p>
        </w:tc>
        <w:tc>
          <w:tcPr>
            <w:tcW w:w="1073" w:type="dxa"/>
            <w:vAlign w:val="center"/>
          </w:tcPr>
          <w:p w14:paraId="319A7517" w14:textId="04846F38" w:rsidR="00C82D80" w:rsidRDefault="00FF6C2A" w:rsidP="0054097B">
            <w:pPr>
              <w:jc w:val="center"/>
            </w:pPr>
            <w:r>
              <w:t>4.013</w:t>
            </w:r>
          </w:p>
        </w:tc>
        <w:tc>
          <w:tcPr>
            <w:tcW w:w="1560" w:type="dxa"/>
            <w:vAlign w:val="center"/>
          </w:tcPr>
          <w:p w14:paraId="0D8AB778" w14:textId="7C6BE20E" w:rsidR="00C82D80" w:rsidRDefault="00FF6C2A" w:rsidP="0054097B">
            <w:pPr>
              <w:jc w:val="center"/>
            </w:pPr>
            <w:r>
              <w:t>0.057</w:t>
            </w:r>
          </w:p>
        </w:tc>
        <w:tc>
          <w:tcPr>
            <w:tcW w:w="1333" w:type="dxa"/>
            <w:vAlign w:val="center"/>
          </w:tcPr>
          <w:p w14:paraId="1DAD2E58" w14:textId="353ACDAA" w:rsidR="00C82D80" w:rsidRPr="00574FFA" w:rsidRDefault="00574FFA" w:rsidP="0054097B">
            <w:pPr>
              <w:jc w:val="center"/>
            </w:pPr>
            <w:r>
              <w:fldChar w:fldCharType="begin"/>
            </w:r>
            <w:r w:rsidR="00A55AC3">
              <w:instrText xml:space="preserve"> ADDIN EN.CITE &lt;EndNote&gt;&lt;Cite&gt;&lt;Author&gt;Petre&lt;/Author&gt;&lt;Year&gt;2006&lt;/Year&gt;&lt;RecNum&gt;49&lt;/RecNum&gt;&lt;DisplayText&gt;(38)&lt;/DisplayText&gt;&lt;record&gt;&lt;rec-number&gt;49&lt;/rec-number&gt;&lt;foreign-keys&gt;&lt;key app="EN" db-id="t9d0twvzixtxpkev55fxeer4rsvxavtvf2pa" timestamp="1634832419"&gt;49&lt;/key&gt;&lt;/foreign-keys&gt;&lt;ref-type name="Journal Article"&gt;17&lt;/ref-type&gt;&lt;contributors&gt;&lt;authors&gt;&lt;author&gt;Petre, M. T.&lt;/author&gt;&lt;author&gt;Erdemir, A.&lt;/author&gt;&lt;author&gt;Cavanagh, P. R.&lt;/author&gt;&lt;/authors&gt;&lt;/contributors&gt;&lt;titles&gt;&lt;title&gt;Determination of elastomeric foam parameters for simulations of complex loading&lt;/title&gt;&lt;secondary-title&gt;Computer Methods in Biomechanics and Biomedical Engineering&lt;/secondary-title&gt;&lt;/titles&gt;&lt;periodical&gt;&lt;full-title&gt;Computer Methods in Biomechanics and Biomedical Engineering&lt;/full-title&gt;&lt;/periodical&gt;&lt;pages&gt;231-242&lt;/pages&gt;&lt;volume&gt;9&lt;/volume&gt;&lt;number&gt;4&lt;/number&gt;&lt;dates&gt;&lt;year&gt;2006&lt;/year&gt;&lt;pub-dates&gt;&lt;date&gt;2006/08/01&lt;/date&gt;&lt;/pub-dates&gt;&lt;/dates&gt;&lt;publisher&gt;Taylor &amp;amp; Francis&lt;/publisher&gt;&lt;isbn&gt;1025-5842&lt;/isbn&gt;&lt;urls&gt;&lt;related-urls&gt;&lt;url&gt;https://doi.org/10.1080/10255840600747620&lt;/url&gt;&lt;/related-urls&gt;&lt;/urls&gt;&lt;electronic-resource-num&gt;10.1080/10255840600747620&lt;/electronic-resource-num&gt;&lt;/record&gt;&lt;/Cite&gt;&lt;/EndNote&gt;</w:instrText>
            </w:r>
            <w:r>
              <w:fldChar w:fldCharType="separate"/>
            </w:r>
            <w:r w:rsidR="00A55AC3">
              <w:rPr>
                <w:noProof/>
              </w:rPr>
              <w:t>(38)</w:t>
            </w:r>
            <w:r>
              <w:fldChar w:fldCharType="end"/>
            </w:r>
          </w:p>
        </w:tc>
      </w:tr>
      <w:tr w:rsidR="004853F2" w14:paraId="1AFF6CE9" w14:textId="77777777" w:rsidTr="00767AEF">
        <w:trPr>
          <w:trHeight w:val="271"/>
        </w:trPr>
        <w:tc>
          <w:tcPr>
            <w:tcW w:w="1260" w:type="dxa"/>
            <w:vAlign w:val="center"/>
          </w:tcPr>
          <w:p w14:paraId="4441BAA4" w14:textId="65FFF039" w:rsidR="0054097B" w:rsidRDefault="00082CBE" w:rsidP="0054097B">
            <w:pPr>
              <w:jc w:val="center"/>
            </w:pPr>
            <w:r>
              <w:t>Shoe sole</w:t>
            </w:r>
          </w:p>
        </w:tc>
        <w:tc>
          <w:tcPr>
            <w:tcW w:w="1571" w:type="dxa"/>
            <w:vAlign w:val="center"/>
          </w:tcPr>
          <w:p w14:paraId="28A1F228" w14:textId="77020CFF" w:rsidR="0054097B" w:rsidRDefault="000C1F79" w:rsidP="0054097B">
            <w:pPr>
              <w:jc w:val="center"/>
            </w:pPr>
            <w:r>
              <w:t>-</w:t>
            </w:r>
          </w:p>
        </w:tc>
        <w:tc>
          <w:tcPr>
            <w:tcW w:w="1244" w:type="dxa"/>
            <w:vAlign w:val="center"/>
          </w:tcPr>
          <w:p w14:paraId="67D3B46E" w14:textId="7B40B682" w:rsidR="0054097B" w:rsidRDefault="000C1F79" w:rsidP="0054097B">
            <w:pPr>
              <w:jc w:val="center"/>
            </w:pPr>
            <w:r>
              <w:t>-</w:t>
            </w:r>
          </w:p>
        </w:tc>
        <w:tc>
          <w:tcPr>
            <w:tcW w:w="1309" w:type="dxa"/>
            <w:vAlign w:val="center"/>
          </w:tcPr>
          <w:p w14:paraId="3FBDE03D" w14:textId="36114CC9" w:rsidR="0054097B" w:rsidRDefault="00B552E8" w:rsidP="0054097B">
            <w:pPr>
              <w:jc w:val="center"/>
            </w:pPr>
            <w:r>
              <w:t>1588</w:t>
            </w:r>
          </w:p>
        </w:tc>
        <w:tc>
          <w:tcPr>
            <w:tcW w:w="1073" w:type="dxa"/>
            <w:vAlign w:val="center"/>
          </w:tcPr>
          <w:p w14:paraId="72505CCC" w14:textId="78050C9D" w:rsidR="0054097B" w:rsidRDefault="00B552E8" w:rsidP="0054097B">
            <w:pPr>
              <w:jc w:val="center"/>
            </w:pPr>
            <w:r>
              <w:t>7.708</w:t>
            </w:r>
          </w:p>
        </w:tc>
        <w:tc>
          <w:tcPr>
            <w:tcW w:w="1560" w:type="dxa"/>
            <w:vAlign w:val="center"/>
          </w:tcPr>
          <w:p w14:paraId="1004F9BF" w14:textId="2F7218EA" w:rsidR="0054097B" w:rsidRDefault="00B552E8" w:rsidP="0054097B">
            <w:pPr>
              <w:jc w:val="center"/>
            </w:pPr>
            <w:r>
              <w:t>0.292</w:t>
            </w:r>
          </w:p>
        </w:tc>
        <w:tc>
          <w:tcPr>
            <w:tcW w:w="1333" w:type="dxa"/>
            <w:vAlign w:val="center"/>
          </w:tcPr>
          <w:p w14:paraId="7C426A92" w14:textId="432A24F4" w:rsidR="0054097B" w:rsidRPr="00574FFA" w:rsidRDefault="00574FFA" w:rsidP="0054097B">
            <w:pPr>
              <w:jc w:val="center"/>
            </w:pPr>
            <w:r>
              <w:fldChar w:fldCharType="begin"/>
            </w:r>
            <w:r w:rsidR="00A55AC3">
              <w:instrText xml:space="preserve"> ADDIN EN.CITE &lt;EndNote&gt;&lt;Cite&gt;&lt;Author&gt;Petre&lt;/Author&gt;&lt;Year&gt;2006&lt;/Year&gt;&lt;RecNum&gt;49&lt;/RecNum&gt;&lt;DisplayText&gt;(38)&lt;/DisplayText&gt;&lt;record&gt;&lt;rec-number&gt;49&lt;/rec-number&gt;&lt;foreign-keys&gt;&lt;key app="EN" db-id="t9d0twvzixtxpkev55fxeer4rsvxavtvf2pa" timestamp="1634832419"&gt;49&lt;/key&gt;&lt;/foreign-keys&gt;&lt;ref-type name="Journal Article"&gt;17&lt;/ref-type&gt;&lt;contributors&gt;&lt;authors&gt;&lt;author&gt;Petre, M. T.&lt;/author&gt;&lt;author&gt;Erdemir, A.&lt;/author&gt;&lt;author&gt;Cavanagh, P. R.&lt;/author&gt;&lt;/authors&gt;&lt;/contributors&gt;&lt;titles&gt;&lt;title&gt;Determination of elastomeric foam parameters for simulations of complex loading&lt;/title&gt;&lt;secondary-title&gt;Computer Methods in Biomechanics and Biomedical Engineering&lt;/secondary-title&gt;&lt;/titles&gt;&lt;periodical&gt;&lt;full-title&gt;Computer Methods in Biomechanics and Biomedical Engineering&lt;/full-title&gt;&lt;/periodical&gt;&lt;pages&gt;231-242&lt;/pages&gt;&lt;volume&gt;9&lt;/volume&gt;&lt;number&gt;4&lt;/number&gt;&lt;dates&gt;&lt;year&gt;2006&lt;/year&gt;&lt;pub-dates&gt;&lt;date&gt;2006/08/01&lt;/date&gt;&lt;/pub-dates&gt;&lt;/dates&gt;&lt;publisher&gt;Taylor &amp;amp; Francis&lt;/publisher&gt;&lt;isbn&gt;1025-5842&lt;/isbn&gt;&lt;urls&gt;&lt;related-urls&gt;&lt;url&gt;https://doi.org/10.1080/10255840600747620&lt;/url&gt;&lt;/related-urls&gt;&lt;/urls&gt;&lt;electronic-resource-num&gt;10.1080/10255840600747620&lt;/electronic-resource-num&gt;&lt;/record&gt;&lt;/Cite&gt;&lt;/EndNote&gt;</w:instrText>
            </w:r>
            <w:r>
              <w:fldChar w:fldCharType="separate"/>
            </w:r>
            <w:r w:rsidR="00A55AC3">
              <w:rPr>
                <w:noProof/>
              </w:rPr>
              <w:t>(38)</w:t>
            </w:r>
            <w:r>
              <w:fldChar w:fldCharType="end"/>
            </w:r>
          </w:p>
        </w:tc>
      </w:tr>
    </w:tbl>
    <w:p w14:paraId="4E0952AE" w14:textId="698D115C" w:rsidR="00503FFC" w:rsidRDefault="00503FFC" w:rsidP="00ED2412"/>
    <w:p w14:paraId="63DFEB75" w14:textId="093572CF" w:rsidR="003610DC" w:rsidRDefault="003610DC" w:rsidP="00ED2412">
      <w:r>
        <w:t>A fixed constraint was applied to all bones except the sesamoids, which were allowed to move freely</w:t>
      </w:r>
      <w:r w:rsidR="00D01039">
        <w:t xml:space="preserve"> as they would anatomically</w:t>
      </w:r>
      <w:r w:rsidR="00767AC7">
        <w:t xml:space="preserve"> where they</w:t>
      </w:r>
      <w:r w:rsidR="00A16D8A">
        <w:t xml:space="preserve"> are embedded within the flexor hallucis brevis.</w:t>
      </w:r>
      <w:r>
        <w:t xml:space="preserve"> The cut </w:t>
      </w:r>
      <w:r w:rsidR="00101F2A">
        <w:t xml:space="preserve">boundaries </w:t>
      </w:r>
      <w:r>
        <w:t xml:space="preserve">of the </w:t>
      </w:r>
      <w:r w:rsidR="00101F2A">
        <w:t xml:space="preserve">modelled </w:t>
      </w:r>
      <w:r w:rsidR="56E4F306">
        <w:t xml:space="preserve">foot </w:t>
      </w:r>
      <w:r>
        <w:t xml:space="preserve">section were </w:t>
      </w:r>
      <w:r w:rsidR="00E36791">
        <w:t xml:space="preserve">assigned a </w:t>
      </w:r>
      <w:r>
        <w:t xml:space="preserve">fixed </w:t>
      </w:r>
      <w:r w:rsidR="00E36791">
        <w:t>displacement perpendicular to the cutting plane</w:t>
      </w:r>
      <w:r w:rsidR="00767AEF">
        <w:t>.</w:t>
      </w:r>
      <w:r w:rsidR="00C8105E">
        <w:t xml:space="preserve"> </w:t>
      </w:r>
      <w:r w:rsidR="004B5CBC" w:rsidRPr="004B5CBC">
        <w:t>Friction was applied between the insole</w:t>
      </w:r>
      <w:r w:rsidR="00132D03">
        <w:t xml:space="preserve"> and </w:t>
      </w:r>
      <w:r w:rsidR="009C3C4D">
        <w:t>upper</w:t>
      </w:r>
      <w:r w:rsidR="004B5CBC" w:rsidRPr="004B5CBC">
        <w:t xml:space="preserve"> </w:t>
      </w:r>
      <w:r w:rsidR="00A71E47">
        <w:t xml:space="preserve">and the sock with a static coefficient of 0.55 </w:t>
      </w:r>
      <w:r w:rsidR="00462B51">
        <w:fldChar w:fldCharType="begin">
          <w:fldData xml:space="preserve">b3VybmFsJnF1b3Q7LCB3ZWJBYnNvbHV0ZVVybDogJnF1b3Q7aHR0cHM6XHUwMDJmXHUwMDJmam91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==
</w:fldData>
        </w:fldChar>
      </w:r>
      <w:r w:rsidR="00A55AC3">
        <w:instrText xml:space="preserve"> ADDIN EN.CITE </w:instrText>
      </w:r>
      <w:r w:rsidR="00A55AC3">
        <w:fldChar w:fldCharType="begin">
          <w:fldData xml:space="preserve">PEVuZE5vdGU+PENpdGU+PEF1dGhvcj5DYXJsc29uPC9BdXRob3I+PFllYXI+MjAwNjwvWWVhcj48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==
</w:fldData>
        </w:fldChar>
      </w:r>
      <w:r w:rsidR="00A55AC3">
        <w:instrText xml:space="preserve"> ADDIN EN.CITE.DATA </w:instrText>
      </w:r>
      <w:r w:rsidR="00A55AC3">
        <w:fldChar w:fldCharType="end"/>
      </w:r>
      <w:r w:rsidR="00A55AC3">
        <w:fldChar w:fldCharType="begin">
          <w:fldData xml:space="preserve">RUVnVW1WMmFXVjNJR0Z1WkNCRWFYTmpkWE56YVc5dUlHWnZjaUJRY21GamRHbDBhVzl1WlhKekxD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==
</w:fldData>
        </w:fldChar>
      </w:r>
      <w:r w:rsidR="00A55AC3">
        <w:instrText xml:space="preserve"> ADDIN EN.CITE.DATA </w:instrText>
      </w:r>
      <w:r w:rsidR="00A55AC3">
        <w:fldChar w:fldCharType="end"/>
      </w:r>
      <w:r w:rsidR="00A55AC3">
        <w:fldChar w:fldCharType="begin">
          <w:fldData xml:space="preserve">b3VybmFsJnF1b3Q7LCB3ZWJBYnNvbHV0ZVVybDogJnF1b3Q7aHR0cHM6XHUwMDJmXHUwMDJmam91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==
</w:fldData>
        </w:fldChar>
      </w:r>
      <w:r w:rsidR="00A55AC3">
        <w:instrText xml:space="preserve"> ADDIN EN.CITE.DATA </w:instrText>
      </w:r>
      <w:r w:rsidR="00A55AC3">
        <w:fldChar w:fldCharType="end"/>
      </w:r>
      <w:r w:rsidR="00462B51">
        <w:fldChar w:fldCharType="separate"/>
      </w:r>
      <w:r w:rsidR="00A55AC3">
        <w:rPr>
          <w:noProof/>
        </w:rPr>
        <w:t>(39)</w:t>
      </w:r>
      <w:r w:rsidR="00462B51">
        <w:fldChar w:fldCharType="end"/>
      </w:r>
      <w:r w:rsidR="00AE140D">
        <w:t>.</w:t>
      </w:r>
      <w:r w:rsidR="004B5CBC" w:rsidRPr="004B5CBC">
        <w:rPr>
          <w:color w:val="FF0000"/>
        </w:rPr>
        <w:t xml:space="preserve"> </w:t>
      </w:r>
      <w:r w:rsidR="004B5CBC" w:rsidRPr="004B5CBC">
        <w:t xml:space="preserve">The insole, shoe sole and </w:t>
      </w:r>
      <w:r w:rsidR="00B77F5B">
        <w:t>upper</w:t>
      </w:r>
      <w:r w:rsidR="004B5CBC" w:rsidRPr="004B5CBC">
        <w:t xml:space="preserve"> were bonded together</w:t>
      </w:r>
      <w:r w:rsidR="00D05382">
        <w:t>, as were t</w:t>
      </w:r>
      <w:r w:rsidR="004B5CBC" w:rsidRPr="004B5CBC">
        <w:t>he bones, soft tissue and skin.</w:t>
      </w:r>
    </w:p>
    <w:p w14:paraId="21DB4C02" w14:textId="1AFFCBA4" w:rsidR="00D87DD7" w:rsidRDefault="00E766DF" w:rsidP="00ED2412">
      <w:r>
        <w:t xml:space="preserve">Vertical and medial ground reaction forces </w:t>
      </w:r>
      <w:r w:rsidR="003931D1">
        <w:t xml:space="preserve">(GRF) </w:t>
      </w:r>
      <w:r>
        <w:t>were applied to the external boundary of the shoe sole in contact with the ground</w:t>
      </w:r>
      <w:r w:rsidR="00061D32">
        <w:t>, to represent midstance of gait.</w:t>
      </w:r>
      <w:r>
        <w:t xml:space="preserve"> The medial force</w:t>
      </w:r>
      <w:r w:rsidR="00C4441E">
        <w:t xml:space="preserve"> was 5% of the participant’s body weight </w:t>
      </w:r>
      <w:r w:rsidR="008B0A40">
        <w:fldChar w:fldCharType="begin">
          <w:fldData xml:space="preserve">PEVuZE5vdGU+PENpdGU+PEF1dGhvcj5KdW5nPC9BdXRob3I+PFllYXI+MjAxNjwvWWVhcj48UmVj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</w:fldData>
        </w:fldChar>
      </w:r>
      <w:r w:rsidR="00A55AC3">
        <w:instrText xml:space="preserve"> ADDIN EN.CITE </w:instrText>
      </w:r>
      <w:r w:rsidR="00A55AC3">
        <w:fldChar w:fldCharType="begin">
          <w:fldData xml:space="preserve">PEVuZE5vdGU+PENpdGU+PEF1dGhvcj5KdW5nPC9BdXRob3I+PFllYXI+MjAxNjwvWWVhcj48UmVj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</w:fldData>
        </w:fldChar>
      </w:r>
      <w:r w:rsidR="00A55AC3">
        <w:instrText xml:space="preserve"> ADDIN EN.CITE.DATA </w:instrText>
      </w:r>
      <w:r w:rsidR="00A55AC3">
        <w:fldChar w:fldCharType="end"/>
      </w:r>
      <w:r w:rsidR="008B0A40">
        <w:fldChar w:fldCharType="separate"/>
      </w:r>
      <w:r w:rsidR="00A55AC3">
        <w:rPr>
          <w:noProof/>
        </w:rPr>
        <w:t>(40)</w:t>
      </w:r>
      <w:r w:rsidR="008B0A40">
        <w:fldChar w:fldCharType="end"/>
      </w:r>
      <w:r w:rsidR="00C4441E">
        <w:t>.</w:t>
      </w:r>
      <w:r w:rsidR="00716315">
        <w:t xml:space="preserve"> </w:t>
      </w:r>
      <w:r w:rsidR="0026717D">
        <w:t xml:space="preserve">The vertical force was </w:t>
      </w:r>
      <w:r w:rsidR="0077054D">
        <w:t>scaled</w:t>
      </w:r>
      <w:r w:rsidR="00423FFD">
        <w:t>,</w:t>
      </w:r>
      <w:r w:rsidR="00473934">
        <w:t xml:space="preserve"> </w:t>
      </w:r>
      <w:r w:rsidR="00444089">
        <w:t>using</w:t>
      </w:r>
      <w:r w:rsidR="001D6BD3">
        <w:t xml:space="preserve"> the participant</w:t>
      </w:r>
      <w:r w:rsidR="0054198E">
        <w:t xml:space="preserve"> </w:t>
      </w:r>
      <w:r w:rsidR="00115E65">
        <w:t xml:space="preserve">weight </w:t>
      </w:r>
      <w:r w:rsidR="00423FFD">
        <w:t>and comparative length of forefoot section:</w:t>
      </w:r>
      <w:r w:rsidR="00675887">
        <w:t xml:space="preserve"> </w:t>
      </w:r>
    </w:p>
    <w:p w14:paraId="329724A2" w14:textId="22968B5D" w:rsidR="00470B78" w:rsidRPr="00423FFD" w:rsidRDefault="00D1721E" w:rsidP="00ED2412">
      <w:pPr>
        <w:rPr>
          <w:rFonts w:ascii="Cambria Math" w:eastAsiaTheme="minorEastAsia" w:hAnsi="Cambria Math" w:cs="Cambria Math"/>
        </w:rPr>
      </w:pPr>
      <m:oMathPara>
        <m:oMath>
          <m:sSub>
            <m:sSubPr>
              <m:ctrlPr>
                <w:rPr>
                  <w:rFonts w:ascii="Cambria Math" w:hAnsi="Cambria Math" w:cs="Cambria Math"/>
                  <w:i/>
                </w:rPr>
              </m:ctrlPr>
            </m:sSubPr>
            <m:e>
              <m:r>
                <w:rPr>
                  <w:rFonts w:ascii="Cambria Math" w:hAnsi="Cambria Math" w:cs="Cambria Math"/>
                </w:rPr>
                <m:t>GRF</m:t>
              </m:r>
            </m:e>
            <m:sub>
              <m:r>
                <w:rPr>
                  <w:rFonts w:ascii="Cambria Math" w:hAnsi="Cambria Math" w:cs="Cambria Math"/>
                </w:rPr>
                <m:t>vertical</m:t>
              </m:r>
            </m:sub>
          </m:sSub>
          <m:r>
            <w:rPr>
              <w:rFonts w:ascii="Cambria Math" w:hAnsi="Cambria Math" w:cs="Cambria Math"/>
            </w:rPr>
            <m:t xml:space="preserve"> </m:t>
          </m:r>
          <m:d>
            <m:dPr>
              <m:ctrlPr>
                <w:rPr>
                  <w:rFonts w:ascii="Cambria Math" w:hAnsi="Cambria Math" w:cs="Cambria Math"/>
                  <w:i/>
                </w:rPr>
              </m:ctrlPr>
            </m:dPr>
            <m:e>
              <m:r>
                <w:rPr>
                  <w:rFonts w:ascii="Cambria Math" w:hAnsi="Cambria Math" w:cs="Cambria Math"/>
                </w:rPr>
                <m:t>N</m:t>
              </m:r>
            </m:e>
          </m:d>
          <m:r>
            <w:rPr>
              <w:rFonts w:ascii="Cambria Math" w:hAnsi="Cambria Math" w:cs="Cambria Math"/>
            </w:rPr>
            <m:t xml:space="preserve">=Participant Weight </m:t>
          </m:r>
          <m:d>
            <m:dPr>
              <m:ctrlPr>
                <w:rPr>
                  <w:rFonts w:ascii="Cambria Math" w:hAnsi="Cambria Math" w:cs="Cambria Math"/>
                  <w:i/>
                </w:rPr>
              </m:ctrlPr>
            </m:dPr>
            <m:e>
              <m:r>
                <w:rPr>
                  <w:rFonts w:ascii="Cambria Math" w:hAnsi="Cambria Math" w:cs="Cambria Math"/>
                </w:rPr>
                <m:t>kg</m:t>
              </m:r>
            </m:e>
          </m:d>
          <m:r>
            <w:rPr>
              <w:rFonts w:ascii="Cambria Math" w:hAnsi="Cambria Math" w:cs="Cambria Math"/>
            </w:rPr>
            <m:t xml:space="preserve"> ×9.81 ×</m:t>
          </m:r>
          <m:f>
            <m:fPr>
              <m:ctrlPr>
                <w:rPr>
                  <w:rFonts w:ascii="Cambria Math" w:hAnsi="Cambria Math" w:cs="Cambria Math"/>
                  <w:i/>
                </w:rPr>
              </m:ctrlPr>
            </m:fPr>
            <m:num>
              <m:r>
                <w:rPr>
                  <w:rFonts w:ascii="Cambria Math" w:hAnsi="Cambria Math" w:cs="Cambria Math"/>
                </w:rPr>
                <m:t>Forefoot section length</m:t>
              </m:r>
            </m:num>
            <m:den>
              <m:r>
                <w:rPr>
                  <w:rFonts w:ascii="Cambria Math" w:hAnsi="Cambria Math" w:cs="Cambria Math"/>
                </w:rPr>
                <m:t>Full foot length</m:t>
              </m:r>
            </m:den>
          </m:f>
          <m:r>
            <w:rPr>
              <w:rFonts w:ascii="Cambria Math" w:hAnsi="Cambria Math" w:cs="Cambria Math"/>
            </w:rPr>
            <m:t xml:space="preserve"> ×1.4</m:t>
          </m:r>
        </m:oMath>
      </m:oMathPara>
    </w:p>
    <w:p w14:paraId="51B078E4" w14:textId="206D2A40" w:rsidR="00363180" w:rsidRDefault="00423FFD" w:rsidP="00ED2412">
      <w:r>
        <w:lastRenderedPageBreak/>
        <w:t xml:space="preserve">The multiplier of 1.4 represented the proportion of load distributed to the forefoot during midstance </w:t>
      </w:r>
      <w:r w:rsidR="00BB54DC">
        <w:fldChar w:fldCharType="begin"/>
      </w:r>
      <w:r w:rsidR="00A55AC3">
        <w:instrText xml:space="preserve"> ADDIN EN.CITE &lt;EndNote&gt;&lt;Cite&gt;&lt;Author&gt;van der Leeden&lt;/Author&gt;&lt;Year&gt;2006&lt;/Year&gt;&lt;RecNum&gt;6&lt;/RecNum&gt;&lt;DisplayText&gt;(41)&lt;/DisplayText&gt;&lt;record&gt;&lt;rec-number&gt;6&lt;/rec-number&gt;&lt;foreign-keys&gt;&lt;key app="EN" db-id="t9d0twvzixtxpkev55fxeer4rsvxavtvf2pa" timestamp="1634832418"&gt;6&lt;/key&gt;&lt;/foreign-keys&gt;&lt;ref-type name="Journal Article"&gt;17&lt;/ref-type&gt;&lt;contributors&gt;&lt;authors&gt;&lt;author&gt;van der Leeden, M.&lt;/author&gt;&lt;author&gt;Steultjens, M.&lt;/author&gt;&lt;author&gt;Dekker, J. H.&lt;/author&gt;&lt;author&gt;Prins, A. P.&lt;/author&gt;&lt;author&gt;Dekker, J.&lt;/author&gt;&lt;/authors&gt;&lt;/contributors&gt;&lt;auth-address&gt;Jan van Breemen Institute, Center for Rehabilitation and Rheumatology, Jan van Breemenstraat 2, 1056 AB Amsterdam, The Netherlands. m.vd.leeden@janvanbreemen.nl&lt;/auth-address&gt;&lt;titles&gt;&lt;title&gt;Forefoot joint damage, pain and disability in rheumatoid arthritis patients with foot complaints: the role of plantar pressure and gait characteristics&lt;/title&gt;&lt;secondary-title&gt;Rheumatology (Oxford)&lt;/secondary-title&gt;&lt;/titles&gt;&lt;periodical&gt;&lt;full-title&gt;Rheumatology (Oxford)&lt;/full-title&gt;&lt;/periodical&gt;&lt;pages&gt;465-469&lt;/pages&gt;&lt;volume&gt;45&lt;/volume&gt;&lt;number&gt;4&lt;/number&gt;&lt;edition&gt;2005/11/17&lt;/edition&gt;&lt;keywords&gt;&lt;keyword&gt;Activities of Daily Living&lt;/keyword&gt;&lt;keyword&gt;Arthritis, Rheumatoid/*physiopathology&lt;/keyword&gt;&lt;keyword&gt;*Disability Evaluation&lt;/keyword&gt;&lt;keyword&gt;Female&lt;/keyword&gt;&lt;keyword&gt;Foot Diseases/*physiopathology&lt;/keyword&gt;&lt;keyword&gt;Foot Joints/*physiopathology&lt;/keyword&gt;&lt;keyword&gt;Forefoot, Human/*physiopathology&lt;/keyword&gt;&lt;keyword&gt;Gait&lt;/keyword&gt;&lt;keyword&gt;Humans&lt;/keyword&gt;&lt;keyword&gt;Male&lt;/keyword&gt;&lt;keyword&gt;Middle Aged&lt;/keyword&gt;&lt;keyword&gt;Pain/*physiopathology&lt;/keyword&gt;&lt;keyword&gt;Pressure&lt;/keyword&gt;&lt;/keywords&gt;&lt;dates&gt;&lt;year&gt;2006&lt;/year&gt;&lt;pub-dates&gt;&lt;date&gt;Apr&lt;/date&gt;&lt;/pub-dates&gt;&lt;/dates&gt;&lt;isbn&gt;1462-0324 (Print)&amp;#xD;1462-0324 (Linking)&lt;/isbn&gt;&lt;accession-num&gt;16287922&lt;/accession-num&gt;&lt;urls&gt;&lt;related-urls&gt;&lt;url&gt;https://www.ncbi.nlm.nih.gov/pubmed/16287922&lt;/url&gt;&lt;/related-urls&gt;&lt;/urls&gt;&lt;electronic-resource-num&gt;10.1093/rheumatology/kei186&lt;/electronic-resource-num&gt;&lt;/record&gt;&lt;/Cite&gt;&lt;/EndNote&gt;</w:instrText>
      </w:r>
      <w:r w:rsidR="00BB54DC">
        <w:fldChar w:fldCharType="separate"/>
      </w:r>
      <w:r w:rsidR="00A55AC3">
        <w:rPr>
          <w:noProof/>
        </w:rPr>
        <w:t>(41)</w:t>
      </w:r>
      <w:r w:rsidR="00BB54DC">
        <w:fldChar w:fldCharType="end"/>
      </w:r>
      <w:r>
        <w:t xml:space="preserve">. This single </w:t>
      </w:r>
      <w:r w:rsidR="00BB41F9">
        <w:t xml:space="preserve">load </w:t>
      </w:r>
      <w:r>
        <w:t xml:space="preserve">value was adjusted </w:t>
      </w:r>
      <w:r w:rsidR="00316AF6">
        <w:t>across the</w:t>
      </w:r>
      <w:r w:rsidR="003968A9">
        <w:t xml:space="preserve"> forefoot’s</w:t>
      </w:r>
      <w:r w:rsidR="00316AF6">
        <w:t xml:space="preserve"> width, using multipliers of 1.</w:t>
      </w:r>
      <w:r w:rsidR="00620AAD">
        <w:t>05</w:t>
      </w:r>
      <w:r w:rsidR="00316AF6">
        <w:t>, 1.</w:t>
      </w:r>
      <w:r w:rsidR="00620AAD">
        <w:t>26</w:t>
      </w:r>
      <w:r w:rsidR="00316AF6">
        <w:t>, 1.</w:t>
      </w:r>
      <w:r w:rsidR="00620AAD">
        <w:t>06</w:t>
      </w:r>
      <w:r w:rsidR="00316AF6">
        <w:t xml:space="preserve">, </w:t>
      </w:r>
      <w:r w:rsidR="008E6965">
        <w:t>0.</w:t>
      </w:r>
      <w:r w:rsidR="00620AAD">
        <w:t>88</w:t>
      </w:r>
      <w:r w:rsidR="008E6965">
        <w:t xml:space="preserve"> and 0.</w:t>
      </w:r>
      <w:r w:rsidR="00620AAD">
        <w:t>75</w:t>
      </w:r>
      <w:r w:rsidR="008E6965">
        <w:t xml:space="preserve"> for the load under the first to fifth metatarsal heads</w:t>
      </w:r>
      <w:r w:rsidR="54EAB08B">
        <w:t>,</w:t>
      </w:r>
      <w:r w:rsidR="008E6965">
        <w:t xml:space="preserve"> respectively</w:t>
      </w:r>
      <w:r w:rsidR="00924177">
        <w:t xml:space="preserve"> (Fig</w:t>
      </w:r>
      <w:r w:rsidR="00D8329A">
        <w:t xml:space="preserve">ure </w:t>
      </w:r>
      <w:r w:rsidR="00800237">
        <w:t>2</w:t>
      </w:r>
      <w:r w:rsidR="00924177">
        <w:t>)</w:t>
      </w:r>
      <w:r w:rsidR="00F34441">
        <w:t xml:space="preserve">. This distribution was determined </w:t>
      </w:r>
      <w:r w:rsidR="0003331F">
        <w:t>using</w:t>
      </w:r>
      <w:r w:rsidR="00CA6B98">
        <w:t xml:space="preserve"> gait</w:t>
      </w:r>
      <w:r w:rsidR="0003331F">
        <w:t xml:space="preserve"> pressure data of healthy individuals</w:t>
      </w:r>
      <w:r w:rsidR="00CA6B98">
        <w:t>, collect</w:t>
      </w:r>
      <w:r w:rsidR="00686042">
        <w:t>ed</w:t>
      </w:r>
      <w:r w:rsidR="00CA6B98">
        <w:t xml:space="preserve"> with F-scan in-shoe sensors (</w:t>
      </w:r>
      <w:proofErr w:type="spellStart"/>
      <w:r w:rsidR="00CA6B98">
        <w:t>Tekscan</w:t>
      </w:r>
      <w:proofErr w:type="spellEnd"/>
      <w:r w:rsidR="00CA6B98">
        <w:t xml:space="preserve">, </w:t>
      </w:r>
      <w:r w:rsidR="00440D5C">
        <w:t xml:space="preserve">Massachusetts, </w:t>
      </w:r>
      <w:r w:rsidR="00CA6B98">
        <w:t>USA),</w:t>
      </w:r>
      <w:r w:rsidR="0003331F">
        <w:t xml:space="preserve"> and agreed with literature for people</w:t>
      </w:r>
      <w:r w:rsidR="00AC27CB">
        <w:t xml:space="preserve"> with </w:t>
      </w:r>
      <w:r w:rsidR="000249EC">
        <w:t>RA</w:t>
      </w:r>
      <w:r w:rsidR="00DF2EC1">
        <w:t xml:space="preserve"> </w:t>
      </w:r>
      <w:r w:rsidR="00136F02">
        <w:fldChar w:fldCharType="begin"/>
      </w:r>
      <w:r w:rsidR="00A55AC3">
        <w:instrText xml:space="preserve"> ADDIN EN.CITE &lt;EndNote&gt;&lt;Cite&gt;&lt;Author&gt;van der Leeden&lt;/Author&gt;&lt;Year&gt;2006&lt;/Year&gt;&lt;RecNum&gt;6&lt;/RecNum&gt;&lt;DisplayText&gt;(41)&lt;/DisplayText&gt;&lt;record&gt;&lt;rec-number&gt;6&lt;/rec-number&gt;&lt;foreign-keys&gt;&lt;key app="EN" db-id="t9d0twvzixtxpkev55fxeer4rsvxavtvf2pa" timestamp="1634832418"&gt;6&lt;/key&gt;&lt;/foreign-keys&gt;&lt;ref-type name="Journal Article"&gt;17&lt;/ref-type&gt;&lt;contributors&gt;&lt;authors&gt;&lt;author&gt;van der Leeden, M.&lt;/author&gt;&lt;author&gt;Steultjens, M.&lt;/author&gt;&lt;author&gt;Dekker, J. H.&lt;/author&gt;&lt;author&gt;Prins, A. P.&lt;/author&gt;&lt;author&gt;Dekker, J.&lt;/author&gt;&lt;/authors&gt;&lt;/contributors&gt;&lt;auth-address&gt;Jan van Breemen Institute, Center for Rehabilitation and Rheumatology, Jan van Breemenstraat 2, 1056 AB Amsterdam, The Netherlands. m.vd.leeden@janvanbreemen.nl&lt;/auth-address&gt;&lt;titles&gt;&lt;title&gt;Forefoot joint damage, pain and disability in rheumatoid arthritis patients with foot complaints: the role of plantar pressure and gait characteristics&lt;/title&gt;&lt;secondary-title&gt;Rheumatology (Oxford)&lt;/secondary-title&gt;&lt;/titles&gt;&lt;periodical&gt;&lt;full-title&gt;Rheumatology (Oxford)&lt;/full-title&gt;&lt;/periodical&gt;&lt;pages&gt;465-469&lt;/pages&gt;&lt;volume&gt;45&lt;/volume&gt;&lt;number&gt;4&lt;/number&gt;&lt;edition&gt;2005/11/17&lt;/edition&gt;&lt;keywords&gt;&lt;keyword&gt;Activities of Daily Living&lt;/keyword&gt;&lt;keyword&gt;Arthritis, Rheumatoid/*physiopathology&lt;/keyword&gt;&lt;keyword&gt;*Disability Evaluation&lt;/keyword&gt;&lt;keyword&gt;Female&lt;/keyword&gt;&lt;keyword&gt;Foot Diseases/*physiopathology&lt;/keyword&gt;&lt;keyword&gt;Foot Joints/*physiopathology&lt;/keyword&gt;&lt;keyword&gt;Forefoot, Human/*physiopathology&lt;/keyword&gt;&lt;keyword&gt;Gait&lt;/keyword&gt;&lt;keyword&gt;Humans&lt;/keyword&gt;&lt;keyword&gt;Male&lt;/keyword&gt;&lt;keyword&gt;Middle Aged&lt;/keyword&gt;&lt;keyword&gt;Pain/*physiopathology&lt;/keyword&gt;&lt;keyword&gt;Pressure&lt;/keyword&gt;&lt;/keywords&gt;&lt;dates&gt;&lt;year&gt;2006&lt;/year&gt;&lt;pub-dates&gt;&lt;date&gt;Apr&lt;/date&gt;&lt;/pub-dates&gt;&lt;/dates&gt;&lt;isbn&gt;1462-0324 (Print)&amp;#xD;1462-0324 (Linking)&lt;/isbn&gt;&lt;accession-num&gt;16287922&lt;/accession-num&gt;&lt;urls&gt;&lt;related-urls&gt;&lt;url&gt;https://www.ncbi.nlm.nih.gov/pubmed/16287922&lt;/url&gt;&lt;/related-urls&gt;&lt;/urls&gt;&lt;electronic-resource-num&gt;10.1093/rheumatology/kei186&lt;/electronic-resource-num&gt;&lt;/record&gt;&lt;/Cite&gt;&lt;/EndNote&gt;</w:instrText>
      </w:r>
      <w:r w:rsidR="00136F02">
        <w:fldChar w:fldCharType="separate"/>
      </w:r>
      <w:r w:rsidR="00A55AC3">
        <w:rPr>
          <w:noProof/>
        </w:rPr>
        <w:t>(41)</w:t>
      </w:r>
      <w:r w:rsidR="00136F02">
        <w:fldChar w:fldCharType="end"/>
      </w:r>
      <w:r>
        <w:t>.</w:t>
      </w:r>
    </w:p>
    <w:p w14:paraId="4E076633" w14:textId="29D7FC39" w:rsidR="000F3272" w:rsidRPr="000F3272" w:rsidRDefault="00245D26" w:rsidP="00ED2412">
      <w:r w:rsidRPr="003D4197">
        <w:t xml:space="preserve">A </w:t>
      </w:r>
      <w:r w:rsidR="00D9111B">
        <w:t>2</w:t>
      </w:r>
      <w:r w:rsidR="00D9111B" w:rsidRPr="00AE17CF">
        <w:rPr>
          <w:vertAlign w:val="superscript"/>
        </w:rPr>
        <w:t>nd</w:t>
      </w:r>
      <w:r w:rsidR="00D9111B">
        <w:t xml:space="preserve"> order </w:t>
      </w:r>
      <w:r w:rsidR="003D4197" w:rsidRPr="003D4197">
        <w:t>tetrahedral mesh</w:t>
      </w:r>
      <w:r w:rsidR="003D4197">
        <w:t xml:space="preserve"> was used </w:t>
      </w:r>
      <w:r w:rsidR="007144FF">
        <w:t>with</w:t>
      </w:r>
      <w:r w:rsidR="00986E9D">
        <w:t xml:space="preserve"> local</w:t>
      </w:r>
      <w:r w:rsidR="007144FF">
        <w:t xml:space="preserve"> </w:t>
      </w:r>
      <w:r w:rsidR="00986E9D">
        <w:t>re</w:t>
      </w:r>
      <w:r w:rsidR="007144FF">
        <w:t>fine</w:t>
      </w:r>
      <w:r w:rsidR="00986E9D">
        <w:t>ment</w:t>
      </w:r>
      <w:r w:rsidR="007144FF">
        <w:t xml:space="preserve"> </w:t>
      </w:r>
      <w:r w:rsidR="00F03C55">
        <w:t xml:space="preserve">in the narrow skin and sock domains, and at the </w:t>
      </w:r>
      <w:r w:rsidR="00D80E75">
        <w:t>insole/sock</w:t>
      </w:r>
      <w:r w:rsidR="00F03C55">
        <w:t xml:space="preserve"> boundar</w:t>
      </w:r>
      <w:r w:rsidR="00D80E75">
        <w:t>y (</w:t>
      </w:r>
      <w:r w:rsidR="00AE17CF">
        <w:t>Appe</w:t>
      </w:r>
      <w:r w:rsidR="00A51D4D">
        <w:t>ndix 1</w:t>
      </w:r>
      <w:r w:rsidR="00D80E75">
        <w:t>)</w:t>
      </w:r>
      <w:r w:rsidR="00F03C55">
        <w:t>.</w:t>
      </w:r>
      <w:r w:rsidR="00633BAF">
        <w:t xml:space="preserve"> </w:t>
      </w:r>
      <w:r w:rsidR="0038248F">
        <w:t>Mesh convergence was assessed</w:t>
      </w:r>
      <w:r w:rsidR="00657C44">
        <w:t xml:space="preserve"> using P1 models</w:t>
      </w:r>
      <w:r w:rsidR="00B37DDB">
        <w:t>.</w:t>
      </w:r>
      <w:r w:rsidR="0038248F">
        <w:t xml:space="preserve"> </w:t>
      </w:r>
      <w:r w:rsidR="00B37DDB">
        <w:t>F</w:t>
      </w:r>
      <w:r w:rsidR="004675C3">
        <w:t xml:space="preserve">or the mesh used, percentile shear strain and pressure results were within 2.5% </w:t>
      </w:r>
      <w:r w:rsidR="002134A2">
        <w:t>of the</w:t>
      </w:r>
      <w:r w:rsidR="000F3272">
        <w:t xml:space="preserve"> finest mesh</w:t>
      </w:r>
      <w:r w:rsidR="002134A2">
        <w:t xml:space="preserve"> results</w:t>
      </w:r>
      <w:r w:rsidR="000F3272">
        <w:t>.</w:t>
      </w:r>
      <w:r w:rsidR="002B1863">
        <w:t xml:space="preserve"> </w:t>
      </w:r>
      <w:r w:rsidR="009A50E5">
        <w:t>Similarly, a</w:t>
      </w:r>
      <w:r w:rsidR="00E35199">
        <w:t xml:space="preserve"> sensitivity analysis was performed to ensure that the </w:t>
      </w:r>
      <w:r w:rsidR="00A16162">
        <w:t>proximity of the forefoot section</w:t>
      </w:r>
      <w:r w:rsidR="00EF3F11">
        <w:t>’s cut edges</w:t>
      </w:r>
      <w:r w:rsidR="00A16162">
        <w:t xml:space="preserve"> to the region of interest would not affect the model results</w:t>
      </w:r>
      <w:r w:rsidR="00283EB3">
        <w:t xml:space="preserve"> (Appendix 2)</w:t>
      </w:r>
      <w:r w:rsidR="00A16162">
        <w:t xml:space="preserve">. </w:t>
      </w:r>
    </w:p>
    <w:p w14:paraId="4BF6BEC9" w14:textId="56F018B4" w:rsidR="00ED2412" w:rsidRDefault="00ED2412" w:rsidP="00ED2412">
      <w:pPr>
        <w:pStyle w:val="ListParagraph"/>
        <w:numPr>
          <w:ilvl w:val="1"/>
          <w:numId w:val="1"/>
        </w:numPr>
        <w:rPr>
          <w:b/>
          <w:bCs/>
        </w:rPr>
      </w:pPr>
      <w:r>
        <w:rPr>
          <w:b/>
          <w:bCs/>
        </w:rPr>
        <w:t>Data Analysis</w:t>
      </w:r>
    </w:p>
    <w:p w14:paraId="6155FB5B" w14:textId="2E3E7DA5" w:rsidR="00C52EB3" w:rsidRPr="00C52EB3" w:rsidRDefault="00E00D1A" w:rsidP="00ED2412">
      <w:r>
        <w:t xml:space="preserve">Four </w:t>
      </w:r>
      <w:r w:rsidR="7CD9F0B9">
        <w:t>parameters</w:t>
      </w:r>
      <w:r>
        <w:t xml:space="preserve"> were used </w:t>
      </w:r>
      <w:r w:rsidR="56803F31">
        <w:t xml:space="preserve">to </w:t>
      </w:r>
      <w:r>
        <w:t>provide indications of tissue damage risk</w:t>
      </w:r>
      <w:r w:rsidR="00E42F89">
        <w:t xml:space="preserve">, that had been used previously in </w:t>
      </w:r>
      <w:r w:rsidR="005C54FF">
        <w:t xml:space="preserve">literature </w:t>
      </w:r>
      <w:r w:rsidR="00A55AC3">
        <w:fldChar w:fldCharType="begin">
          <w:fldData xml:space="preserve">PEVuZE5vdGU+PENpdGU+PEF1dGhvcj5CYWRlcjwvQXV0aG9yPjxZZWFyPjIwMTg8L1llYXI+PFJl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</w:fldData>
        </w:fldChar>
      </w:r>
      <w:r w:rsidR="00A55AC3">
        <w:instrText xml:space="preserve"> ADDIN EN.CITE </w:instrText>
      </w:r>
      <w:r w:rsidR="00A55AC3">
        <w:fldChar w:fldCharType="begin">
          <w:fldData xml:space="preserve">PEVuZE5vdGU+PENpdGU+PEF1dGhvcj5CYWRlcjwvQXV0aG9yPjxZZWFyPjIwMTg8L1llYXI+PFJl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</w:fldData>
        </w:fldChar>
      </w:r>
      <w:r w:rsidR="00A55AC3">
        <w:instrText xml:space="preserve"> ADDIN EN.CITE.DATA </w:instrText>
      </w:r>
      <w:r w:rsidR="00A55AC3">
        <w:fldChar w:fldCharType="end"/>
      </w:r>
      <w:r w:rsidR="00A55AC3">
        <w:fldChar w:fldCharType="separate"/>
      </w:r>
      <w:r w:rsidR="00A55AC3">
        <w:rPr>
          <w:noProof/>
        </w:rPr>
        <w:t>(42-44)</w:t>
      </w:r>
      <w:r w:rsidR="00A55AC3">
        <w:fldChar w:fldCharType="end"/>
      </w:r>
      <w:r>
        <w:t xml:space="preserve">. </w:t>
      </w:r>
      <w:r w:rsidR="00FC35ED">
        <w:t xml:space="preserve">Data from the models </w:t>
      </w:r>
      <w:r w:rsidR="003811F9">
        <w:t>were</w:t>
      </w:r>
      <w:r w:rsidR="00FC35ED">
        <w:t xml:space="preserve"> processed in MATLAB to calculate </w:t>
      </w:r>
      <w:r w:rsidR="62052E1D">
        <w:t>the following:</w:t>
      </w:r>
    </w:p>
    <w:p w14:paraId="4909F26B" w14:textId="62822E10" w:rsidR="00C52EB3" w:rsidRPr="00C52EB3" w:rsidRDefault="009C14A6" w:rsidP="00847086">
      <w:pPr>
        <w:pStyle w:val="ListParagraph"/>
        <w:numPr>
          <w:ilvl w:val="0"/>
          <w:numId w:val="20"/>
        </w:numPr>
        <w:rPr>
          <w:rFonts w:eastAsiaTheme="minorEastAsia"/>
        </w:rPr>
      </w:pPr>
      <w:r>
        <w:t>99</w:t>
      </w:r>
      <w:r w:rsidRPr="009C14A6">
        <w:rPr>
          <w:vertAlign w:val="superscript"/>
        </w:rPr>
        <w:t>th</w:t>
      </w:r>
      <w:r>
        <w:t xml:space="preserve"> percentile shear strain</w:t>
      </w:r>
      <w:r w:rsidR="002039AD">
        <w:t xml:space="preserve"> (calculated from Green-Lagrange strain tensor)</w:t>
      </w:r>
      <w:r>
        <w:t xml:space="preserve"> </w:t>
      </w:r>
      <w:r w:rsidR="00852FD5">
        <w:t xml:space="preserve">in the </w:t>
      </w:r>
      <w:r w:rsidR="000F769B">
        <w:t xml:space="preserve">soft </w:t>
      </w:r>
      <w:r w:rsidR="00852FD5">
        <w:t>tissues</w:t>
      </w:r>
      <w:r w:rsidR="008E1A8A">
        <w:t>,</w:t>
      </w:r>
    </w:p>
    <w:p w14:paraId="6A773BBE" w14:textId="4CC026D7" w:rsidR="00484C75" w:rsidRPr="00C52EB3" w:rsidRDefault="00484C75" w:rsidP="00847086">
      <w:pPr>
        <w:pStyle w:val="ListParagraph"/>
        <w:numPr>
          <w:ilvl w:val="0"/>
          <w:numId w:val="20"/>
        </w:numPr>
        <w:rPr>
          <w:rFonts w:eastAsiaTheme="minorEastAsia"/>
        </w:rPr>
      </w:pPr>
      <w:r>
        <w:t>volume of tissue above 10% shear strain,</w:t>
      </w:r>
    </w:p>
    <w:p w14:paraId="7A77A4FA" w14:textId="10621071" w:rsidR="00C52EB3" w:rsidRDefault="00B31578" w:rsidP="00847086">
      <w:pPr>
        <w:pStyle w:val="ListParagraph"/>
        <w:numPr>
          <w:ilvl w:val="0"/>
          <w:numId w:val="20"/>
        </w:numPr>
      </w:pPr>
      <w:r>
        <w:t>99</w:t>
      </w:r>
      <w:r w:rsidRPr="009C14A6">
        <w:rPr>
          <w:vertAlign w:val="superscript"/>
        </w:rPr>
        <w:t>th</w:t>
      </w:r>
      <w:r>
        <w:t xml:space="preserve"> percentile</w:t>
      </w:r>
      <w:r w:rsidR="00717BF3">
        <w:t xml:space="preserve"> plantar pressure</w:t>
      </w:r>
      <w:r w:rsidR="0097591D">
        <w:t xml:space="preserve">, </w:t>
      </w:r>
    </w:p>
    <w:p w14:paraId="2904DB9A" w14:textId="192CB09B" w:rsidR="00C52EB3" w:rsidRPr="00C52EB3" w:rsidRDefault="008E1A8A" w:rsidP="00847086">
      <w:pPr>
        <w:pStyle w:val="ListParagraph"/>
        <w:numPr>
          <w:ilvl w:val="0"/>
          <w:numId w:val="20"/>
        </w:numPr>
      </w:pPr>
      <w:r>
        <w:t>maximum plantar pressure gradient</w:t>
      </w:r>
      <w:r w:rsidR="00484C75">
        <w:t>.</w:t>
      </w:r>
    </w:p>
    <w:p w14:paraId="6EF00F42" w14:textId="13B5AFCD" w:rsidR="00C52EB3" w:rsidRPr="00C52EB3" w:rsidRDefault="00BC3B24" w:rsidP="00454F12">
      <w:r>
        <w:t>T</w:t>
      </w:r>
      <w:r w:rsidR="00717BF3">
        <w:t>he percentile calculations were based on</w:t>
      </w:r>
      <w:r w:rsidR="00611AE2">
        <w:t xml:space="preserve"> </w:t>
      </w:r>
      <w:r w:rsidR="009F0B47">
        <w:t xml:space="preserve">soft tissue </w:t>
      </w:r>
      <w:r w:rsidR="00717BF3">
        <w:t xml:space="preserve">volume </w:t>
      </w:r>
      <w:r w:rsidR="00203095">
        <w:t xml:space="preserve">for </w:t>
      </w:r>
      <w:r w:rsidR="00F16A82">
        <w:t xml:space="preserve">shear </w:t>
      </w:r>
      <w:r w:rsidR="00203095">
        <w:t xml:space="preserve">strain and </w:t>
      </w:r>
      <w:r w:rsidR="00344A9B">
        <w:t>orthosis</w:t>
      </w:r>
      <w:r w:rsidR="00203095">
        <w:t xml:space="preserve">/limb interface </w:t>
      </w:r>
      <w:r w:rsidR="00611AE2">
        <w:t xml:space="preserve">area </w:t>
      </w:r>
      <w:r w:rsidR="00203095">
        <w:t>for pressure.</w:t>
      </w:r>
      <w:r w:rsidR="00801A3A">
        <w:t xml:space="preserve"> </w:t>
      </w:r>
      <w:r w:rsidR="00C82790">
        <w:t>99</w:t>
      </w:r>
      <w:r w:rsidR="00C82790" w:rsidRPr="00A55AC3">
        <w:rPr>
          <w:vertAlign w:val="superscript"/>
        </w:rPr>
        <w:t>th</w:t>
      </w:r>
      <w:r w:rsidR="00C82790">
        <w:t>% values were used</w:t>
      </w:r>
      <w:r w:rsidR="00B2721E">
        <w:t xml:space="preserve"> rather than maximums so that</w:t>
      </w:r>
      <w:r w:rsidR="00581D97">
        <w:t xml:space="preserve"> outliers due to</w:t>
      </w:r>
      <w:r w:rsidR="00CD7DDE">
        <w:t xml:space="preserve"> highly</w:t>
      </w:r>
      <w:r w:rsidR="00B2721E">
        <w:t xml:space="preserve"> localised peaks</w:t>
      </w:r>
      <w:r w:rsidR="00261547">
        <w:t xml:space="preserve"> </w:t>
      </w:r>
      <w:r w:rsidR="00163A5B">
        <w:t>were excluded and so did not affect the model comparisons</w:t>
      </w:r>
      <w:r w:rsidR="00A90629">
        <w:t>.</w:t>
      </w:r>
      <w:r w:rsidR="00AB1445">
        <w:t xml:space="preserve"> The percentile value </w:t>
      </w:r>
      <w:r w:rsidR="00B31A90">
        <w:t>itself (99</w:t>
      </w:r>
      <w:r w:rsidR="000D2A07" w:rsidRPr="00A55AC3">
        <w:rPr>
          <w:vertAlign w:val="superscript"/>
        </w:rPr>
        <w:t>th</w:t>
      </w:r>
      <w:r w:rsidR="00B31A90">
        <w:t xml:space="preserve">) </w:t>
      </w:r>
      <w:r w:rsidR="00AB1445">
        <w:t xml:space="preserve">was chosen based on </w:t>
      </w:r>
      <w:r w:rsidR="000D2A07">
        <w:t>examination of the relevant histogram</w:t>
      </w:r>
      <w:r w:rsidR="00246295">
        <w:t xml:space="preserve">s, so that the majority of the </w:t>
      </w:r>
      <w:r w:rsidR="00E74124">
        <w:t xml:space="preserve">pressure or </w:t>
      </w:r>
      <w:r w:rsidR="00441058">
        <w:t>strain was included.</w:t>
      </w:r>
      <w:r w:rsidR="00A90629">
        <w:t xml:space="preserve"> </w:t>
      </w:r>
      <w:r w:rsidR="004C3B39">
        <w:t xml:space="preserve">For </w:t>
      </w:r>
      <w:r w:rsidR="00203095">
        <w:t>the pressure</w:t>
      </w:r>
      <w:r w:rsidR="00801A3A">
        <w:t xml:space="preserve"> gradient calculations, t</w:t>
      </w:r>
      <w:r w:rsidR="00721F59">
        <w:t xml:space="preserve">he plantar pressure data was </w:t>
      </w:r>
      <w:r w:rsidR="006B1C3D">
        <w:t>resampled to a</w:t>
      </w:r>
      <w:r w:rsidR="00074E88">
        <w:t xml:space="preserve"> 5x5mm resolution to reflect </w:t>
      </w:r>
      <w:r w:rsidR="00AE4277">
        <w:t>experimental F-scan sensor</w:t>
      </w:r>
      <w:r w:rsidR="00AB1F4E">
        <w:t xml:space="preserve"> measurement</w:t>
      </w:r>
      <w:r w:rsidR="00AE4277">
        <w:t xml:space="preserve">s. </w:t>
      </w:r>
      <w:r w:rsidR="00820C0C">
        <w:t xml:space="preserve">The </w:t>
      </w:r>
      <w:r w:rsidR="00E65F7E">
        <w:t>pressure results along the cut edges of t</w:t>
      </w:r>
      <w:r w:rsidR="00BB7EA0">
        <w:t>he forefoot sections were omitted from this resampling process as they were affected by the boundary conditions.</w:t>
      </w:r>
      <w:r w:rsidR="00865E1E">
        <w:t xml:space="preserve"> The maximum pressure gradient was then found by c</w:t>
      </w:r>
      <w:r w:rsidR="00C26519">
        <w:t xml:space="preserve">alculating the </w:t>
      </w:r>
      <w:r w:rsidR="0083086C">
        <w:t>pressure difference between each point and its neighbours, divided by the distance between points.</w:t>
      </w:r>
      <w:r w:rsidR="007E210D">
        <w:t xml:space="preserve"> Alongside these model results, clinical data for the participants were </w:t>
      </w:r>
      <w:r w:rsidR="008F53A6">
        <w:t>assessed</w:t>
      </w:r>
      <w:r w:rsidR="007E210D">
        <w:t xml:space="preserve"> including </w:t>
      </w:r>
      <w:r w:rsidR="3A57DF22">
        <w:t>body</w:t>
      </w:r>
      <w:r w:rsidR="44520654">
        <w:t xml:space="preserve"> </w:t>
      </w:r>
      <w:r w:rsidR="3A57DF22">
        <w:t>mass index (</w:t>
      </w:r>
      <w:r w:rsidR="007E210D">
        <w:t>BMI</w:t>
      </w:r>
      <w:r w:rsidR="762A4575">
        <w:t>)</w:t>
      </w:r>
      <w:r w:rsidR="007E210D">
        <w:t>, LFIS-IF scores, instances of bursae, erosion and synovial hypertrophy at the joints, and the MRI-based anatomic</w:t>
      </w:r>
      <w:r w:rsidR="50A7FD88">
        <w:t>al</w:t>
      </w:r>
      <w:r w:rsidR="007E210D">
        <w:t xml:space="preserve"> measures mentioned above.</w:t>
      </w:r>
    </w:p>
    <w:p w14:paraId="2B94C829" w14:textId="708A2594" w:rsidR="00C83BAE" w:rsidRPr="00C83BAE" w:rsidRDefault="00472F2E" w:rsidP="00ED2412">
      <w:r>
        <w:rPr>
          <w:color w:val="000000"/>
          <w:shd w:val="clear" w:color="auto" w:fill="FFFFFF"/>
        </w:rPr>
        <w:t xml:space="preserve">SPSS Statistics </w:t>
      </w:r>
      <w:r w:rsidR="00B065EB">
        <w:rPr>
          <w:color w:val="000000"/>
          <w:shd w:val="clear" w:color="auto" w:fill="FFFFFF"/>
        </w:rPr>
        <w:t>(</w:t>
      </w:r>
      <w:r>
        <w:rPr>
          <w:color w:val="000000"/>
          <w:shd w:val="clear" w:color="auto" w:fill="FFFFFF"/>
        </w:rPr>
        <w:t>v.27</w:t>
      </w:r>
      <w:r w:rsidR="00B065EB">
        <w:rPr>
          <w:color w:val="000000"/>
          <w:shd w:val="clear" w:color="auto" w:fill="FFFFFF"/>
        </w:rPr>
        <w:t>,</w:t>
      </w:r>
      <w:r>
        <w:rPr>
          <w:color w:val="000000"/>
          <w:shd w:val="clear" w:color="auto" w:fill="FFFFFF"/>
        </w:rPr>
        <w:t xml:space="preserve"> IBM Corp., </w:t>
      </w:r>
      <w:r w:rsidR="000E15AC">
        <w:rPr>
          <w:color w:val="000000"/>
          <w:shd w:val="clear" w:color="auto" w:fill="FFFFFF"/>
        </w:rPr>
        <w:t xml:space="preserve">Armonk, NY, </w:t>
      </w:r>
      <w:r>
        <w:rPr>
          <w:color w:val="000000"/>
          <w:shd w:val="clear" w:color="auto" w:fill="FFFFFF"/>
        </w:rPr>
        <w:t>USA</w:t>
      </w:r>
      <w:r w:rsidR="00ED623F">
        <w:t>) was used to carry out statistical analyses of the model results and participant data.</w:t>
      </w:r>
      <w:r w:rsidR="008B5095">
        <w:t xml:space="preserve"> Shapiro-Wilk normality tests were performed to determine whether parametric or non-parametric tests </w:t>
      </w:r>
      <w:r w:rsidR="23B1757B">
        <w:t>were appropriate</w:t>
      </w:r>
      <w:r w:rsidR="008B5095">
        <w:t>.</w:t>
      </w:r>
      <w:r w:rsidR="0037178B">
        <w:t xml:space="preserve"> </w:t>
      </w:r>
      <w:r w:rsidR="009A51A0">
        <w:t>D</w:t>
      </w:r>
      <w:r w:rsidR="0037178B">
        <w:t>isease duration</w:t>
      </w:r>
      <w:r w:rsidR="006E5F36">
        <w:t xml:space="preserve">, </w:t>
      </w:r>
      <w:r w:rsidR="0037178B">
        <w:t>lateral sesamoid offset</w:t>
      </w:r>
      <w:r w:rsidR="006E5F36">
        <w:t xml:space="preserve"> and volume </w:t>
      </w:r>
      <w:r w:rsidR="006D49F5">
        <w:t xml:space="preserve">of tissue </w:t>
      </w:r>
      <w:r w:rsidR="006E5F36">
        <w:t>over 10% shear strain were found to be</w:t>
      </w:r>
      <w:r w:rsidR="005F4D53">
        <w:t xml:space="preserve"> non-parametric</w:t>
      </w:r>
      <w:r w:rsidR="00F6663C">
        <w:t>.</w:t>
      </w:r>
      <w:r w:rsidR="006E5F36">
        <w:t xml:space="preserve"> </w:t>
      </w:r>
      <w:r w:rsidR="00F63C1A">
        <w:t>T</w:t>
      </w:r>
      <w:r w:rsidR="003C5340">
        <w:t xml:space="preserve">he </w:t>
      </w:r>
      <w:r w:rsidR="00017D81">
        <w:t xml:space="preserve">remaining </w:t>
      </w:r>
      <w:r w:rsidR="003C5340">
        <w:t>FE</w:t>
      </w:r>
      <w:r w:rsidR="00E97EDF">
        <w:t xml:space="preserve"> model </w:t>
      </w:r>
      <w:r w:rsidR="006242E9">
        <w:t>predictions</w:t>
      </w:r>
      <w:r w:rsidR="00E97EDF">
        <w:t>, morphological measurements</w:t>
      </w:r>
      <w:r w:rsidR="00C460C0">
        <w:t xml:space="preserve"> and clinical data</w:t>
      </w:r>
      <w:r w:rsidR="003C5340">
        <w:t xml:space="preserve"> were </w:t>
      </w:r>
      <w:r w:rsidR="00176F2A">
        <w:t>found to be parametric.</w:t>
      </w:r>
      <w:r w:rsidR="00F63C1A">
        <w:t xml:space="preserve"> Pearson correlation analyses were performed to determine the relationships between</w:t>
      </w:r>
      <w:r w:rsidR="002B7D2E">
        <w:t xml:space="preserve"> parametrically distributed variables</w:t>
      </w:r>
      <w:r w:rsidR="00632623">
        <w:t>,</w:t>
      </w:r>
      <w:r w:rsidR="00927B4C">
        <w:t xml:space="preserve"> and where </w:t>
      </w:r>
      <w:r w:rsidR="00A03DC1">
        <w:t>variables were skewed</w:t>
      </w:r>
      <w:r w:rsidR="00502DCE">
        <w:t>,</w:t>
      </w:r>
      <w:r w:rsidR="00B54725">
        <w:t xml:space="preserve"> </w:t>
      </w:r>
      <w:r w:rsidR="00A03DC1">
        <w:t xml:space="preserve">Spearman’s correlations were </w:t>
      </w:r>
      <w:r w:rsidR="00632623">
        <w:t>used</w:t>
      </w:r>
      <w:r w:rsidR="00A03DC1">
        <w:t>.</w:t>
      </w:r>
    </w:p>
    <w:p w14:paraId="7CE09228" w14:textId="71F7270F" w:rsidR="00113422" w:rsidRDefault="00113422" w:rsidP="00E01EB7">
      <w:pPr>
        <w:pStyle w:val="ListParagraph"/>
        <w:numPr>
          <w:ilvl w:val="0"/>
          <w:numId w:val="1"/>
        </w:numPr>
        <w:ind w:left="714" w:hanging="357"/>
        <w:contextualSpacing w:val="0"/>
        <w:rPr>
          <w:b/>
          <w:bCs/>
        </w:rPr>
      </w:pPr>
      <w:r>
        <w:rPr>
          <w:b/>
          <w:bCs/>
        </w:rPr>
        <w:t>Results</w:t>
      </w:r>
    </w:p>
    <w:p w14:paraId="31A270CC" w14:textId="5B149031" w:rsidR="00516303" w:rsidRDefault="00E01EB7" w:rsidP="00516303">
      <w:pPr>
        <w:pStyle w:val="ListParagraph"/>
        <w:numPr>
          <w:ilvl w:val="1"/>
          <w:numId w:val="1"/>
        </w:numPr>
        <w:rPr>
          <w:b/>
          <w:bCs/>
        </w:rPr>
      </w:pPr>
      <w:r>
        <w:rPr>
          <w:b/>
          <w:bCs/>
        </w:rPr>
        <w:t xml:space="preserve">Demographic and Morphological </w:t>
      </w:r>
      <w:r w:rsidR="00DB2F23">
        <w:rPr>
          <w:b/>
          <w:bCs/>
        </w:rPr>
        <w:t>Comparisons</w:t>
      </w:r>
    </w:p>
    <w:p w14:paraId="4EFE9A3B" w14:textId="16E051FB" w:rsidR="00802F41" w:rsidRPr="00802F41" w:rsidRDefault="009D1A26" w:rsidP="00802F41">
      <w:r>
        <w:lastRenderedPageBreak/>
        <w:t>All</w:t>
      </w:r>
      <w:r w:rsidR="00173EE6">
        <w:t xml:space="preserve"> 13</w:t>
      </w:r>
      <w:r>
        <w:t xml:space="preserve"> RA</w:t>
      </w:r>
      <w:r w:rsidR="00173EE6">
        <w:t xml:space="preserve"> participants</w:t>
      </w:r>
      <w:r w:rsidR="00923871">
        <w:t xml:space="preserve"> </w:t>
      </w:r>
      <w:r w:rsidR="00DE2CB7">
        <w:t xml:space="preserve">selected for this secondary analysis </w:t>
      </w:r>
      <w:r w:rsidR="00011D61">
        <w:t>had</w:t>
      </w:r>
      <w:r w:rsidR="00923871">
        <w:t xml:space="preserve"> relatively established </w:t>
      </w:r>
      <w:r w:rsidR="009217A0">
        <w:t>disease</w:t>
      </w:r>
      <w:r w:rsidR="00011D61">
        <w:t>, of</w:t>
      </w:r>
      <w:r w:rsidR="009217A0">
        <w:t xml:space="preserve"> duration over 1yr</w:t>
      </w:r>
      <w:r w:rsidR="00390D38">
        <w:t xml:space="preserve"> and varying </w:t>
      </w:r>
      <w:r w:rsidR="005F688A">
        <w:t>morphological presentations (</w:t>
      </w:r>
      <w:r w:rsidR="005F688A">
        <w:fldChar w:fldCharType="begin"/>
      </w:r>
      <w:r w:rsidR="005F688A">
        <w:instrText xml:space="preserve"> REF _Ref85540507 \h </w:instrText>
      </w:r>
      <w:r w:rsidR="005F688A">
        <w:fldChar w:fldCharType="separate"/>
      </w:r>
      <w:r w:rsidR="00CC630B">
        <w:t xml:space="preserve">Figure </w:t>
      </w:r>
      <w:r w:rsidR="00CC630B">
        <w:rPr>
          <w:noProof/>
        </w:rPr>
        <w:t>3</w:t>
      </w:r>
      <w:r w:rsidR="005F688A">
        <w:fldChar w:fldCharType="end"/>
      </w:r>
      <w:r w:rsidR="005F688A">
        <w:t>)</w:t>
      </w:r>
      <w:r w:rsidR="00090B84">
        <w:t>.</w:t>
      </w:r>
      <w:r w:rsidR="000066EF">
        <w:t xml:space="preserve"> </w:t>
      </w:r>
      <w:r w:rsidR="00066B7F">
        <w:t>L</w:t>
      </w:r>
      <w:r w:rsidR="00FE0CBD">
        <w:t xml:space="preserve">onger </w:t>
      </w:r>
      <w:r w:rsidR="00BB3255">
        <w:t xml:space="preserve">disease duration was correlated </w:t>
      </w:r>
      <w:r w:rsidR="00066B7F">
        <w:t>with</w:t>
      </w:r>
      <w:r w:rsidR="00C27620">
        <w:t xml:space="preserve"> sesamoid bones</w:t>
      </w:r>
      <w:r w:rsidR="00CC4DB9">
        <w:t xml:space="preserve"> offset</w:t>
      </w:r>
      <w:r w:rsidR="002F553D">
        <w:t xml:space="preserve"> (</w:t>
      </w:r>
      <w:r w:rsidR="002F553D" w:rsidRPr="00840065">
        <w:rPr>
          <w:i/>
          <w:iCs/>
        </w:rPr>
        <w:t>r</w:t>
      </w:r>
      <w:r w:rsidR="002F553D">
        <w:t xml:space="preserve">=0.698, </w:t>
      </w:r>
      <w:r w:rsidR="00206252">
        <w:rPr>
          <w:i/>
          <w:iCs/>
        </w:rPr>
        <w:t>p</w:t>
      </w:r>
      <w:r w:rsidR="002F553D">
        <w:t>=0.008)</w:t>
      </w:r>
      <w:r w:rsidR="00281C55">
        <w:t xml:space="preserve"> (</w:t>
      </w:r>
      <w:r w:rsidR="00281C55" w:rsidRPr="001B242F">
        <w:t>Fig</w:t>
      </w:r>
      <w:r w:rsidR="00DC2B6D">
        <w:t xml:space="preserve">ure </w:t>
      </w:r>
      <w:r w:rsidR="002630D5">
        <w:t>4</w:t>
      </w:r>
      <w:r w:rsidR="002630D5" w:rsidRPr="001B242F">
        <w:t>A</w:t>
      </w:r>
      <w:r w:rsidR="00281C55">
        <w:t>)</w:t>
      </w:r>
      <w:r w:rsidR="002F553D">
        <w:t>.</w:t>
      </w:r>
      <w:r w:rsidR="002739D1">
        <w:t xml:space="preserve"> The sesamoid offset also correlated </w:t>
      </w:r>
      <w:r w:rsidR="009B68FF">
        <w:t>with</w:t>
      </w:r>
      <w:r w:rsidR="002739D1">
        <w:t xml:space="preserve"> </w:t>
      </w:r>
      <w:r w:rsidR="00597ED5">
        <w:t>soft</w:t>
      </w:r>
      <w:r w:rsidR="002739D1">
        <w:t xml:space="preserve"> tissue depth under MH1 (</w:t>
      </w:r>
      <w:r w:rsidR="0012270A" w:rsidRPr="00840065">
        <w:rPr>
          <w:i/>
          <w:iCs/>
        </w:rPr>
        <w:t>r</w:t>
      </w:r>
      <w:r w:rsidR="0012270A">
        <w:t xml:space="preserve">=-0.721, </w:t>
      </w:r>
      <w:r w:rsidR="00206252">
        <w:rPr>
          <w:i/>
          <w:iCs/>
        </w:rPr>
        <w:t>p</w:t>
      </w:r>
      <w:r w:rsidR="0012270A">
        <w:t>=0.005)</w:t>
      </w:r>
      <w:r w:rsidR="00F93B2B">
        <w:t xml:space="preserve">. </w:t>
      </w:r>
      <w:r w:rsidR="002C1E92">
        <w:t>L</w:t>
      </w:r>
      <w:r w:rsidR="00A7062B">
        <w:t>onger</w:t>
      </w:r>
      <w:r w:rsidR="00F93B2B">
        <w:t xml:space="preserve"> d</w:t>
      </w:r>
      <w:r w:rsidR="006266A6">
        <w:t xml:space="preserve">isease duration </w:t>
      </w:r>
      <w:r w:rsidR="0060179B">
        <w:t>did not</w:t>
      </w:r>
      <w:r w:rsidR="00493620">
        <w:t xml:space="preserve"> correlate significantly with </w:t>
      </w:r>
      <w:r w:rsidR="009B49E8">
        <w:t xml:space="preserve">reduced </w:t>
      </w:r>
      <w:r w:rsidR="00597ED5">
        <w:t xml:space="preserve">soft </w:t>
      </w:r>
      <w:r w:rsidR="009B49E8">
        <w:t xml:space="preserve">tissue depth, </w:t>
      </w:r>
      <w:r w:rsidR="00003721">
        <w:t>potentially</w:t>
      </w:r>
      <w:r w:rsidR="009B49E8">
        <w:t xml:space="preserve"> due to the confounding effect</w:t>
      </w:r>
      <w:r w:rsidR="005B2B24">
        <w:t>s</w:t>
      </w:r>
      <w:r w:rsidR="009B49E8">
        <w:t xml:space="preserve"> of foot size and BMI (</w:t>
      </w:r>
      <w:r w:rsidR="00003721" w:rsidRPr="001B242F">
        <w:t>Fig</w:t>
      </w:r>
      <w:r w:rsidR="00DC2B6D">
        <w:t xml:space="preserve">ure </w:t>
      </w:r>
      <w:r w:rsidR="002630D5">
        <w:t>4B</w:t>
      </w:r>
      <w:r w:rsidR="00003721">
        <w:t>).</w:t>
      </w:r>
      <w:r w:rsidR="004F5E63">
        <w:t xml:space="preserve"> </w:t>
      </w:r>
      <w:r w:rsidR="008F3B50">
        <w:t>Despite this, l</w:t>
      </w:r>
      <w:r w:rsidR="00543A93">
        <w:t>onger disease</w:t>
      </w:r>
      <w:r w:rsidR="00EC4F74">
        <w:t xml:space="preserve"> duration</w:t>
      </w:r>
      <w:r w:rsidR="00543A93">
        <w:t xml:space="preserve"> was not necessarily a</w:t>
      </w:r>
      <w:r w:rsidR="00EC4F74">
        <w:t xml:space="preserve">ssociated with a worse </w:t>
      </w:r>
      <w:r w:rsidR="0A593B90">
        <w:t>clinical presentation</w:t>
      </w:r>
      <w:r w:rsidR="00EC4F74">
        <w:t xml:space="preserve"> (</w:t>
      </w:r>
      <w:r w:rsidR="00EC4F74" w:rsidRPr="001B242F">
        <w:t>Fig</w:t>
      </w:r>
      <w:r w:rsidR="00A376E3">
        <w:t xml:space="preserve">ure </w:t>
      </w:r>
      <w:r w:rsidR="002630D5">
        <w:t>4C</w:t>
      </w:r>
      <w:r w:rsidR="00EC4F74">
        <w:t xml:space="preserve">&amp;D). </w:t>
      </w:r>
      <w:r w:rsidR="00111331">
        <w:t xml:space="preserve">For </w:t>
      </w:r>
      <w:r w:rsidR="22E0F1A6">
        <w:t>example, in</w:t>
      </w:r>
      <w:r w:rsidR="00111331">
        <w:t xml:space="preserve"> </w:t>
      </w:r>
      <w:r w:rsidR="000010AD">
        <w:t>participants with</w:t>
      </w:r>
      <w:r w:rsidR="0081099D">
        <w:t xml:space="preserve"> RA for </w:t>
      </w:r>
      <w:r w:rsidR="000010AD">
        <w:t>over</w:t>
      </w:r>
      <w:r w:rsidR="0081099D">
        <w:t xml:space="preserve"> 10 years, there was an even split of people with </w:t>
      </w:r>
      <w:r w:rsidR="00F22C16">
        <w:t xml:space="preserve">low </w:t>
      </w:r>
      <w:r w:rsidR="00875D47">
        <w:t>vs</w:t>
      </w:r>
      <w:r w:rsidR="00F22C16">
        <w:t xml:space="preserve"> moderate to high</w:t>
      </w:r>
      <w:r w:rsidR="00095932">
        <w:t xml:space="preserve"> foot</w:t>
      </w:r>
      <w:r w:rsidR="00F22C16">
        <w:t xml:space="preserve"> </w:t>
      </w:r>
      <w:r w:rsidR="00875D47">
        <w:t>impairment</w:t>
      </w:r>
      <w:r w:rsidR="001024F2">
        <w:t xml:space="preserve"> (</w:t>
      </w:r>
      <w:r w:rsidR="00095932">
        <w:t>LFIS-IF</w:t>
      </w:r>
      <w:r w:rsidR="001D597A">
        <w:t xml:space="preserve"> threshold of 7</w:t>
      </w:r>
      <w:r w:rsidR="00F22C16">
        <w:t xml:space="preserve"> </w:t>
      </w:r>
      <w:r w:rsidR="00EF1B68">
        <w:fldChar w:fldCharType="begin"/>
      </w:r>
      <w:r w:rsidR="00A55AC3">
        <w:instrText xml:space="preserve"> ADDIN EN.CITE &lt;EndNote&gt;&lt;Cite&gt;&lt;Author&gt;Turner&lt;/Author&gt;&lt;Year&gt;2006&lt;/Year&gt;&lt;RecNum&gt;35&lt;/RecNum&gt;&lt;DisplayText&gt;(45)&lt;/DisplayText&gt;&lt;record&gt;&lt;rec-number&gt;35&lt;/rec-number&gt;&lt;foreign-keys&gt;&lt;key app="EN" db-id="t9d0twvzixtxpkev55fxeer4rsvxavtvf2pa" timestamp="1634832419"&gt;35&lt;/key&gt;&lt;/foreign-keys&gt;&lt;ref-type name="Journal Article"&gt;17&lt;/ref-type&gt;&lt;contributors&gt;&lt;authors&gt;&lt;author&gt;Turner, Deborah E.&lt;/author&gt;&lt;author&gt;Helliwell, Philip S.&lt;/author&gt;&lt;author&gt;Emery, Paul&lt;/author&gt;&lt;author&gt;Woodburn, James&lt;/author&gt;&lt;/authors&gt;&lt;/contributors&gt;&lt;titles&gt;&lt;title&gt;The impact of rheumatoid arthritis on foot function in the early stages of disease: a clinical case series&lt;/title&gt;&lt;secondary-title&gt;BMC Musculoskeletal Disorders&lt;/secondary-title&gt;&lt;/titles&gt;&lt;periodical&gt;&lt;full-title&gt;BMC Musculoskeletal Disorders&lt;/full-title&gt;&lt;/periodical&gt;&lt;pages&gt;102&lt;/pages&gt;&lt;volume&gt;7&lt;/volume&gt;&lt;dates&gt;&lt;year&gt;2006&lt;/year&gt;&lt;pub-dates&gt;&lt;date&gt;2006/12/21&lt;/date&gt;&lt;/pub-dates&gt;&lt;/dates&gt;&lt;isbn&gt;1471-2474&lt;/isbn&gt;&lt;urls&gt;&lt;related-urls&gt;&lt;url&gt;https://doi.org/10.1186/1471-2474-7-102&lt;/url&gt;&lt;/related-urls&gt;&lt;/urls&gt;&lt;electronic-resource-num&gt;10.1186/1471-2474-7-102&lt;/electronic-resource-num&gt;&lt;/record&gt;&lt;/Cite&gt;&lt;/EndNote&gt;</w:instrText>
      </w:r>
      <w:r w:rsidR="00EF1B68">
        <w:fldChar w:fldCharType="separate"/>
      </w:r>
      <w:r w:rsidR="00A55AC3">
        <w:rPr>
          <w:noProof/>
        </w:rPr>
        <w:t>(45)</w:t>
      </w:r>
      <w:r w:rsidR="00EF1B68">
        <w:fldChar w:fldCharType="end"/>
      </w:r>
      <w:r w:rsidR="001024F2">
        <w:t>)</w:t>
      </w:r>
      <w:r w:rsidR="00F22C16">
        <w:t>.</w:t>
      </w:r>
      <w:r w:rsidR="005C5BA6">
        <w:t xml:space="preserve"> </w:t>
      </w:r>
      <w:r w:rsidR="00FC2811">
        <w:t xml:space="preserve">P6 and P10 </w:t>
      </w:r>
      <w:r w:rsidR="007E4F04">
        <w:t>had low LFIS-IF scores and instances of bursae, erosion and hypertrophy despite their longer disease durations and thus higher sesamoid offset and lower tissue depth under MH1</w:t>
      </w:r>
      <w:r w:rsidR="00C322E4">
        <w:t>. T</w:t>
      </w:r>
      <w:r w:rsidR="00226FD1">
        <w:t xml:space="preserve">he opposite was </w:t>
      </w:r>
      <w:r w:rsidR="0047755B">
        <w:t>observed</w:t>
      </w:r>
      <w:r w:rsidR="00226FD1">
        <w:t xml:space="preserve"> for P1 and P8.</w:t>
      </w:r>
    </w:p>
    <w:p w14:paraId="10E9343B" w14:textId="77777777" w:rsidR="00B112BE" w:rsidRDefault="00B112BE" w:rsidP="00FC7AEB">
      <w:pPr>
        <w:keepNext/>
      </w:pPr>
      <w:r>
        <w:rPr>
          <w:noProof/>
        </w:rPr>
        <w:lastRenderedPageBreak/>
        <mc:AlternateContent>
          <mc:Choice Requires="wpc">
            <w:drawing>
              <wp:inline distT="0" distB="0" distL="0" distR="0" wp14:anchorId="1B637BD3" wp14:editId="225E6C72">
                <wp:extent cx="5943600" cy="7700525"/>
                <wp:effectExtent l="0" t="0" r="0" b="34290"/>
                <wp:docPr id="240" name="Canvas 240"/>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wps:wsp>
                        <wps:cNvPr id="197" name="Rectangle 197"/>
                        <wps:cNvSpPr/>
                        <wps:spPr>
                          <a:xfrm>
                            <a:off x="0" y="36392"/>
                            <a:ext cx="1851660" cy="144018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8" name="Rectangle 198"/>
                        <wps:cNvSpPr/>
                        <wps:spPr>
                          <a:xfrm>
                            <a:off x="2001180" y="36392"/>
                            <a:ext cx="1851660" cy="1440180"/>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99" name="Rectangle 199"/>
                        <wps:cNvSpPr/>
                        <wps:spPr>
                          <a:xfrm>
                            <a:off x="295" y="1614027"/>
                            <a:ext cx="1851660" cy="1440180"/>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00" name="Rectangle 200"/>
                        <wps:cNvSpPr/>
                        <wps:spPr>
                          <a:xfrm>
                            <a:off x="2001180" y="1614027"/>
                            <a:ext cx="1851660" cy="1440180"/>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01" name="Rectangle 201"/>
                        <wps:cNvSpPr/>
                        <wps:spPr>
                          <a:xfrm>
                            <a:off x="4016035" y="1603232"/>
                            <a:ext cx="1851660" cy="1440180"/>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02" name="Rectangle 202"/>
                        <wps:cNvSpPr/>
                        <wps:spPr>
                          <a:xfrm>
                            <a:off x="295" y="3168507"/>
                            <a:ext cx="1851660" cy="1440180"/>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03" name="Rectangle 203"/>
                        <wps:cNvSpPr/>
                        <wps:spPr>
                          <a:xfrm>
                            <a:off x="2001180" y="3168507"/>
                            <a:ext cx="1851660" cy="1440180"/>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04" name="Rectangle 204"/>
                        <wps:cNvSpPr/>
                        <wps:spPr>
                          <a:xfrm>
                            <a:off x="4016035" y="3157712"/>
                            <a:ext cx="1851660" cy="1440180"/>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05" name="Rectangle 205"/>
                        <wps:cNvSpPr/>
                        <wps:spPr>
                          <a:xfrm>
                            <a:off x="295" y="4700127"/>
                            <a:ext cx="1851660" cy="1440180"/>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06" name="Rectangle 206"/>
                        <wps:cNvSpPr/>
                        <wps:spPr>
                          <a:xfrm>
                            <a:off x="2001180" y="4700127"/>
                            <a:ext cx="1851660" cy="1440180"/>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07" name="Rectangle 207"/>
                        <wps:cNvSpPr/>
                        <wps:spPr>
                          <a:xfrm>
                            <a:off x="4016035" y="4689332"/>
                            <a:ext cx="1851660" cy="1440180"/>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08" name="Rectangle 208"/>
                        <wps:cNvSpPr/>
                        <wps:spPr>
                          <a:xfrm>
                            <a:off x="295" y="6269847"/>
                            <a:ext cx="1851660" cy="1440180"/>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09" name="Rectangle 209"/>
                        <wps:cNvSpPr/>
                        <wps:spPr>
                          <a:xfrm>
                            <a:off x="2001180" y="6269847"/>
                            <a:ext cx="1851660" cy="1440180"/>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10" name="Rectangle 210"/>
                        <wps:cNvSpPr/>
                        <wps:spPr>
                          <a:xfrm>
                            <a:off x="4016035" y="6259052"/>
                            <a:ext cx="1851660" cy="1440180"/>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11" name="Text Box 211"/>
                        <wps:cNvSpPr txBox="1"/>
                        <wps:spPr>
                          <a:xfrm>
                            <a:off x="3974760" y="424956"/>
                            <a:ext cx="1958045" cy="817104"/>
                          </a:xfrm>
                          <a:prstGeom prst="rect">
                            <a:avLst/>
                          </a:prstGeom>
                          <a:noFill/>
                          <a:ln w="6350">
                            <a:noFill/>
                          </a:ln>
                        </wps:spPr>
                        <wps:txbx>
                          <w:txbxContent>
                            <w:p w14:paraId="6FF1C4E6" w14:textId="77777777" w:rsidR="00B112BE" w:rsidRDefault="00B112BE" w:rsidP="00B112BE">
                              <w:pPr>
                                <w:spacing w:after="0"/>
                                <w:rPr>
                                  <w:u w:val="single"/>
                                </w:rPr>
                              </w:pPr>
                              <w:r w:rsidRPr="00DE4DE7">
                                <w:rPr>
                                  <w:u w:val="single"/>
                                </w:rPr>
                                <w:t>Key:</w:t>
                              </w:r>
                            </w:p>
                            <w:p w14:paraId="291B8DDD" w14:textId="77777777" w:rsidR="00B112BE" w:rsidRPr="00FC7AEB" w:rsidRDefault="00B112BE" w:rsidP="00B112BE">
                              <w:pPr>
                                <w:spacing w:after="0"/>
                              </w:pPr>
                              <w:r w:rsidRPr="00FC7AEB">
                                <w:t>Participant, Age,</w:t>
                              </w:r>
                            </w:p>
                            <w:p w14:paraId="211E16C0" w14:textId="2D55F578" w:rsidR="00B112BE" w:rsidRPr="00FC7AEB" w:rsidRDefault="00B112BE" w:rsidP="00B112BE">
                              <w:pPr>
                                <w:spacing w:after="0"/>
                              </w:pPr>
                              <w:r w:rsidRPr="00FC7AEB">
                                <w:t>Disease Duration</w:t>
                              </w:r>
                              <w:r w:rsidR="00806138" w:rsidRPr="00FC7AEB">
                                <w:t>,</w:t>
                              </w:r>
                              <w:r w:rsidR="00806138">
                                <w:t xml:space="preserve"> LFIS</w:t>
                              </w:r>
                              <w:r w:rsidR="002708C2">
                                <w:t>-IF</w:t>
                              </w:r>
                              <w:r w:rsidR="00D94E0C">
                                <w:t xml:space="preserve"> scor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12" name="Text Box 212"/>
                        <wps:cNvSpPr txBox="1"/>
                        <wps:spPr>
                          <a:xfrm>
                            <a:off x="0" y="44009"/>
                            <a:ext cx="1348740" cy="350520"/>
                          </a:xfrm>
                          <a:prstGeom prst="rect">
                            <a:avLst/>
                          </a:prstGeom>
                          <a:noFill/>
                          <a:ln w="6350">
                            <a:noFill/>
                          </a:ln>
                        </wps:spPr>
                        <wps:txbx>
                          <w:txbxContent>
                            <w:p w14:paraId="1A5B97D2" w14:textId="2FB4EF70" w:rsidR="00B112BE" w:rsidRDefault="00B112BE" w:rsidP="00B112BE">
                              <w:r>
                                <w:t>P1, 65, 14yr</w:t>
                              </w:r>
                              <w:r w:rsidR="002708C2">
                                <w:t xml:space="preserve">, </w:t>
                              </w:r>
                              <w:r w:rsidR="00BD37AB">
                                <w:t>13</w:t>
                              </w:r>
                              <w:r w:rsidR="0061426C">
                                <w:t>/2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13" name="Text Box 18"/>
                        <wps:cNvSpPr txBox="1"/>
                        <wps:spPr>
                          <a:xfrm>
                            <a:off x="1970700" y="44009"/>
                            <a:ext cx="1305900" cy="350520"/>
                          </a:xfrm>
                          <a:prstGeom prst="rect">
                            <a:avLst/>
                          </a:prstGeom>
                          <a:noFill/>
                          <a:ln w="6350">
                            <a:noFill/>
                          </a:ln>
                        </wps:spPr>
                        <wps:txbx>
                          <w:txbxContent>
                            <w:p w14:paraId="46DC257C" w14:textId="1638CA0C" w:rsidR="00B112BE" w:rsidRDefault="00B112BE" w:rsidP="00B112BE">
                              <w:pPr>
                                <w:spacing w:line="256" w:lineRule="auto"/>
                                <w:rPr>
                                  <w:rFonts w:ascii="Calibri" w:eastAsia="Calibri" w:hAnsi="Calibri"/>
                                  <w:lang w:val="en-US"/>
                                </w:rPr>
                              </w:pPr>
                              <w:r>
                                <w:rPr>
                                  <w:rFonts w:ascii="Calibri" w:eastAsia="Calibri" w:hAnsi="Calibri"/>
                                  <w:lang w:val="en-US"/>
                                </w:rPr>
                                <w:t>P</w:t>
                              </w:r>
                              <w:r>
                                <w:rPr>
                                  <w:rFonts w:ascii="Calibri" w:eastAsia="Calibri" w:hAnsi="Calibri"/>
                                </w:rPr>
                                <w:t>2</w:t>
                              </w:r>
                              <w:r>
                                <w:rPr>
                                  <w:rFonts w:ascii="Calibri" w:eastAsia="Calibri" w:hAnsi="Calibri"/>
                                  <w:lang w:val="en-US"/>
                                </w:rPr>
                                <w:t>, 6</w:t>
                              </w:r>
                              <w:r>
                                <w:rPr>
                                  <w:rFonts w:ascii="Calibri" w:eastAsia="Calibri" w:hAnsi="Calibri"/>
                                </w:rPr>
                                <w:t>2</w:t>
                              </w:r>
                              <w:r>
                                <w:rPr>
                                  <w:rFonts w:ascii="Calibri" w:eastAsia="Calibri" w:hAnsi="Calibri"/>
                                  <w:lang w:val="en-US"/>
                                </w:rPr>
                                <w:t xml:space="preserve">, </w:t>
                              </w:r>
                              <w:r>
                                <w:rPr>
                                  <w:rFonts w:ascii="Calibri" w:eastAsia="Calibri" w:hAnsi="Calibri"/>
                                </w:rPr>
                                <w:t>8</w:t>
                              </w:r>
                              <w:r>
                                <w:rPr>
                                  <w:rFonts w:ascii="Calibri" w:eastAsia="Calibri" w:hAnsi="Calibri"/>
                                  <w:lang w:val="en-US"/>
                                </w:rPr>
                                <w:t>yr</w:t>
                              </w:r>
                              <w:r w:rsidR="00BD37AB">
                                <w:rPr>
                                  <w:rFonts w:ascii="Calibri" w:eastAsia="Calibri" w:hAnsi="Calibri"/>
                                  <w:lang w:val="en-US"/>
                                </w:rPr>
                                <w:t>, 12</w:t>
                              </w:r>
                              <w:r w:rsidR="0061426C">
                                <w:rPr>
                                  <w:rFonts w:ascii="Calibri" w:eastAsia="Calibri" w:hAnsi="Calibri"/>
                                  <w:lang w:val="en-US"/>
                                </w:rPr>
                                <w:t>/21</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14" name="Text Box 18"/>
                        <wps:cNvSpPr txBox="1"/>
                        <wps:spPr>
                          <a:xfrm>
                            <a:off x="0" y="1603213"/>
                            <a:ext cx="1188720" cy="349885"/>
                          </a:xfrm>
                          <a:prstGeom prst="rect">
                            <a:avLst/>
                          </a:prstGeom>
                          <a:noFill/>
                          <a:ln w="6350">
                            <a:noFill/>
                          </a:ln>
                        </wps:spPr>
                        <wps:txbx>
                          <w:txbxContent>
                            <w:p w14:paraId="0696E9DB" w14:textId="0B55DB09" w:rsidR="00B112BE" w:rsidRDefault="00B112BE" w:rsidP="00B112BE">
                              <w:pPr>
                                <w:spacing w:line="254" w:lineRule="auto"/>
                                <w:rPr>
                                  <w:rFonts w:ascii="Calibri" w:eastAsia="Calibri" w:hAnsi="Calibri"/>
                                  <w:lang w:val="en-US"/>
                                </w:rPr>
                              </w:pPr>
                              <w:r>
                                <w:rPr>
                                  <w:rFonts w:ascii="Calibri" w:eastAsia="Calibri" w:hAnsi="Calibri"/>
                                  <w:lang w:val="en-US"/>
                                </w:rPr>
                                <w:t>P</w:t>
                              </w:r>
                              <w:r>
                                <w:rPr>
                                  <w:rFonts w:ascii="Calibri" w:eastAsia="Calibri" w:hAnsi="Calibri"/>
                                </w:rPr>
                                <w:t>3</w:t>
                              </w:r>
                              <w:r>
                                <w:rPr>
                                  <w:rFonts w:ascii="Calibri" w:eastAsia="Calibri" w:hAnsi="Calibri"/>
                                  <w:lang w:val="en-US"/>
                                </w:rPr>
                                <w:t xml:space="preserve">, </w:t>
                              </w:r>
                              <w:r>
                                <w:rPr>
                                  <w:rFonts w:ascii="Calibri" w:eastAsia="Calibri" w:hAnsi="Calibri"/>
                                </w:rPr>
                                <w:t>51</w:t>
                              </w:r>
                              <w:r>
                                <w:rPr>
                                  <w:rFonts w:ascii="Calibri" w:eastAsia="Calibri" w:hAnsi="Calibri"/>
                                  <w:lang w:val="en-US"/>
                                </w:rPr>
                                <w:t xml:space="preserve">, </w:t>
                              </w:r>
                              <w:r>
                                <w:rPr>
                                  <w:rFonts w:ascii="Calibri" w:eastAsia="Calibri" w:hAnsi="Calibri"/>
                                </w:rPr>
                                <w:t>1</w:t>
                              </w:r>
                              <w:r>
                                <w:rPr>
                                  <w:rFonts w:ascii="Calibri" w:eastAsia="Calibri" w:hAnsi="Calibri"/>
                                  <w:lang w:val="en-US"/>
                                </w:rPr>
                                <w:t>yr</w:t>
                              </w:r>
                              <w:r w:rsidR="00BD37AB">
                                <w:rPr>
                                  <w:rFonts w:ascii="Calibri" w:eastAsia="Calibri" w:hAnsi="Calibri"/>
                                  <w:lang w:val="en-US"/>
                                </w:rPr>
                                <w:t>, 5</w:t>
                              </w:r>
                              <w:r w:rsidR="0061426C">
                                <w:rPr>
                                  <w:rFonts w:ascii="Calibri" w:eastAsia="Calibri" w:hAnsi="Calibri"/>
                                  <w:lang w:val="en-US"/>
                                </w:rPr>
                                <w:t>/21</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15" name="Text Box 18"/>
                        <wps:cNvSpPr txBox="1"/>
                        <wps:spPr>
                          <a:xfrm>
                            <a:off x="1978320" y="1589798"/>
                            <a:ext cx="1188720" cy="349250"/>
                          </a:xfrm>
                          <a:prstGeom prst="rect">
                            <a:avLst/>
                          </a:prstGeom>
                          <a:noFill/>
                          <a:ln w="6350">
                            <a:noFill/>
                          </a:ln>
                        </wps:spPr>
                        <wps:txbx>
                          <w:txbxContent>
                            <w:p w14:paraId="669627EF" w14:textId="7764E055" w:rsidR="00B112BE" w:rsidRDefault="00B112BE" w:rsidP="00B112BE">
                              <w:pPr>
                                <w:spacing w:line="252" w:lineRule="auto"/>
                                <w:rPr>
                                  <w:rFonts w:ascii="Calibri" w:eastAsia="Calibri" w:hAnsi="Calibri"/>
                                  <w:lang w:val="en-US"/>
                                </w:rPr>
                              </w:pPr>
                              <w:r>
                                <w:rPr>
                                  <w:rFonts w:ascii="Calibri" w:eastAsia="Calibri" w:hAnsi="Calibri"/>
                                  <w:lang w:val="en-US"/>
                                </w:rPr>
                                <w:t>P</w:t>
                              </w:r>
                              <w:r>
                                <w:rPr>
                                  <w:rFonts w:ascii="Calibri" w:eastAsia="Calibri" w:hAnsi="Calibri"/>
                                </w:rPr>
                                <w:t>4</w:t>
                              </w:r>
                              <w:r>
                                <w:rPr>
                                  <w:rFonts w:ascii="Calibri" w:eastAsia="Calibri" w:hAnsi="Calibri"/>
                                  <w:lang w:val="en-US"/>
                                </w:rPr>
                                <w:t xml:space="preserve">, </w:t>
                              </w:r>
                              <w:r>
                                <w:rPr>
                                  <w:rFonts w:ascii="Calibri" w:eastAsia="Calibri" w:hAnsi="Calibri"/>
                                </w:rPr>
                                <w:t>37</w:t>
                              </w:r>
                              <w:r>
                                <w:rPr>
                                  <w:rFonts w:ascii="Calibri" w:eastAsia="Calibri" w:hAnsi="Calibri"/>
                                  <w:lang w:val="en-US"/>
                                </w:rPr>
                                <w:t xml:space="preserve">, </w:t>
                              </w:r>
                              <w:r>
                                <w:rPr>
                                  <w:rFonts w:ascii="Calibri" w:eastAsia="Calibri" w:hAnsi="Calibri"/>
                                </w:rPr>
                                <w:t>2</w:t>
                              </w:r>
                              <w:r>
                                <w:rPr>
                                  <w:rFonts w:ascii="Calibri" w:eastAsia="Calibri" w:hAnsi="Calibri"/>
                                  <w:lang w:val="en-US"/>
                                </w:rPr>
                                <w:t>yr</w:t>
                              </w:r>
                              <w:r w:rsidR="00BD37AB">
                                <w:rPr>
                                  <w:rFonts w:ascii="Calibri" w:eastAsia="Calibri" w:hAnsi="Calibri"/>
                                  <w:lang w:val="en-US"/>
                                </w:rPr>
                                <w:t>, 9</w:t>
                              </w:r>
                              <w:r w:rsidR="0061426C">
                                <w:rPr>
                                  <w:rFonts w:ascii="Calibri" w:eastAsia="Calibri" w:hAnsi="Calibri"/>
                                  <w:lang w:val="en-US"/>
                                </w:rPr>
                                <w:t>/21</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16" name="Text Box 18"/>
                        <wps:cNvSpPr txBox="1"/>
                        <wps:spPr>
                          <a:xfrm>
                            <a:off x="3990000" y="1604357"/>
                            <a:ext cx="1389720" cy="348615"/>
                          </a:xfrm>
                          <a:prstGeom prst="rect">
                            <a:avLst/>
                          </a:prstGeom>
                          <a:noFill/>
                          <a:ln w="6350">
                            <a:noFill/>
                          </a:ln>
                        </wps:spPr>
                        <wps:txbx>
                          <w:txbxContent>
                            <w:p w14:paraId="2986F090" w14:textId="0C3F1298" w:rsidR="00B112BE" w:rsidRDefault="00B112BE" w:rsidP="00B112BE">
                              <w:pPr>
                                <w:spacing w:line="252" w:lineRule="auto"/>
                                <w:rPr>
                                  <w:rFonts w:ascii="Calibri" w:eastAsia="Calibri" w:hAnsi="Calibri"/>
                                  <w:lang w:val="en-US"/>
                                </w:rPr>
                              </w:pPr>
                              <w:r>
                                <w:rPr>
                                  <w:rFonts w:ascii="Calibri" w:eastAsia="Calibri" w:hAnsi="Calibri"/>
                                  <w:lang w:val="en-US"/>
                                </w:rPr>
                                <w:t>P</w:t>
                              </w:r>
                              <w:r>
                                <w:rPr>
                                  <w:rFonts w:ascii="Calibri" w:eastAsia="Calibri" w:hAnsi="Calibri"/>
                                </w:rPr>
                                <w:t>5</w:t>
                              </w:r>
                              <w:r>
                                <w:rPr>
                                  <w:rFonts w:ascii="Calibri" w:eastAsia="Calibri" w:hAnsi="Calibri"/>
                                  <w:lang w:val="en-US"/>
                                </w:rPr>
                                <w:t xml:space="preserve">, </w:t>
                              </w:r>
                              <w:r>
                                <w:rPr>
                                  <w:rFonts w:ascii="Calibri" w:eastAsia="Calibri" w:hAnsi="Calibri"/>
                                </w:rPr>
                                <w:t>73</w:t>
                              </w:r>
                              <w:r>
                                <w:rPr>
                                  <w:rFonts w:ascii="Calibri" w:eastAsia="Calibri" w:hAnsi="Calibri"/>
                                  <w:lang w:val="en-US"/>
                                </w:rPr>
                                <w:t xml:space="preserve">, </w:t>
                              </w:r>
                              <w:r>
                                <w:rPr>
                                  <w:rFonts w:ascii="Calibri" w:eastAsia="Calibri" w:hAnsi="Calibri"/>
                                </w:rPr>
                                <w:t>3</w:t>
                              </w:r>
                              <w:r>
                                <w:rPr>
                                  <w:rFonts w:ascii="Calibri" w:eastAsia="Calibri" w:hAnsi="Calibri"/>
                                  <w:lang w:val="en-US"/>
                                </w:rPr>
                                <w:t>yr</w:t>
                              </w:r>
                              <w:r w:rsidR="00BD37AB">
                                <w:rPr>
                                  <w:rFonts w:ascii="Calibri" w:eastAsia="Calibri" w:hAnsi="Calibri"/>
                                  <w:lang w:val="en-US"/>
                                </w:rPr>
                                <w:t>, 18</w:t>
                              </w:r>
                              <w:r w:rsidR="0061426C">
                                <w:rPr>
                                  <w:rFonts w:ascii="Calibri" w:eastAsia="Calibri" w:hAnsi="Calibri"/>
                                  <w:lang w:val="en-US"/>
                                </w:rPr>
                                <w:t>/21</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17" name="Text Box 18"/>
                        <wps:cNvSpPr txBox="1"/>
                        <wps:spPr>
                          <a:xfrm>
                            <a:off x="0" y="3168256"/>
                            <a:ext cx="1341120" cy="347980"/>
                          </a:xfrm>
                          <a:prstGeom prst="rect">
                            <a:avLst/>
                          </a:prstGeom>
                          <a:noFill/>
                          <a:ln w="6350">
                            <a:noFill/>
                          </a:ln>
                        </wps:spPr>
                        <wps:txbx>
                          <w:txbxContent>
                            <w:p w14:paraId="38C79E01" w14:textId="7F679A6E" w:rsidR="00B112BE" w:rsidRDefault="00B112BE" w:rsidP="00B112BE">
                              <w:pPr>
                                <w:spacing w:line="252" w:lineRule="auto"/>
                                <w:rPr>
                                  <w:rFonts w:ascii="Calibri" w:eastAsia="Calibri" w:hAnsi="Calibri"/>
                                  <w:lang w:val="en-US"/>
                                </w:rPr>
                              </w:pPr>
                              <w:r>
                                <w:rPr>
                                  <w:rFonts w:ascii="Calibri" w:eastAsia="Calibri" w:hAnsi="Calibri"/>
                                  <w:lang w:val="en-US"/>
                                </w:rPr>
                                <w:t>P</w:t>
                              </w:r>
                              <w:r>
                                <w:rPr>
                                  <w:rFonts w:ascii="Calibri" w:eastAsia="Calibri" w:hAnsi="Calibri"/>
                                </w:rPr>
                                <w:t>6</w:t>
                              </w:r>
                              <w:r>
                                <w:rPr>
                                  <w:rFonts w:ascii="Calibri" w:eastAsia="Calibri" w:hAnsi="Calibri"/>
                                  <w:lang w:val="en-US"/>
                                </w:rPr>
                                <w:t xml:space="preserve">, </w:t>
                              </w:r>
                              <w:r>
                                <w:rPr>
                                  <w:rFonts w:ascii="Calibri" w:eastAsia="Calibri" w:hAnsi="Calibri"/>
                                </w:rPr>
                                <w:t>64</w:t>
                              </w:r>
                              <w:r>
                                <w:rPr>
                                  <w:rFonts w:ascii="Calibri" w:eastAsia="Calibri" w:hAnsi="Calibri"/>
                                  <w:lang w:val="en-US"/>
                                </w:rPr>
                                <w:t>, 3</w:t>
                              </w:r>
                              <w:r>
                                <w:rPr>
                                  <w:rFonts w:ascii="Calibri" w:eastAsia="Calibri" w:hAnsi="Calibri"/>
                                </w:rPr>
                                <w:t>0</w:t>
                              </w:r>
                              <w:r>
                                <w:rPr>
                                  <w:rFonts w:ascii="Calibri" w:eastAsia="Calibri" w:hAnsi="Calibri"/>
                                  <w:lang w:val="en-US"/>
                                </w:rPr>
                                <w:t>yr</w:t>
                              </w:r>
                              <w:r w:rsidR="00BD37AB">
                                <w:rPr>
                                  <w:rFonts w:ascii="Calibri" w:eastAsia="Calibri" w:hAnsi="Calibri"/>
                                  <w:lang w:val="en-US"/>
                                </w:rPr>
                                <w:t>, 5</w:t>
                              </w:r>
                              <w:r w:rsidR="0061426C">
                                <w:rPr>
                                  <w:rFonts w:ascii="Calibri" w:eastAsia="Calibri" w:hAnsi="Calibri"/>
                                  <w:lang w:val="en-US"/>
                                </w:rPr>
                                <w:t>/21</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18" name="Text Box 18"/>
                        <wps:cNvSpPr txBox="1"/>
                        <wps:spPr>
                          <a:xfrm>
                            <a:off x="1970700" y="3159022"/>
                            <a:ext cx="1267800" cy="347345"/>
                          </a:xfrm>
                          <a:prstGeom prst="rect">
                            <a:avLst/>
                          </a:prstGeom>
                          <a:noFill/>
                          <a:ln w="6350">
                            <a:noFill/>
                          </a:ln>
                        </wps:spPr>
                        <wps:txbx>
                          <w:txbxContent>
                            <w:p w14:paraId="5D055019" w14:textId="6129154D" w:rsidR="00B112BE" w:rsidRDefault="00B112BE" w:rsidP="00B112BE">
                              <w:pPr>
                                <w:spacing w:line="252" w:lineRule="auto"/>
                                <w:rPr>
                                  <w:rFonts w:ascii="Calibri" w:eastAsia="Calibri" w:hAnsi="Calibri"/>
                                  <w:lang w:val="en-US"/>
                                </w:rPr>
                              </w:pPr>
                              <w:r>
                                <w:rPr>
                                  <w:rFonts w:ascii="Calibri" w:eastAsia="Calibri" w:hAnsi="Calibri"/>
                                  <w:lang w:val="en-US"/>
                                </w:rPr>
                                <w:t>P</w:t>
                              </w:r>
                              <w:r>
                                <w:rPr>
                                  <w:rFonts w:ascii="Calibri" w:eastAsia="Calibri" w:hAnsi="Calibri"/>
                                </w:rPr>
                                <w:t>7</w:t>
                              </w:r>
                              <w:r>
                                <w:rPr>
                                  <w:rFonts w:ascii="Calibri" w:eastAsia="Calibri" w:hAnsi="Calibri"/>
                                  <w:lang w:val="en-US"/>
                                </w:rPr>
                                <w:t xml:space="preserve">, </w:t>
                              </w:r>
                              <w:r>
                                <w:rPr>
                                  <w:rFonts w:ascii="Calibri" w:eastAsia="Calibri" w:hAnsi="Calibri"/>
                                </w:rPr>
                                <w:t>57</w:t>
                              </w:r>
                              <w:r>
                                <w:rPr>
                                  <w:rFonts w:ascii="Calibri" w:eastAsia="Calibri" w:hAnsi="Calibri"/>
                                  <w:lang w:val="en-US"/>
                                </w:rPr>
                                <w:t xml:space="preserve">, </w:t>
                              </w:r>
                              <w:r>
                                <w:rPr>
                                  <w:rFonts w:ascii="Calibri" w:eastAsia="Calibri" w:hAnsi="Calibri"/>
                                </w:rPr>
                                <w:t>4</w:t>
                              </w:r>
                              <w:r>
                                <w:rPr>
                                  <w:rFonts w:ascii="Calibri" w:eastAsia="Calibri" w:hAnsi="Calibri"/>
                                  <w:lang w:val="en-US"/>
                                </w:rPr>
                                <w:t>yr</w:t>
                              </w:r>
                              <w:r w:rsidR="00BD37AB">
                                <w:rPr>
                                  <w:rFonts w:ascii="Calibri" w:eastAsia="Calibri" w:hAnsi="Calibri"/>
                                  <w:lang w:val="en-US"/>
                                </w:rPr>
                                <w:t>, 13</w:t>
                              </w:r>
                              <w:r w:rsidR="0061426C">
                                <w:rPr>
                                  <w:rFonts w:ascii="Calibri" w:eastAsia="Calibri" w:hAnsi="Calibri"/>
                                  <w:lang w:val="en-US"/>
                                </w:rPr>
                                <w:t>/21</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19" name="Text Box 18"/>
                        <wps:cNvSpPr txBox="1"/>
                        <wps:spPr>
                          <a:xfrm>
                            <a:off x="3990000" y="3144068"/>
                            <a:ext cx="1344000" cy="347345"/>
                          </a:xfrm>
                          <a:prstGeom prst="rect">
                            <a:avLst/>
                          </a:prstGeom>
                          <a:noFill/>
                          <a:ln w="6350">
                            <a:noFill/>
                          </a:ln>
                        </wps:spPr>
                        <wps:txbx>
                          <w:txbxContent>
                            <w:p w14:paraId="2FDEB0B7" w14:textId="05D7F5E4" w:rsidR="00B112BE" w:rsidRDefault="00B112BE" w:rsidP="00B112BE">
                              <w:pPr>
                                <w:spacing w:line="252" w:lineRule="auto"/>
                                <w:rPr>
                                  <w:rFonts w:ascii="Calibri" w:eastAsia="Calibri" w:hAnsi="Calibri"/>
                                  <w:lang w:val="en-US"/>
                                </w:rPr>
                              </w:pPr>
                              <w:r>
                                <w:rPr>
                                  <w:rFonts w:ascii="Calibri" w:eastAsia="Calibri" w:hAnsi="Calibri"/>
                                  <w:lang w:val="en-US"/>
                                </w:rPr>
                                <w:t>P</w:t>
                              </w:r>
                              <w:r>
                                <w:rPr>
                                  <w:rFonts w:ascii="Calibri" w:eastAsia="Calibri" w:hAnsi="Calibri"/>
                                </w:rPr>
                                <w:t>8</w:t>
                              </w:r>
                              <w:r>
                                <w:rPr>
                                  <w:rFonts w:ascii="Calibri" w:eastAsia="Calibri" w:hAnsi="Calibri"/>
                                  <w:lang w:val="en-US"/>
                                </w:rPr>
                                <w:t xml:space="preserve">, </w:t>
                              </w:r>
                              <w:r>
                                <w:rPr>
                                  <w:rFonts w:ascii="Calibri" w:eastAsia="Calibri" w:hAnsi="Calibri"/>
                                </w:rPr>
                                <w:t>72</w:t>
                              </w:r>
                              <w:r>
                                <w:rPr>
                                  <w:rFonts w:ascii="Calibri" w:eastAsia="Calibri" w:hAnsi="Calibri"/>
                                  <w:lang w:val="en-US"/>
                                </w:rPr>
                                <w:t xml:space="preserve">, </w:t>
                              </w:r>
                              <w:r>
                                <w:rPr>
                                  <w:rFonts w:ascii="Calibri" w:eastAsia="Calibri" w:hAnsi="Calibri"/>
                                </w:rPr>
                                <w:t>22</w:t>
                              </w:r>
                              <w:r>
                                <w:rPr>
                                  <w:rFonts w:ascii="Calibri" w:eastAsia="Calibri" w:hAnsi="Calibri"/>
                                  <w:lang w:val="en-US"/>
                                </w:rPr>
                                <w:t>yr</w:t>
                              </w:r>
                              <w:r w:rsidR="00010355">
                                <w:rPr>
                                  <w:rFonts w:ascii="Calibri" w:eastAsia="Calibri" w:hAnsi="Calibri"/>
                                  <w:lang w:val="en-US"/>
                                </w:rPr>
                                <w:t>, 15</w:t>
                              </w:r>
                              <w:r w:rsidR="0061426C">
                                <w:rPr>
                                  <w:rFonts w:ascii="Calibri" w:eastAsia="Calibri" w:hAnsi="Calibri"/>
                                  <w:lang w:val="en-US"/>
                                </w:rPr>
                                <w:t>/21</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20" name="Text Box 18"/>
                        <wps:cNvSpPr txBox="1"/>
                        <wps:spPr>
                          <a:xfrm>
                            <a:off x="0" y="4690824"/>
                            <a:ext cx="1295400" cy="347345"/>
                          </a:xfrm>
                          <a:prstGeom prst="rect">
                            <a:avLst/>
                          </a:prstGeom>
                          <a:noFill/>
                          <a:ln w="6350">
                            <a:noFill/>
                          </a:ln>
                        </wps:spPr>
                        <wps:txbx>
                          <w:txbxContent>
                            <w:p w14:paraId="0D2E29F6" w14:textId="5567F22E" w:rsidR="00B112BE" w:rsidRDefault="00B112BE" w:rsidP="00B112BE">
                              <w:pPr>
                                <w:spacing w:line="252" w:lineRule="auto"/>
                                <w:rPr>
                                  <w:rFonts w:ascii="Calibri" w:eastAsia="Calibri" w:hAnsi="Calibri"/>
                                  <w:lang w:val="en-US"/>
                                </w:rPr>
                              </w:pPr>
                              <w:r>
                                <w:rPr>
                                  <w:rFonts w:ascii="Calibri" w:eastAsia="Calibri" w:hAnsi="Calibri"/>
                                  <w:lang w:val="en-US"/>
                                </w:rPr>
                                <w:t>P</w:t>
                              </w:r>
                              <w:r>
                                <w:rPr>
                                  <w:rFonts w:ascii="Calibri" w:eastAsia="Calibri" w:hAnsi="Calibri"/>
                                </w:rPr>
                                <w:t>9</w:t>
                              </w:r>
                              <w:r>
                                <w:rPr>
                                  <w:rFonts w:ascii="Calibri" w:eastAsia="Calibri" w:hAnsi="Calibri"/>
                                  <w:lang w:val="en-US"/>
                                </w:rPr>
                                <w:t xml:space="preserve">, </w:t>
                              </w:r>
                              <w:r>
                                <w:rPr>
                                  <w:rFonts w:ascii="Calibri" w:eastAsia="Calibri" w:hAnsi="Calibri"/>
                                </w:rPr>
                                <w:t>58</w:t>
                              </w:r>
                              <w:r>
                                <w:rPr>
                                  <w:rFonts w:ascii="Calibri" w:eastAsia="Calibri" w:hAnsi="Calibri"/>
                                  <w:lang w:val="en-US"/>
                                </w:rPr>
                                <w:t xml:space="preserve">, </w:t>
                              </w:r>
                              <w:r>
                                <w:rPr>
                                  <w:rFonts w:ascii="Calibri" w:eastAsia="Calibri" w:hAnsi="Calibri"/>
                                </w:rPr>
                                <w:t>12</w:t>
                              </w:r>
                              <w:r>
                                <w:rPr>
                                  <w:rFonts w:ascii="Calibri" w:eastAsia="Calibri" w:hAnsi="Calibri"/>
                                  <w:lang w:val="en-US"/>
                                </w:rPr>
                                <w:t>yr</w:t>
                              </w:r>
                              <w:r w:rsidR="00010355">
                                <w:rPr>
                                  <w:rFonts w:ascii="Calibri" w:eastAsia="Calibri" w:hAnsi="Calibri"/>
                                  <w:lang w:val="en-US"/>
                                </w:rPr>
                                <w:t>, 7</w:t>
                              </w:r>
                              <w:r w:rsidR="0061426C">
                                <w:rPr>
                                  <w:rFonts w:ascii="Calibri" w:eastAsia="Calibri" w:hAnsi="Calibri"/>
                                  <w:lang w:val="en-US"/>
                                </w:rPr>
                                <w:t>/21</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21" name="Text Box 18"/>
                        <wps:cNvSpPr txBox="1"/>
                        <wps:spPr>
                          <a:xfrm>
                            <a:off x="1970700" y="4683205"/>
                            <a:ext cx="1389720" cy="347345"/>
                          </a:xfrm>
                          <a:prstGeom prst="rect">
                            <a:avLst/>
                          </a:prstGeom>
                          <a:noFill/>
                          <a:ln w="6350">
                            <a:noFill/>
                          </a:ln>
                        </wps:spPr>
                        <wps:txbx>
                          <w:txbxContent>
                            <w:p w14:paraId="3F0C6ECD" w14:textId="34597BE4" w:rsidR="00B112BE" w:rsidRDefault="00B112BE" w:rsidP="00B112BE">
                              <w:pPr>
                                <w:spacing w:line="252" w:lineRule="auto"/>
                                <w:rPr>
                                  <w:rFonts w:ascii="Calibri" w:eastAsia="Calibri" w:hAnsi="Calibri"/>
                                  <w:lang w:val="en-US"/>
                                </w:rPr>
                              </w:pPr>
                              <w:r>
                                <w:rPr>
                                  <w:rFonts w:ascii="Calibri" w:eastAsia="Calibri" w:hAnsi="Calibri"/>
                                  <w:lang w:val="en-US"/>
                                </w:rPr>
                                <w:t>P</w:t>
                              </w:r>
                              <w:r>
                                <w:rPr>
                                  <w:rFonts w:ascii="Calibri" w:eastAsia="Calibri" w:hAnsi="Calibri"/>
                                </w:rPr>
                                <w:t>10</w:t>
                              </w:r>
                              <w:r>
                                <w:rPr>
                                  <w:rFonts w:ascii="Calibri" w:eastAsia="Calibri" w:hAnsi="Calibri"/>
                                  <w:lang w:val="en-US"/>
                                </w:rPr>
                                <w:t xml:space="preserve">, </w:t>
                              </w:r>
                              <w:r>
                                <w:rPr>
                                  <w:rFonts w:ascii="Calibri" w:eastAsia="Calibri" w:hAnsi="Calibri"/>
                                </w:rPr>
                                <w:t>64</w:t>
                              </w:r>
                              <w:r>
                                <w:rPr>
                                  <w:rFonts w:ascii="Calibri" w:eastAsia="Calibri" w:hAnsi="Calibri"/>
                                  <w:lang w:val="en-US"/>
                                </w:rPr>
                                <w:t xml:space="preserve">, </w:t>
                              </w:r>
                              <w:r>
                                <w:rPr>
                                  <w:rFonts w:ascii="Calibri" w:eastAsia="Calibri" w:hAnsi="Calibri"/>
                                </w:rPr>
                                <w:t>35</w:t>
                              </w:r>
                              <w:r>
                                <w:rPr>
                                  <w:rFonts w:ascii="Calibri" w:eastAsia="Calibri" w:hAnsi="Calibri"/>
                                  <w:lang w:val="en-US"/>
                                </w:rPr>
                                <w:t>yr</w:t>
                              </w:r>
                              <w:r w:rsidR="00010355">
                                <w:rPr>
                                  <w:rFonts w:ascii="Calibri" w:eastAsia="Calibri" w:hAnsi="Calibri"/>
                                  <w:lang w:val="en-US"/>
                                </w:rPr>
                                <w:t>, 4</w:t>
                              </w:r>
                              <w:r w:rsidR="0061426C">
                                <w:rPr>
                                  <w:rFonts w:ascii="Calibri" w:eastAsia="Calibri" w:hAnsi="Calibri"/>
                                  <w:lang w:val="en-US"/>
                                </w:rPr>
                                <w:t>/21</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22" name="Text Box 18"/>
                        <wps:cNvSpPr txBox="1"/>
                        <wps:spPr>
                          <a:xfrm>
                            <a:off x="3974760" y="4667966"/>
                            <a:ext cx="1313520" cy="346710"/>
                          </a:xfrm>
                          <a:prstGeom prst="rect">
                            <a:avLst/>
                          </a:prstGeom>
                          <a:noFill/>
                          <a:ln w="6350">
                            <a:noFill/>
                          </a:ln>
                        </wps:spPr>
                        <wps:txbx>
                          <w:txbxContent>
                            <w:p w14:paraId="5B037D4C" w14:textId="013B4A75" w:rsidR="00B112BE" w:rsidRDefault="00B112BE" w:rsidP="00B112BE">
                              <w:pPr>
                                <w:spacing w:line="252" w:lineRule="auto"/>
                                <w:rPr>
                                  <w:rFonts w:ascii="Calibri" w:eastAsia="Calibri" w:hAnsi="Calibri"/>
                                  <w:lang w:val="en-US"/>
                                </w:rPr>
                              </w:pPr>
                              <w:r>
                                <w:rPr>
                                  <w:rFonts w:ascii="Calibri" w:eastAsia="Calibri" w:hAnsi="Calibri"/>
                                  <w:lang w:val="en-US"/>
                                </w:rPr>
                                <w:t>P1</w:t>
                              </w:r>
                              <w:r>
                                <w:rPr>
                                  <w:rFonts w:ascii="Calibri" w:eastAsia="Calibri" w:hAnsi="Calibri"/>
                                </w:rPr>
                                <w:t>1</w:t>
                              </w:r>
                              <w:r>
                                <w:rPr>
                                  <w:rFonts w:ascii="Calibri" w:eastAsia="Calibri" w:hAnsi="Calibri"/>
                                  <w:lang w:val="en-US"/>
                                </w:rPr>
                                <w:t xml:space="preserve">, </w:t>
                              </w:r>
                              <w:r>
                                <w:rPr>
                                  <w:rFonts w:ascii="Calibri" w:eastAsia="Calibri" w:hAnsi="Calibri"/>
                                </w:rPr>
                                <w:t>58</w:t>
                              </w:r>
                              <w:r>
                                <w:rPr>
                                  <w:rFonts w:ascii="Calibri" w:eastAsia="Calibri" w:hAnsi="Calibri"/>
                                  <w:lang w:val="en-US"/>
                                </w:rPr>
                                <w:t xml:space="preserve">, </w:t>
                              </w:r>
                              <w:r>
                                <w:rPr>
                                  <w:rFonts w:ascii="Calibri" w:eastAsia="Calibri" w:hAnsi="Calibri"/>
                                </w:rPr>
                                <w:t>5</w:t>
                              </w:r>
                              <w:r>
                                <w:rPr>
                                  <w:rFonts w:ascii="Calibri" w:eastAsia="Calibri" w:hAnsi="Calibri"/>
                                  <w:lang w:val="en-US"/>
                                </w:rPr>
                                <w:t>yr</w:t>
                              </w:r>
                              <w:r w:rsidR="00010355">
                                <w:rPr>
                                  <w:rFonts w:ascii="Calibri" w:eastAsia="Calibri" w:hAnsi="Calibri"/>
                                  <w:lang w:val="en-US"/>
                                </w:rPr>
                                <w:t>, 17</w:t>
                              </w:r>
                              <w:r w:rsidR="0061426C">
                                <w:rPr>
                                  <w:rFonts w:ascii="Calibri" w:eastAsia="Calibri" w:hAnsi="Calibri"/>
                                  <w:lang w:val="en-US"/>
                                </w:rPr>
                                <w:t>/21</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23" name="Text Box 18"/>
                        <wps:cNvSpPr txBox="1"/>
                        <wps:spPr>
                          <a:xfrm>
                            <a:off x="0" y="6271388"/>
                            <a:ext cx="1424940" cy="346710"/>
                          </a:xfrm>
                          <a:prstGeom prst="rect">
                            <a:avLst/>
                          </a:prstGeom>
                          <a:noFill/>
                          <a:ln w="6350">
                            <a:noFill/>
                          </a:ln>
                        </wps:spPr>
                        <wps:txbx>
                          <w:txbxContent>
                            <w:p w14:paraId="2FEAA9BF" w14:textId="606AACC9" w:rsidR="00B112BE" w:rsidRDefault="00B112BE" w:rsidP="00B112BE">
                              <w:pPr>
                                <w:spacing w:line="252" w:lineRule="auto"/>
                                <w:rPr>
                                  <w:rFonts w:ascii="Calibri" w:eastAsia="Calibri" w:hAnsi="Calibri"/>
                                  <w:lang w:val="en-US"/>
                                </w:rPr>
                              </w:pPr>
                              <w:r>
                                <w:rPr>
                                  <w:rFonts w:ascii="Calibri" w:eastAsia="Calibri" w:hAnsi="Calibri"/>
                                  <w:lang w:val="en-US"/>
                                </w:rPr>
                                <w:t>P1</w:t>
                              </w:r>
                              <w:r>
                                <w:rPr>
                                  <w:rFonts w:ascii="Calibri" w:eastAsia="Calibri" w:hAnsi="Calibri"/>
                                </w:rPr>
                                <w:t>2</w:t>
                              </w:r>
                              <w:r>
                                <w:rPr>
                                  <w:rFonts w:ascii="Calibri" w:eastAsia="Calibri" w:hAnsi="Calibri"/>
                                  <w:lang w:val="en-US"/>
                                </w:rPr>
                                <w:t xml:space="preserve">, </w:t>
                              </w:r>
                              <w:r>
                                <w:rPr>
                                  <w:rFonts w:ascii="Calibri" w:eastAsia="Calibri" w:hAnsi="Calibri"/>
                                </w:rPr>
                                <w:t>59</w:t>
                              </w:r>
                              <w:r>
                                <w:rPr>
                                  <w:rFonts w:ascii="Calibri" w:eastAsia="Calibri" w:hAnsi="Calibri"/>
                                  <w:lang w:val="en-US"/>
                                </w:rPr>
                                <w:t xml:space="preserve">, </w:t>
                              </w:r>
                              <w:r>
                                <w:rPr>
                                  <w:rFonts w:ascii="Calibri" w:eastAsia="Calibri" w:hAnsi="Calibri"/>
                                </w:rPr>
                                <w:t>28</w:t>
                              </w:r>
                              <w:r>
                                <w:rPr>
                                  <w:rFonts w:ascii="Calibri" w:eastAsia="Calibri" w:hAnsi="Calibri"/>
                                  <w:lang w:val="en-US"/>
                                </w:rPr>
                                <w:t>yr</w:t>
                              </w:r>
                              <w:r w:rsidR="00010355">
                                <w:rPr>
                                  <w:rFonts w:ascii="Calibri" w:eastAsia="Calibri" w:hAnsi="Calibri"/>
                                  <w:lang w:val="en-US"/>
                                </w:rPr>
                                <w:t>, 16</w:t>
                              </w:r>
                              <w:r w:rsidR="0061426C">
                                <w:rPr>
                                  <w:rFonts w:ascii="Calibri" w:eastAsia="Calibri" w:hAnsi="Calibri"/>
                                  <w:lang w:val="en-US"/>
                                </w:rPr>
                                <w:t>/21</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24" name="Text Box 18"/>
                        <wps:cNvSpPr txBox="1"/>
                        <wps:spPr>
                          <a:xfrm>
                            <a:off x="1970700" y="6254177"/>
                            <a:ext cx="1336380" cy="346075"/>
                          </a:xfrm>
                          <a:prstGeom prst="rect">
                            <a:avLst/>
                          </a:prstGeom>
                          <a:noFill/>
                          <a:ln w="6350">
                            <a:noFill/>
                          </a:ln>
                        </wps:spPr>
                        <wps:txbx>
                          <w:txbxContent>
                            <w:p w14:paraId="587ED5C2" w14:textId="19C1973A" w:rsidR="00B112BE" w:rsidRDefault="00B112BE" w:rsidP="00B112BE">
                              <w:pPr>
                                <w:spacing w:line="252" w:lineRule="auto"/>
                                <w:rPr>
                                  <w:rFonts w:ascii="Calibri" w:eastAsia="Calibri" w:hAnsi="Calibri"/>
                                  <w:lang w:val="en-US"/>
                                </w:rPr>
                              </w:pPr>
                              <w:r>
                                <w:rPr>
                                  <w:rFonts w:ascii="Calibri" w:eastAsia="Calibri" w:hAnsi="Calibri"/>
                                  <w:lang w:val="en-US"/>
                                </w:rPr>
                                <w:t>P1</w:t>
                              </w:r>
                              <w:r>
                                <w:rPr>
                                  <w:rFonts w:ascii="Calibri" w:eastAsia="Calibri" w:hAnsi="Calibri"/>
                                </w:rPr>
                                <w:t>3</w:t>
                              </w:r>
                              <w:r>
                                <w:rPr>
                                  <w:rFonts w:ascii="Calibri" w:eastAsia="Calibri" w:hAnsi="Calibri"/>
                                  <w:lang w:val="en-US"/>
                                </w:rPr>
                                <w:t xml:space="preserve">, </w:t>
                              </w:r>
                              <w:r>
                                <w:rPr>
                                  <w:rFonts w:ascii="Calibri" w:eastAsia="Calibri" w:hAnsi="Calibri"/>
                                </w:rPr>
                                <w:t>29</w:t>
                              </w:r>
                              <w:r>
                                <w:rPr>
                                  <w:rFonts w:ascii="Calibri" w:eastAsia="Calibri" w:hAnsi="Calibri"/>
                                  <w:lang w:val="en-US"/>
                                </w:rPr>
                                <w:t xml:space="preserve">, </w:t>
                              </w:r>
                              <w:r>
                                <w:rPr>
                                  <w:rFonts w:ascii="Calibri" w:eastAsia="Calibri" w:hAnsi="Calibri"/>
                                </w:rPr>
                                <w:t>6</w:t>
                              </w:r>
                              <w:r>
                                <w:rPr>
                                  <w:rFonts w:ascii="Calibri" w:eastAsia="Calibri" w:hAnsi="Calibri"/>
                                  <w:lang w:val="en-US"/>
                                </w:rPr>
                                <w:t>yr</w:t>
                              </w:r>
                              <w:r w:rsidR="0055386F">
                                <w:rPr>
                                  <w:rFonts w:ascii="Calibri" w:eastAsia="Calibri" w:hAnsi="Calibri"/>
                                  <w:lang w:val="en-US"/>
                                </w:rPr>
                                <w:t>, 15</w:t>
                              </w:r>
                              <w:r w:rsidR="0061426C">
                                <w:rPr>
                                  <w:rFonts w:ascii="Calibri" w:eastAsia="Calibri" w:hAnsi="Calibri"/>
                                  <w:lang w:val="en-US"/>
                                </w:rPr>
                                <w:t>/21</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25" name="Text Box 18"/>
                        <wps:cNvSpPr txBox="1"/>
                        <wps:spPr>
                          <a:xfrm>
                            <a:off x="3990000" y="6254580"/>
                            <a:ext cx="1188720" cy="346075"/>
                          </a:xfrm>
                          <a:prstGeom prst="rect">
                            <a:avLst/>
                          </a:prstGeom>
                          <a:noFill/>
                          <a:ln w="6350">
                            <a:noFill/>
                          </a:ln>
                        </wps:spPr>
                        <wps:txbx>
                          <w:txbxContent>
                            <w:p w14:paraId="14DB575C" w14:textId="77777777" w:rsidR="00B112BE" w:rsidRDefault="00B112BE" w:rsidP="00B112BE">
                              <w:pPr>
                                <w:spacing w:line="252" w:lineRule="auto"/>
                                <w:rPr>
                                  <w:rFonts w:ascii="Calibri" w:eastAsia="Calibri" w:hAnsi="Calibri"/>
                                  <w:lang w:val="en-US"/>
                                </w:rPr>
                              </w:pPr>
                              <w:r>
                                <w:rPr>
                                  <w:rFonts w:ascii="Calibri" w:eastAsia="Calibri" w:hAnsi="Calibri"/>
                                </w:rPr>
                                <w:t>Healthy, 31</w:t>
                              </w:r>
                            </w:p>
                          </w:txbxContent>
                        </wps:txbx>
                        <wps:bodyPr rot="0" spcFirstLastPara="0"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226" name="Picture 226"/>
                          <pic:cNvPicPr>
                            <a:picLocks noChangeAspect="1"/>
                          </pic:cNvPicPr>
                        </pic:nvPicPr>
                        <pic:blipFill rotWithShape="1">
                          <a:blip r:embed="rId25"/>
                          <a:srcRect l="17474" t="2036" r="17474"/>
                          <a:stretch/>
                        </pic:blipFill>
                        <pic:spPr>
                          <a:xfrm>
                            <a:off x="60961" y="282038"/>
                            <a:ext cx="1782000" cy="1189646"/>
                          </a:xfrm>
                          <a:prstGeom prst="rect">
                            <a:avLst/>
                          </a:prstGeom>
                        </pic:spPr>
                      </pic:pic>
                      <pic:pic xmlns:pic="http://schemas.openxmlformats.org/drawingml/2006/picture">
                        <pic:nvPicPr>
                          <pic:cNvPr id="227" name="Picture 227"/>
                          <pic:cNvPicPr>
                            <a:picLocks noChangeAspect="1"/>
                          </pic:cNvPicPr>
                        </pic:nvPicPr>
                        <pic:blipFill rotWithShape="1">
                          <a:blip r:embed="rId26"/>
                          <a:srcRect l="17730" t="4316" r="17601"/>
                          <a:stretch/>
                        </pic:blipFill>
                        <pic:spPr>
                          <a:xfrm>
                            <a:off x="2042160" y="274418"/>
                            <a:ext cx="1782000" cy="1168831"/>
                          </a:xfrm>
                          <a:prstGeom prst="rect">
                            <a:avLst/>
                          </a:prstGeom>
                        </pic:spPr>
                      </pic:pic>
                      <pic:pic xmlns:pic="http://schemas.openxmlformats.org/drawingml/2006/picture">
                        <pic:nvPicPr>
                          <pic:cNvPr id="228" name="Picture 228"/>
                          <pic:cNvPicPr>
                            <a:picLocks noChangeAspect="1"/>
                          </pic:cNvPicPr>
                        </pic:nvPicPr>
                        <pic:blipFill rotWithShape="1">
                          <a:blip r:embed="rId27"/>
                          <a:srcRect l="21301" t="4604" r="21556" b="1883"/>
                          <a:stretch/>
                        </pic:blipFill>
                        <pic:spPr>
                          <a:xfrm>
                            <a:off x="114300" y="1821278"/>
                            <a:ext cx="1684664" cy="1222134"/>
                          </a:xfrm>
                          <a:prstGeom prst="rect">
                            <a:avLst/>
                          </a:prstGeom>
                        </pic:spPr>
                      </pic:pic>
                      <pic:pic xmlns:pic="http://schemas.openxmlformats.org/drawingml/2006/picture">
                        <pic:nvPicPr>
                          <pic:cNvPr id="229" name="Picture 229"/>
                          <pic:cNvPicPr>
                            <a:picLocks noChangeAspect="1"/>
                          </pic:cNvPicPr>
                        </pic:nvPicPr>
                        <pic:blipFill rotWithShape="1">
                          <a:blip r:embed="rId28"/>
                          <a:srcRect l="21683" t="5179" r="21811" b="4186"/>
                          <a:stretch/>
                        </pic:blipFill>
                        <pic:spPr>
                          <a:xfrm>
                            <a:off x="2072640" y="1821278"/>
                            <a:ext cx="1728000" cy="1228714"/>
                          </a:xfrm>
                          <a:prstGeom prst="rect">
                            <a:avLst/>
                          </a:prstGeom>
                        </pic:spPr>
                      </pic:pic>
                      <pic:pic xmlns:pic="http://schemas.openxmlformats.org/drawingml/2006/picture">
                        <pic:nvPicPr>
                          <pic:cNvPr id="230" name="Picture 230"/>
                          <pic:cNvPicPr>
                            <a:picLocks noChangeAspect="1"/>
                          </pic:cNvPicPr>
                        </pic:nvPicPr>
                        <pic:blipFill rotWithShape="1">
                          <a:blip r:embed="rId29"/>
                          <a:srcRect l="19515" t="4604" r="19516" b="1883"/>
                          <a:stretch/>
                        </pic:blipFill>
                        <pic:spPr>
                          <a:xfrm>
                            <a:off x="4046220" y="1828900"/>
                            <a:ext cx="1764000" cy="1199373"/>
                          </a:xfrm>
                          <a:prstGeom prst="rect">
                            <a:avLst/>
                          </a:prstGeom>
                        </pic:spPr>
                      </pic:pic>
                      <pic:pic xmlns:pic="http://schemas.openxmlformats.org/drawingml/2006/picture">
                        <pic:nvPicPr>
                          <pic:cNvPr id="231" name="Picture 231"/>
                          <pic:cNvPicPr>
                            <a:picLocks noChangeAspect="1"/>
                          </pic:cNvPicPr>
                        </pic:nvPicPr>
                        <pic:blipFill rotWithShape="1">
                          <a:blip r:embed="rId30"/>
                          <a:srcRect l="15306" t="3740" r="16837" b="1883"/>
                          <a:stretch/>
                        </pic:blipFill>
                        <pic:spPr>
                          <a:xfrm>
                            <a:off x="39824" y="3421379"/>
                            <a:ext cx="1782000" cy="1098677"/>
                          </a:xfrm>
                          <a:prstGeom prst="rect">
                            <a:avLst/>
                          </a:prstGeom>
                        </pic:spPr>
                      </pic:pic>
                      <pic:pic xmlns:pic="http://schemas.openxmlformats.org/drawingml/2006/picture">
                        <pic:nvPicPr>
                          <pic:cNvPr id="232" name="Picture 232"/>
                          <pic:cNvPicPr>
                            <a:picLocks noChangeAspect="1"/>
                          </pic:cNvPicPr>
                        </pic:nvPicPr>
                        <pic:blipFill rotWithShape="1">
                          <a:blip r:embed="rId31"/>
                          <a:srcRect l="22576" t="4317" r="22959" b="3034"/>
                          <a:stretch/>
                        </pic:blipFill>
                        <pic:spPr>
                          <a:xfrm>
                            <a:off x="2118360" y="3394668"/>
                            <a:ext cx="1584000" cy="1194490"/>
                          </a:xfrm>
                          <a:prstGeom prst="rect">
                            <a:avLst/>
                          </a:prstGeom>
                        </pic:spPr>
                      </pic:pic>
                      <pic:pic xmlns:pic="http://schemas.openxmlformats.org/drawingml/2006/picture">
                        <pic:nvPicPr>
                          <pic:cNvPr id="233" name="Picture 233"/>
                          <pic:cNvPicPr>
                            <a:picLocks noChangeAspect="1"/>
                          </pic:cNvPicPr>
                        </pic:nvPicPr>
                        <pic:blipFill rotWithShape="1">
                          <a:blip r:embed="rId32"/>
                          <a:srcRect l="21811" t="5178" r="21173" b="5049"/>
                          <a:stretch/>
                        </pic:blipFill>
                        <pic:spPr>
                          <a:xfrm>
                            <a:off x="4070455" y="3368040"/>
                            <a:ext cx="1728000" cy="1206121"/>
                          </a:xfrm>
                          <a:prstGeom prst="rect">
                            <a:avLst/>
                          </a:prstGeom>
                        </pic:spPr>
                      </pic:pic>
                      <pic:pic xmlns:pic="http://schemas.openxmlformats.org/drawingml/2006/picture">
                        <pic:nvPicPr>
                          <pic:cNvPr id="234" name="Picture 234"/>
                          <pic:cNvPicPr>
                            <a:picLocks noChangeAspect="1"/>
                          </pic:cNvPicPr>
                        </pic:nvPicPr>
                        <pic:blipFill rotWithShape="1">
                          <a:blip r:embed="rId33"/>
                          <a:srcRect l="21046" t="4892" r="20281" b="3897"/>
                          <a:stretch/>
                        </pic:blipFill>
                        <pic:spPr>
                          <a:xfrm>
                            <a:off x="68580" y="4924324"/>
                            <a:ext cx="1728000" cy="1190818"/>
                          </a:xfrm>
                          <a:prstGeom prst="rect">
                            <a:avLst/>
                          </a:prstGeom>
                        </pic:spPr>
                      </pic:pic>
                      <pic:pic xmlns:pic="http://schemas.openxmlformats.org/drawingml/2006/picture">
                        <pic:nvPicPr>
                          <pic:cNvPr id="235" name="Picture 235"/>
                          <pic:cNvPicPr>
                            <a:picLocks noChangeAspect="1"/>
                          </pic:cNvPicPr>
                        </pic:nvPicPr>
                        <pic:blipFill rotWithShape="1">
                          <a:blip r:embed="rId34"/>
                          <a:srcRect l="14924" t="4316" r="15688" b="1308"/>
                          <a:stretch/>
                        </pic:blipFill>
                        <pic:spPr>
                          <a:xfrm>
                            <a:off x="2057400" y="4975859"/>
                            <a:ext cx="1782000" cy="1074442"/>
                          </a:xfrm>
                          <a:prstGeom prst="rect">
                            <a:avLst/>
                          </a:prstGeom>
                        </pic:spPr>
                      </pic:pic>
                      <pic:pic xmlns:pic="http://schemas.openxmlformats.org/drawingml/2006/picture">
                        <pic:nvPicPr>
                          <pic:cNvPr id="236" name="Picture 236"/>
                          <pic:cNvPicPr>
                            <a:picLocks noChangeAspect="1"/>
                          </pic:cNvPicPr>
                        </pic:nvPicPr>
                        <pic:blipFill rotWithShape="1">
                          <a:blip r:embed="rId35"/>
                          <a:srcRect l="22704" t="4316" r="20791" b="3898"/>
                          <a:stretch/>
                        </pic:blipFill>
                        <pic:spPr>
                          <a:xfrm>
                            <a:off x="4084320" y="4892040"/>
                            <a:ext cx="1692000" cy="1218393"/>
                          </a:xfrm>
                          <a:prstGeom prst="rect">
                            <a:avLst/>
                          </a:prstGeom>
                        </pic:spPr>
                      </pic:pic>
                      <pic:pic xmlns:pic="http://schemas.openxmlformats.org/drawingml/2006/picture">
                        <pic:nvPicPr>
                          <pic:cNvPr id="237" name="Picture 237"/>
                          <pic:cNvPicPr>
                            <a:picLocks noChangeAspect="1"/>
                          </pic:cNvPicPr>
                        </pic:nvPicPr>
                        <pic:blipFill rotWithShape="1">
                          <a:blip r:embed="rId36"/>
                          <a:srcRect l="18239" t="5178" r="18367" b="2747"/>
                          <a:stretch/>
                        </pic:blipFill>
                        <pic:spPr>
                          <a:xfrm>
                            <a:off x="39824" y="6551833"/>
                            <a:ext cx="1782000" cy="1147365"/>
                          </a:xfrm>
                          <a:prstGeom prst="rect">
                            <a:avLst/>
                          </a:prstGeom>
                        </pic:spPr>
                      </pic:pic>
                      <pic:pic xmlns:pic="http://schemas.openxmlformats.org/drawingml/2006/picture">
                        <pic:nvPicPr>
                          <pic:cNvPr id="238" name="Picture 238"/>
                          <pic:cNvPicPr>
                            <a:picLocks noChangeAspect="1"/>
                          </pic:cNvPicPr>
                        </pic:nvPicPr>
                        <pic:blipFill rotWithShape="1">
                          <a:blip r:embed="rId37"/>
                          <a:srcRect l="19260" t="3740" r="20409" b="2171"/>
                          <a:stretch/>
                        </pic:blipFill>
                        <pic:spPr>
                          <a:xfrm>
                            <a:off x="2049780" y="6461759"/>
                            <a:ext cx="1782000" cy="1231954"/>
                          </a:xfrm>
                          <a:prstGeom prst="rect">
                            <a:avLst/>
                          </a:prstGeom>
                        </pic:spPr>
                      </pic:pic>
                      <pic:pic xmlns:pic="http://schemas.openxmlformats.org/drawingml/2006/picture">
                        <pic:nvPicPr>
                          <pic:cNvPr id="239" name="Picture 239"/>
                          <pic:cNvPicPr>
                            <a:picLocks noChangeAspect="1"/>
                          </pic:cNvPicPr>
                        </pic:nvPicPr>
                        <pic:blipFill rotWithShape="1">
                          <a:blip r:embed="rId38"/>
                          <a:srcRect l="20918" t="2877" r="19643" b="1308"/>
                          <a:stretch/>
                        </pic:blipFill>
                        <pic:spPr>
                          <a:xfrm flipH="1">
                            <a:off x="4114800" y="6454120"/>
                            <a:ext cx="1692000" cy="1209091"/>
                          </a:xfrm>
                          <a:prstGeom prst="rect">
                            <a:avLst/>
                          </a:prstGeom>
                        </pic:spPr>
                      </pic:pic>
                    </wpc:wpc>
                  </a:graphicData>
                </a:graphic>
              </wp:inline>
            </w:drawing>
          </mc:Choice>
          <mc:Fallback>
            <w:pict>
              <v:group w14:anchorId="1B637BD3" id="Canvas 240" o:spid="_x0000_s1096" editas="canvas" style="width:468pt;height:606.35pt;mso-position-horizontal-relative:char;mso-position-vertical-relative:line" coordsize="59436,7700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">
                <v:shape id="_x0000_s1097" type="#_x0000_t75" style="position:absolute;width:59436;height:77000;visibility:visible;mso-wrap-style:square" filled="t">
                  <v:fill o:detectmouseclick="t"/>
                  <v:path o:connecttype="none"/>
                </v:shape>
                <v:rect id="Rectangle 197" o:spid="_x0000_s1098" style="position:absolute;top:363;width:18516;height:1440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" fillcolor="white [3201]" strokecolor="black [3200]" strokeweight="1pt"/>
                <v:rect id="Rectangle 198" o:spid="_x0000_s1099" style="position:absolute;left:20011;top:363;width:18517;height:1440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" fillcolor="white [3201]" strokecolor="black [3200]" strokeweight="1pt"/>
                <v:rect id="Rectangle 199" o:spid="_x0000_s1100" style="position:absolute;left:2;top:16140;width:18517;height:1440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" fillcolor="white [3201]" strokecolor="black [3200]" strokeweight="1pt"/>
                <v:rect id="Rectangle 200" o:spid="_x0000_s1101" style="position:absolute;left:20011;top:16140;width:18517;height:1440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" fillcolor="white [3201]" strokecolor="black [3200]" strokeweight="1pt"/>
                <v:rect id="Rectangle 201" o:spid="_x0000_s1102" style="position:absolute;left:40160;top:16032;width:18516;height:1440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" fillcolor="white [3201]" strokecolor="black [3200]" strokeweight="1pt"/>
                <v:rect id="Rectangle 202" o:spid="_x0000_s1103" style="position:absolute;left:2;top:31685;width:18517;height:1440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" fillcolor="white [3201]" strokecolor="black [3200]" strokeweight="1pt"/>
                <v:rect id="Rectangle 203" o:spid="_x0000_s1104" style="position:absolute;left:20011;top:31685;width:18517;height:1440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" fillcolor="white [3201]" strokecolor="black [3200]" strokeweight="1pt"/>
                <v:rect id="Rectangle 204" o:spid="_x0000_s1105" style="position:absolute;left:40160;top:31577;width:18516;height:1440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" fillcolor="white [3201]" strokecolor="black [3200]" strokeweight="1pt"/>
                <v:rect id="Rectangle 205" o:spid="_x0000_s1106" style="position:absolute;left:2;top:47001;width:18517;height:1440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" fillcolor="white [3201]" strokecolor="black [3200]" strokeweight="1pt"/>
                <v:rect id="Rectangle 206" o:spid="_x0000_s1107" style="position:absolute;left:20011;top:47001;width:18517;height:1440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" fillcolor="white [3201]" strokecolor="black [3200]" strokeweight="1pt"/>
                <v:rect id="Rectangle 207" o:spid="_x0000_s1108" style="position:absolute;left:40160;top:46893;width:18516;height:1440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" fillcolor="white [3201]" strokecolor="black [3200]" strokeweight="1pt"/>
                <v:rect id="Rectangle 208" o:spid="_x0000_s1109" style="position:absolute;left:2;top:62698;width:18517;height:1440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" fillcolor="white [3201]" strokecolor="black [3200]" strokeweight="1pt"/>
                <v:rect id="Rectangle 209" o:spid="_x0000_s1110" style="position:absolute;left:20011;top:62698;width:18517;height:1440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" fillcolor="white [3201]" strokecolor="black [3200]" strokeweight="1pt"/>
                <v:rect id="Rectangle 210" o:spid="_x0000_s1111" style="position:absolute;left:40160;top:62590;width:18516;height:1440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" fillcolor="white [3201]" strokecolor="black [3200]" strokeweight="1pt"/>
                <v:shape id="Text Box 211" o:spid="_x0000_s1112" type="#_x0000_t202" style="position:absolute;left:39747;top:4249;width:19581;height:81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" filled="f" stroked="f" strokeweight=".5pt">
                  <v:textbox>
                    <w:txbxContent>
                      <w:p w14:paraId="6FF1C4E6" w14:textId="77777777" w:rsidR="00B112BE" w:rsidRDefault="00B112BE" w:rsidP="00B112BE">
                        <w:pPr>
                          <w:spacing w:after="0"/>
                          <w:rPr>
                            <w:u w:val="single"/>
                          </w:rPr>
                        </w:pPr>
                        <w:r w:rsidRPr="00DE4DE7">
                          <w:rPr>
                            <w:u w:val="single"/>
                          </w:rPr>
                          <w:t>Key:</w:t>
                        </w:r>
                      </w:p>
                      <w:p w14:paraId="291B8DDD" w14:textId="77777777" w:rsidR="00B112BE" w:rsidRPr="00FC7AEB" w:rsidRDefault="00B112BE" w:rsidP="00B112BE">
                        <w:pPr>
                          <w:spacing w:after="0"/>
                        </w:pPr>
                        <w:r w:rsidRPr="00FC7AEB">
                          <w:t>Participant, Age,</w:t>
                        </w:r>
                      </w:p>
                      <w:p w14:paraId="211E16C0" w14:textId="2D55F578" w:rsidR="00B112BE" w:rsidRPr="00FC7AEB" w:rsidRDefault="00B112BE" w:rsidP="00B112BE">
                        <w:pPr>
                          <w:spacing w:after="0"/>
                        </w:pPr>
                        <w:r w:rsidRPr="00FC7AEB">
                          <w:t>Disease Duration</w:t>
                        </w:r>
                        <w:r w:rsidR="00806138" w:rsidRPr="00FC7AEB">
                          <w:t>,</w:t>
                        </w:r>
                        <w:r w:rsidR="00806138">
                          <w:t xml:space="preserve"> LFIS</w:t>
                        </w:r>
                        <w:r w:rsidR="002708C2">
                          <w:t>-IF</w:t>
                        </w:r>
                        <w:r w:rsidR="00D94E0C">
                          <w:t xml:space="preserve"> score</w:t>
                        </w:r>
                      </w:p>
                    </w:txbxContent>
                  </v:textbox>
                </v:shape>
                <v:shape id="Text Box 212" o:spid="_x0000_s1113" type="#_x0000_t202" style="position:absolute;top:440;width:13487;height:35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" filled="f" stroked="f" strokeweight=".5pt">
                  <v:textbox>
                    <w:txbxContent>
                      <w:p w14:paraId="1A5B97D2" w14:textId="2FB4EF70" w:rsidR="00B112BE" w:rsidRDefault="00B112BE" w:rsidP="00B112BE">
                        <w:r>
                          <w:t>P1, 65, 14yr</w:t>
                        </w:r>
                        <w:r w:rsidR="002708C2">
                          <w:t xml:space="preserve">, </w:t>
                        </w:r>
                        <w:r w:rsidR="00BD37AB">
                          <w:t>13</w:t>
                        </w:r>
                        <w:r w:rsidR="0061426C">
                          <w:t>/21</w:t>
                        </w:r>
                      </w:p>
                    </w:txbxContent>
                  </v:textbox>
                </v:shape>
                <v:shape id="Text Box 18" o:spid="_x0000_s1114" type="#_x0000_t202" style="position:absolute;left:19707;top:440;width:13059;height:35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" filled="f" stroked="f" strokeweight=".5pt">
                  <v:textbox>
                    <w:txbxContent>
                      <w:p w14:paraId="46DC257C" w14:textId="1638CA0C" w:rsidR="00B112BE" w:rsidRDefault="00B112BE" w:rsidP="00B112BE">
                        <w:pPr>
                          <w:spacing w:line="256" w:lineRule="auto"/>
                          <w:rPr>
                            <w:rFonts w:ascii="Calibri" w:eastAsia="Calibri" w:hAnsi="Calibri"/>
                            <w:lang w:val="en-US"/>
                          </w:rPr>
                        </w:pPr>
                        <w:r>
                          <w:rPr>
                            <w:rFonts w:ascii="Calibri" w:eastAsia="Calibri" w:hAnsi="Calibri"/>
                            <w:lang w:val="en-US"/>
                          </w:rPr>
                          <w:t>P</w:t>
                        </w:r>
                        <w:r>
                          <w:rPr>
                            <w:rFonts w:ascii="Calibri" w:eastAsia="Calibri" w:hAnsi="Calibri"/>
                          </w:rPr>
                          <w:t>2</w:t>
                        </w:r>
                        <w:r>
                          <w:rPr>
                            <w:rFonts w:ascii="Calibri" w:eastAsia="Calibri" w:hAnsi="Calibri"/>
                            <w:lang w:val="en-US"/>
                          </w:rPr>
                          <w:t>, 6</w:t>
                        </w:r>
                        <w:r>
                          <w:rPr>
                            <w:rFonts w:ascii="Calibri" w:eastAsia="Calibri" w:hAnsi="Calibri"/>
                          </w:rPr>
                          <w:t>2</w:t>
                        </w:r>
                        <w:r>
                          <w:rPr>
                            <w:rFonts w:ascii="Calibri" w:eastAsia="Calibri" w:hAnsi="Calibri"/>
                            <w:lang w:val="en-US"/>
                          </w:rPr>
                          <w:t xml:space="preserve">, </w:t>
                        </w:r>
                        <w:r>
                          <w:rPr>
                            <w:rFonts w:ascii="Calibri" w:eastAsia="Calibri" w:hAnsi="Calibri"/>
                          </w:rPr>
                          <w:t>8</w:t>
                        </w:r>
                        <w:r>
                          <w:rPr>
                            <w:rFonts w:ascii="Calibri" w:eastAsia="Calibri" w:hAnsi="Calibri"/>
                            <w:lang w:val="en-US"/>
                          </w:rPr>
                          <w:t>yr</w:t>
                        </w:r>
                        <w:r w:rsidR="00BD37AB">
                          <w:rPr>
                            <w:rFonts w:ascii="Calibri" w:eastAsia="Calibri" w:hAnsi="Calibri"/>
                            <w:lang w:val="en-US"/>
                          </w:rPr>
                          <w:t>, 12</w:t>
                        </w:r>
                        <w:r w:rsidR="0061426C">
                          <w:rPr>
                            <w:rFonts w:ascii="Calibri" w:eastAsia="Calibri" w:hAnsi="Calibri"/>
                            <w:lang w:val="en-US"/>
                          </w:rPr>
                          <w:t>/21</w:t>
                        </w:r>
                      </w:p>
                    </w:txbxContent>
                  </v:textbox>
                </v:shape>
                <v:shape id="Text Box 18" o:spid="_x0000_s1115" type="#_x0000_t202" style="position:absolute;top:16032;width:11887;height:349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" filled="f" stroked="f" strokeweight=".5pt">
                  <v:textbox>
                    <w:txbxContent>
                      <w:p w14:paraId="0696E9DB" w14:textId="0B55DB09" w:rsidR="00B112BE" w:rsidRDefault="00B112BE" w:rsidP="00B112BE">
                        <w:pPr>
                          <w:spacing w:line="254" w:lineRule="auto"/>
                          <w:rPr>
                            <w:rFonts w:ascii="Calibri" w:eastAsia="Calibri" w:hAnsi="Calibri"/>
                            <w:lang w:val="en-US"/>
                          </w:rPr>
                        </w:pPr>
                        <w:r>
                          <w:rPr>
                            <w:rFonts w:ascii="Calibri" w:eastAsia="Calibri" w:hAnsi="Calibri"/>
                            <w:lang w:val="en-US"/>
                          </w:rPr>
                          <w:t>P</w:t>
                        </w:r>
                        <w:r>
                          <w:rPr>
                            <w:rFonts w:ascii="Calibri" w:eastAsia="Calibri" w:hAnsi="Calibri"/>
                          </w:rPr>
                          <w:t>3</w:t>
                        </w:r>
                        <w:r>
                          <w:rPr>
                            <w:rFonts w:ascii="Calibri" w:eastAsia="Calibri" w:hAnsi="Calibri"/>
                            <w:lang w:val="en-US"/>
                          </w:rPr>
                          <w:t xml:space="preserve">, </w:t>
                        </w:r>
                        <w:r>
                          <w:rPr>
                            <w:rFonts w:ascii="Calibri" w:eastAsia="Calibri" w:hAnsi="Calibri"/>
                          </w:rPr>
                          <w:t>51</w:t>
                        </w:r>
                        <w:r>
                          <w:rPr>
                            <w:rFonts w:ascii="Calibri" w:eastAsia="Calibri" w:hAnsi="Calibri"/>
                            <w:lang w:val="en-US"/>
                          </w:rPr>
                          <w:t xml:space="preserve">, </w:t>
                        </w:r>
                        <w:r>
                          <w:rPr>
                            <w:rFonts w:ascii="Calibri" w:eastAsia="Calibri" w:hAnsi="Calibri"/>
                          </w:rPr>
                          <w:t>1</w:t>
                        </w:r>
                        <w:r>
                          <w:rPr>
                            <w:rFonts w:ascii="Calibri" w:eastAsia="Calibri" w:hAnsi="Calibri"/>
                            <w:lang w:val="en-US"/>
                          </w:rPr>
                          <w:t>yr</w:t>
                        </w:r>
                        <w:r w:rsidR="00BD37AB">
                          <w:rPr>
                            <w:rFonts w:ascii="Calibri" w:eastAsia="Calibri" w:hAnsi="Calibri"/>
                            <w:lang w:val="en-US"/>
                          </w:rPr>
                          <w:t>, 5</w:t>
                        </w:r>
                        <w:r w:rsidR="0061426C">
                          <w:rPr>
                            <w:rFonts w:ascii="Calibri" w:eastAsia="Calibri" w:hAnsi="Calibri"/>
                            <w:lang w:val="en-US"/>
                          </w:rPr>
                          <w:t>/21</w:t>
                        </w:r>
                      </w:p>
                    </w:txbxContent>
                  </v:textbox>
                </v:shape>
                <v:shape id="Text Box 18" o:spid="_x0000_s1116" type="#_x0000_t202" style="position:absolute;left:19783;top:15897;width:11887;height:34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" filled="f" stroked="f" strokeweight=".5pt">
                  <v:textbox>
                    <w:txbxContent>
                      <w:p w14:paraId="669627EF" w14:textId="7764E055" w:rsidR="00B112BE" w:rsidRDefault="00B112BE" w:rsidP="00B112BE">
                        <w:pPr>
                          <w:spacing w:line="252" w:lineRule="auto"/>
                          <w:rPr>
                            <w:rFonts w:ascii="Calibri" w:eastAsia="Calibri" w:hAnsi="Calibri"/>
                            <w:lang w:val="en-US"/>
                          </w:rPr>
                        </w:pPr>
                        <w:r>
                          <w:rPr>
                            <w:rFonts w:ascii="Calibri" w:eastAsia="Calibri" w:hAnsi="Calibri"/>
                            <w:lang w:val="en-US"/>
                          </w:rPr>
                          <w:t>P</w:t>
                        </w:r>
                        <w:r>
                          <w:rPr>
                            <w:rFonts w:ascii="Calibri" w:eastAsia="Calibri" w:hAnsi="Calibri"/>
                          </w:rPr>
                          <w:t>4</w:t>
                        </w:r>
                        <w:r>
                          <w:rPr>
                            <w:rFonts w:ascii="Calibri" w:eastAsia="Calibri" w:hAnsi="Calibri"/>
                            <w:lang w:val="en-US"/>
                          </w:rPr>
                          <w:t xml:space="preserve">, </w:t>
                        </w:r>
                        <w:r>
                          <w:rPr>
                            <w:rFonts w:ascii="Calibri" w:eastAsia="Calibri" w:hAnsi="Calibri"/>
                          </w:rPr>
                          <w:t>37</w:t>
                        </w:r>
                        <w:r>
                          <w:rPr>
                            <w:rFonts w:ascii="Calibri" w:eastAsia="Calibri" w:hAnsi="Calibri"/>
                            <w:lang w:val="en-US"/>
                          </w:rPr>
                          <w:t xml:space="preserve">, </w:t>
                        </w:r>
                        <w:r>
                          <w:rPr>
                            <w:rFonts w:ascii="Calibri" w:eastAsia="Calibri" w:hAnsi="Calibri"/>
                          </w:rPr>
                          <w:t>2</w:t>
                        </w:r>
                        <w:r>
                          <w:rPr>
                            <w:rFonts w:ascii="Calibri" w:eastAsia="Calibri" w:hAnsi="Calibri"/>
                            <w:lang w:val="en-US"/>
                          </w:rPr>
                          <w:t>yr</w:t>
                        </w:r>
                        <w:r w:rsidR="00BD37AB">
                          <w:rPr>
                            <w:rFonts w:ascii="Calibri" w:eastAsia="Calibri" w:hAnsi="Calibri"/>
                            <w:lang w:val="en-US"/>
                          </w:rPr>
                          <w:t>, 9</w:t>
                        </w:r>
                        <w:r w:rsidR="0061426C">
                          <w:rPr>
                            <w:rFonts w:ascii="Calibri" w:eastAsia="Calibri" w:hAnsi="Calibri"/>
                            <w:lang w:val="en-US"/>
                          </w:rPr>
                          <w:t>/21</w:t>
                        </w:r>
                      </w:p>
                    </w:txbxContent>
                  </v:textbox>
                </v:shape>
                <v:shape id="Text Box 18" o:spid="_x0000_s1117" type="#_x0000_t202" style="position:absolute;left:39900;top:16043;width:13897;height:34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" filled="f" stroked="f" strokeweight=".5pt">
                  <v:textbox>
                    <w:txbxContent>
                      <w:p w14:paraId="2986F090" w14:textId="0C3F1298" w:rsidR="00B112BE" w:rsidRDefault="00B112BE" w:rsidP="00B112BE">
                        <w:pPr>
                          <w:spacing w:line="252" w:lineRule="auto"/>
                          <w:rPr>
                            <w:rFonts w:ascii="Calibri" w:eastAsia="Calibri" w:hAnsi="Calibri"/>
                            <w:lang w:val="en-US"/>
                          </w:rPr>
                        </w:pPr>
                        <w:r>
                          <w:rPr>
                            <w:rFonts w:ascii="Calibri" w:eastAsia="Calibri" w:hAnsi="Calibri"/>
                            <w:lang w:val="en-US"/>
                          </w:rPr>
                          <w:t>P</w:t>
                        </w:r>
                        <w:r>
                          <w:rPr>
                            <w:rFonts w:ascii="Calibri" w:eastAsia="Calibri" w:hAnsi="Calibri"/>
                          </w:rPr>
                          <w:t>5</w:t>
                        </w:r>
                        <w:r>
                          <w:rPr>
                            <w:rFonts w:ascii="Calibri" w:eastAsia="Calibri" w:hAnsi="Calibri"/>
                            <w:lang w:val="en-US"/>
                          </w:rPr>
                          <w:t xml:space="preserve">, </w:t>
                        </w:r>
                        <w:r>
                          <w:rPr>
                            <w:rFonts w:ascii="Calibri" w:eastAsia="Calibri" w:hAnsi="Calibri"/>
                          </w:rPr>
                          <w:t>73</w:t>
                        </w:r>
                        <w:r>
                          <w:rPr>
                            <w:rFonts w:ascii="Calibri" w:eastAsia="Calibri" w:hAnsi="Calibri"/>
                            <w:lang w:val="en-US"/>
                          </w:rPr>
                          <w:t xml:space="preserve">, </w:t>
                        </w:r>
                        <w:r>
                          <w:rPr>
                            <w:rFonts w:ascii="Calibri" w:eastAsia="Calibri" w:hAnsi="Calibri"/>
                          </w:rPr>
                          <w:t>3</w:t>
                        </w:r>
                        <w:r>
                          <w:rPr>
                            <w:rFonts w:ascii="Calibri" w:eastAsia="Calibri" w:hAnsi="Calibri"/>
                            <w:lang w:val="en-US"/>
                          </w:rPr>
                          <w:t>yr</w:t>
                        </w:r>
                        <w:r w:rsidR="00BD37AB">
                          <w:rPr>
                            <w:rFonts w:ascii="Calibri" w:eastAsia="Calibri" w:hAnsi="Calibri"/>
                            <w:lang w:val="en-US"/>
                          </w:rPr>
                          <w:t>, 18</w:t>
                        </w:r>
                        <w:r w:rsidR="0061426C">
                          <w:rPr>
                            <w:rFonts w:ascii="Calibri" w:eastAsia="Calibri" w:hAnsi="Calibri"/>
                            <w:lang w:val="en-US"/>
                          </w:rPr>
                          <w:t>/21</w:t>
                        </w:r>
                      </w:p>
                    </w:txbxContent>
                  </v:textbox>
                </v:shape>
                <v:shape id="Text Box 18" o:spid="_x0000_s1118" type="#_x0000_t202" style="position:absolute;top:31682;width:13411;height:34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" filled="f" stroked="f" strokeweight=".5pt">
                  <v:textbox>
                    <w:txbxContent>
                      <w:p w14:paraId="38C79E01" w14:textId="7F679A6E" w:rsidR="00B112BE" w:rsidRDefault="00B112BE" w:rsidP="00B112BE">
                        <w:pPr>
                          <w:spacing w:line="252" w:lineRule="auto"/>
                          <w:rPr>
                            <w:rFonts w:ascii="Calibri" w:eastAsia="Calibri" w:hAnsi="Calibri"/>
                            <w:lang w:val="en-US"/>
                          </w:rPr>
                        </w:pPr>
                        <w:r>
                          <w:rPr>
                            <w:rFonts w:ascii="Calibri" w:eastAsia="Calibri" w:hAnsi="Calibri"/>
                            <w:lang w:val="en-US"/>
                          </w:rPr>
                          <w:t>P</w:t>
                        </w:r>
                        <w:r>
                          <w:rPr>
                            <w:rFonts w:ascii="Calibri" w:eastAsia="Calibri" w:hAnsi="Calibri"/>
                          </w:rPr>
                          <w:t>6</w:t>
                        </w:r>
                        <w:r>
                          <w:rPr>
                            <w:rFonts w:ascii="Calibri" w:eastAsia="Calibri" w:hAnsi="Calibri"/>
                            <w:lang w:val="en-US"/>
                          </w:rPr>
                          <w:t xml:space="preserve">, </w:t>
                        </w:r>
                        <w:r>
                          <w:rPr>
                            <w:rFonts w:ascii="Calibri" w:eastAsia="Calibri" w:hAnsi="Calibri"/>
                          </w:rPr>
                          <w:t>64</w:t>
                        </w:r>
                        <w:r>
                          <w:rPr>
                            <w:rFonts w:ascii="Calibri" w:eastAsia="Calibri" w:hAnsi="Calibri"/>
                            <w:lang w:val="en-US"/>
                          </w:rPr>
                          <w:t>, 3</w:t>
                        </w:r>
                        <w:r>
                          <w:rPr>
                            <w:rFonts w:ascii="Calibri" w:eastAsia="Calibri" w:hAnsi="Calibri"/>
                          </w:rPr>
                          <w:t>0</w:t>
                        </w:r>
                        <w:r>
                          <w:rPr>
                            <w:rFonts w:ascii="Calibri" w:eastAsia="Calibri" w:hAnsi="Calibri"/>
                            <w:lang w:val="en-US"/>
                          </w:rPr>
                          <w:t>yr</w:t>
                        </w:r>
                        <w:r w:rsidR="00BD37AB">
                          <w:rPr>
                            <w:rFonts w:ascii="Calibri" w:eastAsia="Calibri" w:hAnsi="Calibri"/>
                            <w:lang w:val="en-US"/>
                          </w:rPr>
                          <w:t>, 5</w:t>
                        </w:r>
                        <w:r w:rsidR="0061426C">
                          <w:rPr>
                            <w:rFonts w:ascii="Calibri" w:eastAsia="Calibri" w:hAnsi="Calibri"/>
                            <w:lang w:val="en-US"/>
                          </w:rPr>
                          <w:t>/21</w:t>
                        </w:r>
                      </w:p>
                    </w:txbxContent>
                  </v:textbox>
                </v:shape>
                <v:shape id="Text Box 18" o:spid="_x0000_s1119" type="#_x0000_t202" style="position:absolute;left:19707;top:31590;width:12678;height:34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" filled="f" stroked="f" strokeweight=".5pt">
                  <v:textbox>
                    <w:txbxContent>
                      <w:p w14:paraId="5D055019" w14:textId="6129154D" w:rsidR="00B112BE" w:rsidRDefault="00B112BE" w:rsidP="00B112BE">
                        <w:pPr>
                          <w:spacing w:line="252" w:lineRule="auto"/>
                          <w:rPr>
                            <w:rFonts w:ascii="Calibri" w:eastAsia="Calibri" w:hAnsi="Calibri"/>
                            <w:lang w:val="en-US"/>
                          </w:rPr>
                        </w:pPr>
                        <w:r>
                          <w:rPr>
                            <w:rFonts w:ascii="Calibri" w:eastAsia="Calibri" w:hAnsi="Calibri"/>
                            <w:lang w:val="en-US"/>
                          </w:rPr>
                          <w:t>P</w:t>
                        </w:r>
                        <w:r>
                          <w:rPr>
                            <w:rFonts w:ascii="Calibri" w:eastAsia="Calibri" w:hAnsi="Calibri"/>
                          </w:rPr>
                          <w:t>7</w:t>
                        </w:r>
                        <w:r>
                          <w:rPr>
                            <w:rFonts w:ascii="Calibri" w:eastAsia="Calibri" w:hAnsi="Calibri"/>
                            <w:lang w:val="en-US"/>
                          </w:rPr>
                          <w:t xml:space="preserve">, </w:t>
                        </w:r>
                        <w:r>
                          <w:rPr>
                            <w:rFonts w:ascii="Calibri" w:eastAsia="Calibri" w:hAnsi="Calibri"/>
                          </w:rPr>
                          <w:t>57</w:t>
                        </w:r>
                        <w:r>
                          <w:rPr>
                            <w:rFonts w:ascii="Calibri" w:eastAsia="Calibri" w:hAnsi="Calibri"/>
                            <w:lang w:val="en-US"/>
                          </w:rPr>
                          <w:t xml:space="preserve">, </w:t>
                        </w:r>
                        <w:r>
                          <w:rPr>
                            <w:rFonts w:ascii="Calibri" w:eastAsia="Calibri" w:hAnsi="Calibri"/>
                          </w:rPr>
                          <w:t>4</w:t>
                        </w:r>
                        <w:r>
                          <w:rPr>
                            <w:rFonts w:ascii="Calibri" w:eastAsia="Calibri" w:hAnsi="Calibri"/>
                            <w:lang w:val="en-US"/>
                          </w:rPr>
                          <w:t>yr</w:t>
                        </w:r>
                        <w:r w:rsidR="00BD37AB">
                          <w:rPr>
                            <w:rFonts w:ascii="Calibri" w:eastAsia="Calibri" w:hAnsi="Calibri"/>
                            <w:lang w:val="en-US"/>
                          </w:rPr>
                          <w:t>, 13</w:t>
                        </w:r>
                        <w:r w:rsidR="0061426C">
                          <w:rPr>
                            <w:rFonts w:ascii="Calibri" w:eastAsia="Calibri" w:hAnsi="Calibri"/>
                            <w:lang w:val="en-US"/>
                          </w:rPr>
                          <w:t>/21</w:t>
                        </w:r>
                      </w:p>
                    </w:txbxContent>
                  </v:textbox>
                </v:shape>
                <v:shape id="Text Box 18" o:spid="_x0000_s1120" type="#_x0000_t202" style="position:absolute;left:39900;top:31440;width:13440;height:34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" filled="f" stroked="f" strokeweight=".5pt">
                  <v:textbox>
                    <w:txbxContent>
                      <w:p w14:paraId="2FDEB0B7" w14:textId="05D7F5E4" w:rsidR="00B112BE" w:rsidRDefault="00B112BE" w:rsidP="00B112BE">
                        <w:pPr>
                          <w:spacing w:line="252" w:lineRule="auto"/>
                          <w:rPr>
                            <w:rFonts w:ascii="Calibri" w:eastAsia="Calibri" w:hAnsi="Calibri"/>
                            <w:lang w:val="en-US"/>
                          </w:rPr>
                        </w:pPr>
                        <w:r>
                          <w:rPr>
                            <w:rFonts w:ascii="Calibri" w:eastAsia="Calibri" w:hAnsi="Calibri"/>
                            <w:lang w:val="en-US"/>
                          </w:rPr>
                          <w:t>P</w:t>
                        </w:r>
                        <w:r>
                          <w:rPr>
                            <w:rFonts w:ascii="Calibri" w:eastAsia="Calibri" w:hAnsi="Calibri"/>
                          </w:rPr>
                          <w:t>8</w:t>
                        </w:r>
                        <w:r>
                          <w:rPr>
                            <w:rFonts w:ascii="Calibri" w:eastAsia="Calibri" w:hAnsi="Calibri"/>
                            <w:lang w:val="en-US"/>
                          </w:rPr>
                          <w:t xml:space="preserve">, </w:t>
                        </w:r>
                        <w:r>
                          <w:rPr>
                            <w:rFonts w:ascii="Calibri" w:eastAsia="Calibri" w:hAnsi="Calibri"/>
                          </w:rPr>
                          <w:t>72</w:t>
                        </w:r>
                        <w:r>
                          <w:rPr>
                            <w:rFonts w:ascii="Calibri" w:eastAsia="Calibri" w:hAnsi="Calibri"/>
                            <w:lang w:val="en-US"/>
                          </w:rPr>
                          <w:t xml:space="preserve">, </w:t>
                        </w:r>
                        <w:r>
                          <w:rPr>
                            <w:rFonts w:ascii="Calibri" w:eastAsia="Calibri" w:hAnsi="Calibri"/>
                          </w:rPr>
                          <w:t>22</w:t>
                        </w:r>
                        <w:r>
                          <w:rPr>
                            <w:rFonts w:ascii="Calibri" w:eastAsia="Calibri" w:hAnsi="Calibri"/>
                            <w:lang w:val="en-US"/>
                          </w:rPr>
                          <w:t>yr</w:t>
                        </w:r>
                        <w:r w:rsidR="00010355">
                          <w:rPr>
                            <w:rFonts w:ascii="Calibri" w:eastAsia="Calibri" w:hAnsi="Calibri"/>
                            <w:lang w:val="en-US"/>
                          </w:rPr>
                          <w:t>, 15</w:t>
                        </w:r>
                        <w:r w:rsidR="0061426C">
                          <w:rPr>
                            <w:rFonts w:ascii="Calibri" w:eastAsia="Calibri" w:hAnsi="Calibri"/>
                            <w:lang w:val="en-US"/>
                          </w:rPr>
                          <w:t>/21</w:t>
                        </w:r>
                      </w:p>
                    </w:txbxContent>
                  </v:textbox>
                </v:shape>
                <v:shape id="Text Box 18" o:spid="_x0000_s1121" type="#_x0000_t202" style="position:absolute;top:46908;width:12954;height:34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" filled="f" stroked="f" strokeweight=".5pt">
                  <v:textbox>
                    <w:txbxContent>
                      <w:p w14:paraId="0D2E29F6" w14:textId="5567F22E" w:rsidR="00B112BE" w:rsidRDefault="00B112BE" w:rsidP="00B112BE">
                        <w:pPr>
                          <w:spacing w:line="252" w:lineRule="auto"/>
                          <w:rPr>
                            <w:rFonts w:ascii="Calibri" w:eastAsia="Calibri" w:hAnsi="Calibri"/>
                            <w:lang w:val="en-US"/>
                          </w:rPr>
                        </w:pPr>
                        <w:r>
                          <w:rPr>
                            <w:rFonts w:ascii="Calibri" w:eastAsia="Calibri" w:hAnsi="Calibri"/>
                            <w:lang w:val="en-US"/>
                          </w:rPr>
                          <w:t>P</w:t>
                        </w:r>
                        <w:r>
                          <w:rPr>
                            <w:rFonts w:ascii="Calibri" w:eastAsia="Calibri" w:hAnsi="Calibri"/>
                          </w:rPr>
                          <w:t>9</w:t>
                        </w:r>
                        <w:r>
                          <w:rPr>
                            <w:rFonts w:ascii="Calibri" w:eastAsia="Calibri" w:hAnsi="Calibri"/>
                            <w:lang w:val="en-US"/>
                          </w:rPr>
                          <w:t xml:space="preserve">, </w:t>
                        </w:r>
                        <w:r>
                          <w:rPr>
                            <w:rFonts w:ascii="Calibri" w:eastAsia="Calibri" w:hAnsi="Calibri"/>
                          </w:rPr>
                          <w:t>58</w:t>
                        </w:r>
                        <w:r>
                          <w:rPr>
                            <w:rFonts w:ascii="Calibri" w:eastAsia="Calibri" w:hAnsi="Calibri"/>
                            <w:lang w:val="en-US"/>
                          </w:rPr>
                          <w:t xml:space="preserve">, </w:t>
                        </w:r>
                        <w:r>
                          <w:rPr>
                            <w:rFonts w:ascii="Calibri" w:eastAsia="Calibri" w:hAnsi="Calibri"/>
                          </w:rPr>
                          <w:t>12</w:t>
                        </w:r>
                        <w:r>
                          <w:rPr>
                            <w:rFonts w:ascii="Calibri" w:eastAsia="Calibri" w:hAnsi="Calibri"/>
                            <w:lang w:val="en-US"/>
                          </w:rPr>
                          <w:t>yr</w:t>
                        </w:r>
                        <w:r w:rsidR="00010355">
                          <w:rPr>
                            <w:rFonts w:ascii="Calibri" w:eastAsia="Calibri" w:hAnsi="Calibri"/>
                            <w:lang w:val="en-US"/>
                          </w:rPr>
                          <w:t>, 7</w:t>
                        </w:r>
                        <w:r w:rsidR="0061426C">
                          <w:rPr>
                            <w:rFonts w:ascii="Calibri" w:eastAsia="Calibri" w:hAnsi="Calibri"/>
                            <w:lang w:val="en-US"/>
                          </w:rPr>
                          <w:t>/21</w:t>
                        </w:r>
                      </w:p>
                    </w:txbxContent>
                  </v:textbox>
                </v:shape>
                <v:shape id="Text Box 18" o:spid="_x0000_s1122" type="#_x0000_t202" style="position:absolute;left:19707;top:46832;width:13897;height:34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" filled="f" stroked="f" strokeweight=".5pt">
                  <v:textbox>
                    <w:txbxContent>
                      <w:p w14:paraId="3F0C6ECD" w14:textId="34597BE4" w:rsidR="00B112BE" w:rsidRDefault="00B112BE" w:rsidP="00B112BE">
                        <w:pPr>
                          <w:spacing w:line="252" w:lineRule="auto"/>
                          <w:rPr>
                            <w:rFonts w:ascii="Calibri" w:eastAsia="Calibri" w:hAnsi="Calibri"/>
                            <w:lang w:val="en-US"/>
                          </w:rPr>
                        </w:pPr>
                        <w:r>
                          <w:rPr>
                            <w:rFonts w:ascii="Calibri" w:eastAsia="Calibri" w:hAnsi="Calibri"/>
                            <w:lang w:val="en-US"/>
                          </w:rPr>
                          <w:t>P</w:t>
                        </w:r>
                        <w:r>
                          <w:rPr>
                            <w:rFonts w:ascii="Calibri" w:eastAsia="Calibri" w:hAnsi="Calibri"/>
                          </w:rPr>
                          <w:t>10</w:t>
                        </w:r>
                        <w:r>
                          <w:rPr>
                            <w:rFonts w:ascii="Calibri" w:eastAsia="Calibri" w:hAnsi="Calibri"/>
                            <w:lang w:val="en-US"/>
                          </w:rPr>
                          <w:t xml:space="preserve">, </w:t>
                        </w:r>
                        <w:r>
                          <w:rPr>
                            <w:rFonts w:ascii="Calibri" w:eastAsia="Calibri" w:hAnsi="Calibri"/>
                          </w:rPr>
                          <w:t>64</w:t>
                        </w:r>
                        <w:r>
                          <w:rPr>
                            <w:rFonts w:ascii="Calibri" w:eastAsia="Calibri" w:hAnsi="Calibri"/>
                            <w:lang w:val="en-US"/>
                          </w:rPr>
                          <w:t xml:space="preserve">, </w:t>
                        </w:r>
                        <w:r>
                          <w:rPr>
                            <w:rFonts w:ascii="Calibri" w:eastAsia="Calibri" w:hAnsi="Calibri"/>
                          </w:rPr>
                          <w:t>35</w:t>
                        </w:r>
                        <w:r>
                          <w:rPr>
                            <w:rFonts w:ascii="Calibri" w:eastAsia="Calibri" w:hAnsi="Calibri"/>
                            <w:lang w:val="en-US"/>
                          </w:rPr>
                          <w:t>yr</w:t>
                        </w:r>
                        <w:r w:rsidR="00010355">
                          <w:rPr>
                            <w:rFonts w:ascii="Calibri" w:eastAsia="Calibri" w:hAnsi="Calibri"/>
                            <w:lang w:val="en-US"/>
                          </w:rPr>
                          <w:t>, 4</w:t>
                        </w:r>
                        <w:r w:rsidR="0061426C">
                          <w:rPr>
                            <w:rFonts w:ascii="Calibri" w:eastAsia="Calibri" w:hAnsi="Calibri"/>
                            <w:lang w:val="en-US"/>
                          </w:rPr>
                          <w:t>/21</w:t>
                        </w:r>
                      </w:p>
                    </w:txbxContent>
                  </v:textbox>
                </v:shape>
                <v:shape id="Text Box 18" o:spid="_x0000_s1123" type="#_x0000_t202" style="position:absolute;left:39747;top:46679;width:13135;height:34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" filled="f" stroked="f" strokeweight=".5pt">
                  <v:textbox>
                    <w:txbxContent>
                      <w:p w14:paraId="5B037D4C" w14:textId="013B4A75" w:rsidR="00B112BE" w:rsidRDefault="00B112BE" w:rsidP="00B112BE">
                        <w:pPr>
                          <w:spacing w:line="252" w:lineRule="auto"/>
                          <w:rPr>
                            <w:rFonts w:ascii="Calibri" w:eastAsia="Calibri" w:hAnsi="Calibri"/>
                            <w:lang w:val="en-US"/>
                          </w:rPr>
                        </w:pPr>
                        <w:r>
                          <w:rPr>
                            <w:rFonts w:ascii="Calibri" w:eastAsia="Calibri" w:hAnsi="Calibri"/>
                            <w:lang w:val="en-US"/>
                          </w:rPr>
                          <w:t>P1</w:t>
                        </w:r>
                        <w:r>
                          <w:rPr>
                            <w:rFonts w:ascii="Calibri" w:eastAsia="Calibri" w:hAnsi="Calibri"/>
                          </w:rPr>
                          <w:t>1</w:t>
                        </w:r>
                        <w:r>
                          <w:rPr>
                            <w:rFonts w:ascii="Calibri" w:eastAsia="Calibri" w:hAnsi="Calibri"/>
                            <w:lang w:val="en-US"/>
                          </w:rPr>
                          <w:t xml:space="preserve">, </w:t>
                        </w:r>
                        <w:r>
                          <w:rPr>
                            <w:rFonts w:ascii="Calibri" w:eastAsia="Calibri" w:hAnsi="Calibri"/>
                          </w:rPr>
                          <w:t>58</w:t>
                        </w:r>
                        <w:r>
                          <w:rPr>
                            <w:rFonts w:ascii="Calibri" w:eastAsia="Calibri" w:hAnsi="Calibri"/>
                            <w:lang w:val="en-US"/>
                          </w:rPr>
                          <w:t xml:space="preserve">, </w:t>
                        </w:r>
                        <w:r>
                          <w:rPr>
                            <w:rFonts w:ascii="Calibri" w:eastAsia="Calibri" w:hAnsi="Calibri"/>
                          </w:rPr>
                          <w:t>5</w:t>
                        </w:r>
                        <w:r>
                          <w:rPr>
                            <w:rFonts w:ascii="Calibri" w:eastAsia="Calibri" w:hAnsi="Calibri"/>
                            <w:lang w:val="en-US"/>
                          </w:rPr>
                          <w:t>yr</w:t>
                        </w:r>
                        <w:r w:rsidR="00010355">
                          <w:rPr>
                            <w:rFonts w:ascii="Calibri" w:eastAsia="Calibri" w:hAnsi="Calibri"/>
                            <w:lang w:val="en-US"/>
                          </w:rPr>
                          <w:t>, 17</w:t>
                        </w:r>
                        <w:r w:rsidR="0061426C">
                          <w:rPr>
                            <w:rFonts w:ascii="Calibri" w:eastAsia="Calibri" w:hAnsi="Calibri"/>
                            <w:lang w:val="en-US"/>
                          </w:rPr>
                          <w:t>/21</w:t>
                        </w:r>
                      </w:p>
                    </w:txbxContent>
                  </v:textbox>
                </v:shape>
                <v:shape id="Text Box 18" o:spid="_x0000_s1124" type="#_x0000_t202" style="position:absolute;top:62713;width:14249;height:34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" filled="f" stroked="f" strokeweight=".5pt">
                  <v:textbox>
                    <w:txbxContent>
                      <w:p w14:paraId="2FEAA9BF" w14:textId="606AACC9" w:rsidR="00B112BE" w:rsidRDefault="00B112BE" w:rsidP="00B112BE">
                        <w:pPr>
                          <w:spacing w:line="252" w:lineRule="auto"/>
                          <w:rPr>
                            <w:rFonts w:ascii="Calibri" w:eastAsia="Calibri" w:hAnsi="Calibri"/>
                            <w:lang w:val="en-US"/>
                          </w:rPr>
                        </w:pPr>
                        <w:r>
                          <w:rPr>
                            <w:rFonts w:ascii="Calibri" w:eastAsia="Calibri" w:hAnsi="Calibri"/>
                            <w:lang w:val="en-US"/>
                          </w:rPr>
                          <w:t>P1</w:t>
                        </w:r>
                        <w:r>
                          <w:rPr>
                            <w:rFonts w:ascii="Calibri" w:eastAsia="Calibri" w:hAnsi="Calibri"/>
                          </w:rPr>
                          <w:t>2</w:t>
                        </w:r>
                        <w:r>
                          <w:rPr>
                            <w:rFonts w:ascii="Calibri" w:eastAsia="Calibri" w:hAnsi="Calibri"/>
                            <w:lang w:val="en-US"/>
                          </w:rPr>
                          <w:t xml:space="preserve">, </w:t>
                        </w:r>
                        <w:r>
                          <w:rPr>
                            <w:rFonts w:ascii="Calibri" w:eastAsia="Calibri" w:hAnsi="Calibri"/>
                          </w:rPr>
                          <w:t>59</w:t>
                        </w:r>
                        <w:r>
                          <w:rPr>
                            <w:rFonts w:ascii="Calibri" w:eastAsia="Calibri" w:hAnsi="Calibri"/>
                            <w:lang w:val="en-US"/>
                          </w:rPr>
                          <w:t xml:space="preserve">, </w:t>
                        </w:r>
                        <w:r>
                          <w:rPr>
                            <w:rFonts w:ascii="Calibri" w:eastAsia="Calibri" w:hAnsi="Calibri"/>
                          </w:rPr>
                          <w:t>28</w:t>
                        </w:r>
                        <w:r>
                          <w:rPr>
                            <w:rFonts w:ascii="Calibri" w:eastAsia="Calibri" w:hAnsi="Calibri"/>
                            <w:lang w:val="en-US"/>
                          </w:rPr>
                          <w:t>yr</w:t>
                        </w:r>
                        <w:r w:rsidR="00010355">
                          <w:rPr>
                            <w:rFonts w:ascii="Calibri" w:eastAsia="Calibri" w:hAnsi="Calibri"/>
                            <w:lang w:val="en-US"/>
                          </w:rPr>
                          <w:t>, 16</w:t>
                        </w:r>
                        <w:r w:rsidR="0061426C">
                          <w:rPr>
                            <w:rFonts w:ascii="Calibri" w:eastAsia="Calibri" w:hAnsi="Calibri"/>
                            <w:lang w:val="en-US"/>
                          </w:rPr>
                          <w:t>/21</w:t>
                        </w:r>
                      </w:p>
                    </w:txbxContent>
                  </v:textbox>
                </v:shape>
                <v:shape id="Text Box 18" o:spid="_x0000_s1125" type="#_x0000_t202" style="position:absolute;left:19707;top:62541;width:13363;height:34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" filled="f" stroked="f" strokeweight=".5pt">
                  <v:textbox>
                    <w:txbxContent>
                      <w:p w14:paraId="587ED5C2" w14:textId="19C1973A" w:rsidR="00B112BE" w:rsidRDefault="00B112BE" w:rsidP="00B112BE">
                        <w:pPr>
                          <w:spacing w:line="252" w:lineRule="auto"/>
                          <w:rPr>
                            <w:rFonts w:ascii="Calibri" w:eastAsia="Calibri" w:hAnsi="Calibri"/>
                            <w:lang w:val="en-US"/>
                          </w:rPr>
                        </w:pPr>
                        <w:r>
                          <w:rPr>
                            <w:rFonts w:ascii="Calibri" w:eastAsia="Calibri" w:hAnsi="Calibri"/>
                            <w:lang w:val="en-US"/>
                          </w:rPr>
                          <w:t>P1</w:t>
                        </w:r>
                        <w:r>
                          <w:rPr>
                            <w:rFonts w:ascii="Calibri" w:eastAsia="Calibri" w:hAnsi="Calibri"/>
                          </w:rPr>
                          <w:t>3</w:t>
                        </w:r>
                        <w:r>
                          <w:rPr>
                            <w:rFonts w:ascii="Calibri" w:eastAsia="Calibri" w:hAnsi="Calibri"/>
                            <w:lang w:val="en-US"/>
                          </w:rPr>
                          <w:t xml:space="preserve">, </w:t>
                        </w:r>
                        <w:r>
                          <w:rPr>
                            <w:rFonts w:ascii="Calibri" w:eastAsia="Calibri" w:hAnsi="Calibri"/>
                          </w:rPr>
                          <w:t>29</w:t>
                        </w:r>
                        <w:r>
                          <w:rPr>
                            <w:rFonts w:ascii="Calibri" w:eastAsia="Calibri" w:hAnsi="Calibri"/>
                            <w:lang w:val="en-US"/>
                          </w:rPr>
                          <w:t xml:space="preserve">, </w:t>
                        </w:r>
                        <w:r>
                          <w:rPr>
                            <w:rFonts w:ascii="Calibri" w:eastAsia="Calibri" w:hAnsi="Calibri"/>
                          </w:rPr>
                          <w:t>6</w:t>
                        </w:r>
                        <w:r>
                          <w:rPr>
                            <w:rFonts w:ascii="Calibri" w:eastAsia="Calibri" w:hAnsi="Calibri"/>
                            <w:lang w:val="en-US"/>
                          </w:rPr>
                          <w:t>yr</w:t>
                        </w:r>
                        <w:r w:rsidR="0055386F">
                          <w:rPr>
                            <w:rFonts w:ascii="Calibri" w:eastAsia="Calibri" w:hAnsi="Calibri"/>
                            <w:lang w:val="en-US"/>
                          </w:rPr>
                          <w:t>, 15</w:t>
                        </w:r>
                        <w:r w:rsidR="0061426C">
                          <w:rPr>
                            <w:rFonts w:ascii="Calibri" w:eastAsia="Calibri" w:hAnsi="Calibri"/>
                            <w:lang w:val="en-US"/>
                          </w:rPr>
                          <w:t>/21</w:t>
                        </w:r>
                      </w:p>
                    </w:txbxContent>
                  </v:textbox>
                </v:shape>
                <v:shape id="Text Box 18" o:spid="_x0000_s1126" type="#_x0000_t202" style="position:absolute;left:39900;top:62545;width:11887;height:34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" filled="f" stroked="f" strokeweight=".5pt">
                  <v:textbox>
                    <w:txbxContent>
                      <w:p w14:paraId="14DB575C" w14:textId="77777777" w:rsidR="00B112BE" w:rsidRDefault="00B112BE" w:rsidP="00B112BE">
                        <w:pPr>
                          <w:spacing w:line="252" w:lineRule="auto"/>
                          <w:rPr>
                            <w:rFonts w:ascii="Calibri" w:eastAsia="Calibri" w:hAnsi="Calibri"/>
                            <w:lang w:val="en-US"/>
                          </w:rPr>
                        </w:pPr>
                        <w:r>
                          <w:rPr>
                            <w:rFonts w:ascii="Calibri" w:eastAsia="Calibri" w:hAnsi="Calibri"/>
                          </w:rPr>
                          <w:t>Healthy, 31</w:t>
                        </w:r>
                      </w:p>
                    </w:txbxContent>
                  </v:textbox>
                </v:shape>
                <v:shape id="Picture 226" o:spid="_x0000_s1127" type="#_x0000_t75" style="position:absolute;left:609;top:2820;width:17820;height:118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">
                  <v:imagedata r:id="rId39" o:title="" croptop="1334f" cropleft="11452f" cropright="11452f"/>
                </v:shape>
                <v:shape id="Picture 227" o:spid="_x0000_s1128" type="#_x0000_t75" style="position:absolute;left:20421;top:2744;width:17820;height:1168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">
                  <v:imagedata r:id="rId40" o:title="" croptop="2829f" cropleft="11620f" cropright="11535f"/>
                </v:shape>
                <v:shape id="Picture 228" o:spid="_x0000_s1129" type="#_x0000_t75" style="position:absolute;left:1143;top:18212;width:16846;height:1222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">
                  <v:imagedata r:id="rId41" o:title="" croptop="3017f" cropbottom="1234f" cropleft="13960f" cropright="14127f"/>
                </v:shape>
                <v:shape id="Picture 229" o:spid="_x0000_s1130" type="#_x0000_t75" style="position:absolute;left:20726;top:18212;width:17280;height:122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">
                  <v:imagedata r:id="rId42" o:title="" croptop="3394f" cropbottom="2743f" cropleft="14210f" cropright="14294f"/>
                </v:shape>
                <v:shape id="Picture 230" o:spid="_x0000_s1131" type="#_x0000_t75" style="position:absolute;left:40462;top:18289;width:17640;height:1199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">
                  <v:imagedata r:id="rId43" o:title="" croptop="3017f" cropbottom="1234f" cropleft="12789f" cropright="12790f"/>
                </v:shape>
                <v:shape id="Picture 231" o:spid="_x0000_s1132" type="#_x0000_t75" style="position:absolute;left:398;top:34213;width:17820;height:109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">
                  <v:imagedata r:id="rId44" o:title="" croptop="2451f" cropbottom="1234f" cropleft="10031f" cropright="11034f"/>
                </v:shape>
                <v:shape id="Picture 232" o:spid="_x0000_s1133" type="#_x0000_t75" style="position:absolute;left:21183;top:33946;width:15840;height:119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">
                  <v:imagedata r:id="rId45" o:title="" croptop="2829f" cropbottom="1988f" cropleft="14795f" cropright="15046f"/>
                </v:shape>
                <v:shape id="Picture 233" o:spid="_x0000_s1134" type="#_x0000_t75" style="position:absolute;left:40704;top:33680;width:17280;height:1206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">
                  <v:imagedata r:id="rId46" o:title="" croptop="3393f" cropbottom="3309f" cropleft="14294f" cropright="13876f"/>
                </v:shape>
                <v:shape id="Picture 234" o:spid="_x0000_s1135" type="#_x0000_t75" style="position:absolute;left:685;top:49243;width:17280;height:119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">
                  <v:imagedata r:id="rId47" o:title="" croptop="3206f" cropbottom="2554f" cropleft="13793f" cropright="13291f"/>
                </v:shape>
                <v:shape id="Picture 235" o:spid="_x0000_s1136" type="#_x0000_t75" style="position:absolute;left:20574;top:49758;width:17820;height:107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">
                  <v:imagedata r:id="rId48" o:title="" croptop="2829f" cropbottom="857f" cropleft="9781f" cropright="10281f"/>
                </v:shape>
                <v:shape id="Picture 236" o:spid="_x0000_s1137" type="#_x0000_t75" style="position:absolute;left:40843;top:48920;width:16920;height:1218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">
                  <v:imagedata r:id="rId49" o:title="" croptop="2829f" cropbottom="2555f" cropleft="14879f" cropright="13626f"/>
                </v:shape>
                <v:shape id="Picture 237" o:spid="_x0000_s1138" type="#_x0000_t75" style="position:absolute;left:398;top:65518;width:17820;height:114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">
                  <v:imagedata r:id="rId50" o:title="" croptop="3393f" cropbottom="1800f" cropleft="11953f" cropright="12037f"/>
                </v:shape>
                <v:shape id="Picture 238" o:spid="_x0000_s1139" type="#_x0000_t75" style="position:absolute;left:20497;top:64617;width:17820;height:123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">
                  <v:imagedata r:id="rId51" o:title="" croptop="2451f" cropbottom="1423f" cropleft="12622f" cropright="13375f"/>
                </v:shape>
                <v:shape id="Picture 239" o:spid="_x0000_s1140" type="#_x0000_t75" style="position:absolute;left:41148;top:64541;width:16920;height:12091;flip:x;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">
                  <v:imagedata r:id="rId52" o:title="" croptop="1885f" cropbottom="857f" cropleft="13709f" cropright="12873f"/>
                </v:shape>
                <w10:anchorlock/>
              </v:group>
            </w:pict>
          </mc:Fallback>
        </mc:AlternateContent>
      </w:r>
    </w:p>
    <w:p w14:paraId="48234CF9" w14:textId="042FDD35" w:rsidR="000C1CBF" w:rsidRPr="00D9062C" w:rsidRDefault="00B112BE" w:rsidP="00FC7AEB">
      <w:pPr>
        <w:pStyle w:val="Caption"/>
      </w:pPr>
      <w:bookmarkStart w:id="1" w:name="_Ref85540507"/>
      <w:r>
        <w:t>Fig</w:t>
      </w:r>
      <w:r w:rsidR="003044DB">
        <w:t xml:space="preserve">ure </w:t>
      </w:r>
      <w:r>
        <w:fldChar w:fldCharType="begin"/>
      </w:r>
      <w:r>
        <w:instrText xml:space="preserve"> SEQ Figure \* ARABIC </w:instrText>
      </w:r>
      <w:r>
        <w:fldChar w:fldCharType="separate"/>
      </w:r>
      <w:r w:rsidR="00CC630B">
        <w:rPr>
          <w:noProof/>
        </w:rPr>
        <w:t>3</w:t>
      </w:r>
      <w:r>
        <w:fldChar w:fldCharType="end"/>
      </w:r>
      <w:bookmarkEnd w:id="1"/>
      <w:r>
        <w:t xml:space="preserve">: </w:t>
      </w:r>
      <w:r w:rsidR="00CB4649">
        <w:t>Modelled foref</w:t>
      </w:r>
      <w:r w:rsidR="006F7AF5">
        <w:t>eet</w:t>
      </w:r>
      <w:r w:rsidR="00AD3595">
        <w:t xml:space="preserve"> </w:t>
      </w:r>
      <w:r w:rsidR="001F3B4C">
        <w:t xml:space="preserve">(skin, encapsulated </w:t>
      </w:r>
      <w:r w:rsidR="00A109D3">
        <w:t xml:space="preserve">bulk </w:t>
      </w:r>
      <w:r w:rsidR="001F3B4C">
        <w:t xml:space="preserve">soft tissue, bones) </w:t>
      </w:r>
      <w:r w:rsidR="00AD3595">
        <w:t xml:space="preserve">of the </w:t>
      </w:r>
      <w:r w:rsidR="00100D45">
        <w:t xml:space="preserve">13 </w:t>
      </w:r>
      <w:r w:rsidR="00AD3595">
        <w:t>participants</w:t>
      </w:r>
      <w:r w:rsidR="00100D45">
        <w:t xml:space="preserve"> with RA and 1 healthy participant</w:t>
      </w:r>
      <w:r w:rsidR="00E50FBA">
        <w:t>, with age and dis</w:t>
      </w:r>
      <w:r w:rsidR="000015C6">
        <w:t>ease duration indicated</w:t>
      </w:r>
      <w:r w:rsidR="002E741A">
        <w:t>.</w:t>
      </w:r>
    </w:p>
    <w:p w14:paraId="0718F61C" w14:textId="33404F4E" w:rsidR="00A91C18" w:rsidRDefault="00A91C18" w:rsidP="00A91C18">
      <w:pPr>
        <w:keepNext/>
      </w:pPr>
      <w:r>
        <w:rPr>
          <w:noProof/>
          <w:lang w:eastAsia="en-GB"/>
        </w:rPr>
        <w:lastRenderedPageBreak/>
        <mc:AlternateContent>
          <mc:Choice Requires="wpc">
            <w:drawing>
              <wp:inline distT="0" distB="0" distL="0" distR="0" wp14:anchorId="7CA92709" wp14:editId="34D5D2C3">
                <wp:extent cx="5486400" cy="5547360"/>
                <wp:effectExtent l="0" t="0" r="0" b="0"/>
                <wp:docPr id="7" name="Canvas 7"/>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pic:pic xmlns:pic="http://schemas.openxmlformats.org/drawingml/2006/picture">
                        <pic:nvPicPr>
                          <pic:cNvPr id="23" name="Picture 23" descr="Chart, scatter chart&#10;&#10;Description automatically generated"/>
                          <pic:cNvPicPr>
                            <a:picLocks noChangeAspect="1"/>
                          </pic:cNvPicPr>
                        </pic:nvPicPr>
                        <pic:blipFill rotWithShape="1">
                          <a:blip r:embed="rId53" cstate="print">
                            <a:extLst>
                              <a:ext uri="{28A0092B-C50C-407E-A947-70E740481C1C}">
                                <a14:useLocalDpi xmlns:a14="http://schemas.microsoft.com/office/drawing/2010/main" val="0"/>
                              </a:ext>
                            </a:extLst>
                          </a:blip>
                          <a:srcRect l="3684" r="52724"/>
                          <a:stretch/>
                        </pic:blipFill>
                        <pic:spPr>
                          <a:xfrm>
                            <a:off x="213097" y="2720340"/>
                            <a:ext cx="2514863" cy="2827020"/>
                          </a:xfrm>
                          <a:prstGeom prst="rect">
                            <a:avLst/>
                          </a:prstGeom>
                        </pic:spPr>
                      </pic:pic>
                      <wps:wsp>
                        <wps:cNvPr id="27" name="Text Box 27"/>
                        <wps:cNvSpPr txBox="1"/>
                        <wps:spPr>
                          <a:xfrm>
                            <a:off x="38100" y="0"/>
                            <a:ext cx="762000" cy="487680"/>
                          </a:xfrm>
                          <a:prstGeom prst="rect">
                            <a:avLst/>
                          </a:prstGeom>
                          <a:noFill/>
                          <a:ln w="6350">
                            <a:noFill/>
                          </a:ln>
                        </wps:spPr>
                        <wps:txbx>
                          <w:txbxContent>
                            <w:p w14:paraId="07393EA0" w14:textId="1495E3FE" w:rsidR="00A91C18" w:rsidRPr="00DF2664" w:rsidRDefault="003044DB" w:rsidP="00A91C18">
                              <w:pPr>
                                <w:rPr>
                                  <w:b/>
                                  <w:bCs/>
                                </w:rPr>
                              </w:pPr>
                              <w:r>
                                <w:rPr>
                                  <w:b/>
                                  <w:bCs/>
                                </w:rPr>
                                <w:t>(</w:t>
                              </w:r>
                              <w:r w:rsidR="00A91C18" w:rsidRPr="00DF2664">
                                <w:rPr>
                                  <w:b/>
                                  <w:bC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5" name="Text Box 27"/>
                        <wps:cNvSpPr txBox="1"/>
                        <wps:spPr>
                          <a:xfrm>
                            <a:off x="2747940" y="0"/>
                            <a:ext cx="762000" cy="487680"/>
                          </a:xfrm>
                          <a:prstGeom prst="rect">
                            <a:avLst/>
                          </a:prstGeom>
                          <a:noFill/>
                          <a:ln w="6350">
                            <a:noFill/>
                          </a:ln>
                        </wps:spPr>
                        <wps:txbx>
                          <w:txbxContent>
                            <w:p w14:paraId="3A2430D4" w14:textId="64B772F5" w:rsidR="00A91C18" w:rsidRDefault="003044DB" w:rsidP="00A91C18">
                              <w:pPr>
                                <w:spacing w:line="256" w:lineRule="auto"/>
                                <w:rPr>
                                  <w:rFonts w:ascii="Calibri" w:eastAsia="Calibri" w:hAnsi="Calibri"/>
                                  <w:b/>
                                  <w:bCs/>
                                </w:rPr>
                              </w:pPr>
                              <w:r>
                                <w:rPr>
                                  <w:rFonts w:ascii="Calibri" w:eastAsia="Calibri" w:hAnsi="Calibri"/>
                                  <w:b/>
                                  <w:bCs/>
                                </w:rPr>
                                <w:t>(</w:t>
                              </w:r>
                              <w:r w:rsidR="00A91C18">
                                <w:rPr>
                                  <w:rFonts w:ascii="Calibri" w:eastAsia="Calibri" w:hAnsi="Calibri"/>
                                  <w:b/>
                                  <w:bCs/>
                                </w:rPr>
                                <w:t>B)</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46" name="Text Box 27"/>
                        <wps:cNvSpPr txBox="1"/>
                        <wps:spPr>
                          <a:xfrm>
                            <a:off x="30480" y="2458380"/>
                            <a:ext cx="388620" cy="353400"/>
                          </a:xfrm>
                          <a:prstGeom prst="rect">
                            <a:avLst/>
                          </a:prstGeom>
                          <a:noFill/>
                          <a:ln w="6350">
                            <a:noFill/>
                          </a:ln>
                        </wps:spPr>
                        <wps:txbx>
                          <w:txbxContent>
                            <w:p w14:paraId="19721168" w14:textId="2B99D420" w:rsidR="00A91C18" w:rsidRDefault="003044DB" w:rsidP="00A91C18">
                              <w:pPr>
                                <w:spacing w:line="256" w:lineRule="auto"/>
                                <w:rPr>
                                  <w:rFonts w:ascii="Calibri" w:eastAsia="Calibri" w:hAnsi="Calibri"/>
                                  <w:b/>
                                  <w:bCs/>
                                </w:rPr>
                              </w:pPr>
                              <w:r>
                                <w:rPr>
                                  <w:rFonts w:ascii="Calibri" w:eastAsia="Calibri" w:hAnsi="Calibri"/>
                                  <w:b/>
                                  <w:bCs/>
                                </w:rPr>
                                <w:t>(</w:t>
                              </w:r>
                              <w:r w:rsidR="00A91C18">
                                <w:rPr>
                                  <w:rFonts w:ascii="Calibri" w:eastAsia="Calibri" w:hAnsi="Calibri"/>
                                  <w:b/>
                                  <w:bCs/>
                                </w:rPr>
                                <w:t>C)</w:t>
                              </w:r>
                            </w:p>
                          </w:txbxContent>
                        </wps:txbx>
                        <wps:bodyPr rot="0" spcFirstLastPara="0"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51" name="Picture 51" descr="Chart, scatter chart&#10;&#10;Description automatically generated"/>
                          <pic:cNvPicPr>
                            <a:picLocks noChangeAspect="1"/>
                          </pic:cNvPicPr>
                        </pic:nvPicPr>
                        <pic:blipFill rotWithShape="1">
                          <a:blip r:embed="rId54">
                            <a:extLst>
                              <a:ext uri="{28A0092B-C50C-407E-A947-70E740481C1C}">
                                <a14:useLocalDpi xmlns:a14="http://schemas.microsoft.com/office/drawing/2010/main" val="0"/>
                              </a:ext>
                            </a:extLst>
                          </a:blip>
                          <a:srcRect l="49167" t="5107" r="7928" b="51475"/>
                          <a:stretch/>
                        </pic:blipFill>
                        <pic:spPr>
                          <a:xfrm>
                            <a:off x="0" y="293716"/>
                            <a:ext cx="2984222" cy="1893224"/>
                          </a:xfrm>
                          <a:prstGeom prst="rect">
                            <a:avLst/>
                          </a:prstGeom>
                        </pic:spPr>
                      </pic:pic>
                      <pic:pic xmlns:pic="http://schemas.openxmlformats.org/drawingml/2006/picture">
                        <pic:nvPicPr>
                          <pic:cNvPr id="52" name="Picture 52" descr="Chart, radar chart&#10;&#10;Description automatically generated"/>
                          <pic:cNvPicPr>
                            <a:picLocks noChangeAspect="1"/>
                          </pic:cNvPicPr>
                        </pic:nvPicPr>
                        <pic:blipFill rotWithShape="1">
                          <a:blip r:embed="rId55">
                            <a:extLst>
                              <a:ext uri="{28A0092B-C50C-407E-A947-70E740481C1C}">
                                <a14:useLocalDpi xmlns:a14="http://schemas.microsoft.com/office/drawing/2010/main" val="0"/>
                              </a:ext>
                            </a:extLst>
                          </a:blip>
                          <a:srcRect l="2567" t="5310" r="6600"/>
                          <a:stretch/>
                        </pic:blipFill>
                        <pic:spPr>
                          <a:xfrm>
                            <a:off x="3005050" y="318372"/>
                            <a:ext cx="2466109" cy="2089547"/>
                          </a:xfrm>
                          <a:prstGeom prst="rect">
                            <a:avLst/>
                          </a:prstGeom>
                        </pic:spPr>
                      </pic:pic>
                      <wps:wsp>
                        <wps:cNvPr id="47" name="Text Box 27"/>
                        <wps:cNvSpPr txBox="1"/>
                        <wps:spPr>
                          <a:xfrm>
                            <a:off x="2824140" y="2420280"/>
                            <a:ext cx="482940" cy="307680"/>
                          </a:xfrm>
                          <a:prstGeom prst="rect">
                            <a:avLst/>
                          </a:prstGeom>
                          <a:noFill/>
                          <a:ln w="6350">
                            <a:noFill/>
                          </a:ln>
                        </wps:spPr>
                        <wps:txbx>
                          <w:txbxContent>
                            <w:p w14:paraId="481274D5" w14:textId="023460CA" w:rsidR="00A91C18" w:rsidRDefault="003044DB" w:rsidP="00A91C18">
                              <w:pPr>
                                <w:spacing w:line="254" w:lineRule="auto"/>
                                <w:rPr>
                                  <w:rFonts w:ascii="Calibri" w:eastAsia="Calibri" w:hAnsi="Calibri"/>
                                  <w:b/>
                                  <w:bCs/>
                                </w:rPr>
                              </w:pPr>
                              <w:r>
                                <w:rPr>
                                  <w:rFonts w:ascii="Calibri" w:eastAsia="Calibri" w:hAnsi="Calibri"/>
                                  <w:b/>
                                  <w:bCs/>
                                </w:rPr>
                                <w:t>(</w:t>
                              </w:r>
                              <w:r w:rsidR="00A91C18">
                                <w:rPr>
                                  <w:rFonts w:ascii="Calibri" w:eastAsia="Calibri" w:hAnsi="Calibri"/>
                                  <w:b/>
                                  <w:bCs/>
                                </w:rPr>
                                <w:t>D)</w:t>
                              </w:r>
                            </w:p>
                          </w:txbxContent>
                        </wps:txbx>
                        <wps:bodyPr rot="0" spcFirstLastPara="0"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241" name="Picture 241" descr="Chart, scatter chart&#10;&#10;Description automatically generated"/>
                          <pic:cNvPicPr>
                            <a:picLocks noChangeAspect="1"/>
                          </pic:cNvPicPr>
                        </pic:nvPicPr>
                        <pic:blipFill rotWithShape="1">
                          <a:blip r:embed="rId53" cstate="print">
                            <a:extLst>
                              <a:ext uri="{28A0092B-C50C-407E-A947-70E740481C1C}">
                                <a14:useLocalDpi xmlns:a14="http://schemas.microsoft.com/office/drawing/2010/main" val="0"/>
                              </a:ext>
                            </a:extLst>
                          </a:blip>
                          <a:srcRect l="49701" r="6760"/>
                          <a:stretch/>
                        </pic:blipFill>
                        <pic:spPr>
                          <a:xfrm>
                            <a:off x="2974680" y="2720340"/>
                            <a:ext cx="2511720" cy="2827020"/>
                          </a:xfrm>
                          <a:prstGeom prst="rect">
                            <a:avLst/>
                          </a:prstGeom>
                        </pic:spPr>
                      </pic:pic>
                    </wpc:wpc>
                  </a:graphicData>
                </a:graphic>
              </wp:inline>
            </w:drawing>
          </mc:Choice>
          <mc:Fallback>
            <w:pict>
              <v:group w14:anchorId="7CA92709" id="Canvas 7" o:spid="_x0000_s1141" editas="canvas" style="width:6in;height:436.8pt;mso-position-horizontal-relative:char;mso-position-vertical-relative:line" coordsize="54864,55473" o:gfxdata="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mRTRTqWikSRQcZRgRmgzRCURGRBIwyELDJH0oAf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&#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CGW0tpzIZbeGQyKEcugO5RyAfUcnipERI0&#10;VI1VEUYVVGAB6CnUUAFFFFABRRRQAUxoY3kjkeNGeMkoxUErkYOD24p9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">
                <v:shape id="_x0000_s1142" type="#_x0000_t75" style="position:absolute;width:54864;height:55473;visibility:visible;mso-wrap-style:square" filled="t">
                  <v:fill o:detectmouseclick="t"/>
                  <v:path o:connecttype="none"/>
                </v:shape>
                <v:shape id="Picture 23" o:spid="_x0000_s1143" type="#_x0000_t75" alt="Chart, scatter chart&#10;&#10;Description automatically generated" style="position:absolute;left:2130;top:27203;width:25149;height:2827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">
                  <v:imagedata r:id="rId56" o:title="Chart, scatter chart&#10;&#10;Description automatically generated" cropleft="2414f" cropright="34553f"/>
                </v:shape>
                <v:shape id="Text Box 27" o:spid="_x0000_s1144" type="#_x0000_t202" style="position:absolute;left:381;width:7620;height:48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" filled="f" stroked="f" strokeweight=".5pt">
                  <v:textbox>
                    <w:txbxContent>
                      <w:p w14:paraId="07393EA0" w14:textId="1495E3FE" w:rsidR="00A91C18" w:rsidRPr="00DF2664" w:rsidRDefault="003044DB" w:rsidP="00A91C18">
                        <w:pPr>
                          <w:rPr>
                            <w:b/>
                            <w:bCs/>
                          </w:rPr>
                        </w:pPr>
                        <w:r>
                          <w:rPr>
                            <w:b/>
                            <w:bCs/>
                          </w:rPr>
                          <w:t>(</w:t>
                        </w:r>
                        <w:r w:rsidR="00A91C18" w:rsidRPr="00DF2664">
                          <w:rPr>
                            <w:b/>
                            <w:bCs/>
                          </w:rPr>
                          <w:t>A)</w:t>
                        </w:r>
                      </w:p>
                    </w:txbxContent>
                  </v:textbox>
                </v:shape>
                <v:shape id="Text Box 27" o:spid="_x0000_s1145" type="#_x0000_t202" style="position:absolute;left:27479;width:7620;height:48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" filled="f" stroked="f" strokeweight=".5pt">
                  <v:textbox>
                    <w:txbxContent>
                      <w:p w14:paraId="3A2430D4" w14:textId="64B772F5" w:rsidR="00A91C18" w:rsidRDefault="003044DB" w:rsidP="00A91C18">
                        <w:pPr>
                          <w:spacing w:line="256" w:lineRule="auto"/>
                          <w:rPr>
                            <w:rFonts w:ascii="Calibri" w:eastAsia="Calibri" w:hAnsi="Calibri"/>
                            <w:b/>
                            <w:bCs/>
                          </w:rPr>
                        </w:pPr>
                        <w:r>
                          <w:rPr>
                            <w:rFonts w:ascii="Calibri" w:eastAsia="Calibri" w:hAnsi="Calibri"/>
                            <w:b/>
                            <w:bCs/>
                          </w:rPr>
                          <w:t>(</w:t>
                        </w:r>
                        <w:r w:rsidR="00A91C18">
                          <w:rPr>
                            <w:rFonts w:ascii="Calibri" w:eastAsia="Calibri" w:hAnsi="Calibri"/>
                            <w:b/>
                            <w:bCs/>
                          </w:rPr>
                          <w:t>B)</w:t>
                        </w:r>
                      </w:p>
                    </w:txbxContent>
                  </v:textbox>
                </v:shape>
                <v:shape id="Text Box 27" o:spid="_x0000_s1146" type="#_x0000_t202" style="position:absolute;left:304;top:24583;width:3887;height:35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" filled="f" stroked="f" strokeweight=".5pt">
                  <v:textbox>
                    <w:txbxContent>
                      <w:p w14:paraId="19721168" w14:textId="2B99D420" w:rsidR="00A91C18" w:rsidRDefault="003044DB" w:rsidP="00A91C18">
                        <w:pPr>
                          <w:spacing w:line="256" w:lineRule="auto"/>
                          <w:rPr>
                            <w:rFonts w:ascii="Calibri" w:eastAsia="Calibri" w:hAnsi="Calibri"/>
                            <w:b/>
                            <w:bCs/>
                          </w:rPr>
                        </w:pPr>
                        <w:r>
                          <w:rPr>
                            <w:rFonts w:ascii="Calibri" w:eastAsia="Calibri" w:hAnsi="Calibri"/>
                            <w:b/>
                            <w:bCs/>
                          </w:rPr>
                          <w:t>(</w:t>
                        </w:r>
                        <w:r w:rsidR="00A91C18">
                          <w:rPr>
                            <w:rFonts w:ascii="Calibri" w:eastAsia="Calibri" w:hAnsi="Calibri"/>
                            <w:b/>
                            <w:bCs/>
                          </w:rPr>
                          <w:t>C)</w:t>
                        </w:r>
                      </w:p>
                    </w:txbxContent>
                  </v:textbox>
                </v:shape>
                <v:shape id="Picture 51" o:spid="_x0000_s1147" type="#_x0000_t75" alt="Chart, scatter chart&#10;&#10;Description automatically generated" style="position:absolute;top:2937;width:29842;height:1893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">
                  <v:imagedata r:id="rId57" o:title="Chart, scatter chart&#10;&#10;Description automatically generated" croptop="3347f" cropbottom="33735f" cropleft="32222f" cropright="5196f"/>
                </v:shape>
                <v:shape id="Picture 52" o:spid="_x0000_s1148" type="#_x0000_t75" alt="Chart, radar chart&#10;&#10;Description automatically generated" style="position:absolute;left:30050;top:3183;width:24661;height:208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">
                  <v:imagedata r:id="rId58" o:title="Chart, radar chart&#10;&#10;Description automatically generated" croptop="3480f" cropleft="1682f" cropright="4325f"/>
                </v:shape>
                <v:shape id="Text Box 27" o:spid="_x0000_s1149" type="#_x0000_t202" style="position:absolute;left:28241;top:24202;width:4829;height:30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" filled="f" stroked="f" strokeweight=".5pt">
                  <v:textbox>
                    <w:txbxContent>
                      <w:p w14:paraId="481274D5" w14:textId="023460CA" w:rsidR="00A91C18" w:rsidRDefault="003044DB" w:rsidP="00A91C18">
                        <w:pPr>
                          <w:spacing w:line="254" w:lineRule="auto"/>
                          <w:rPr>
                            <w:rFonts w:ascii="Calibri" w:eastAsia="Calibri" w:hAnsi="Calibri"/>
                            <w:b/>
                            <w:bCs/>
                          </w:rPr>
                        </w:pPr>
                        <w:r>
                          <w:rPr>
                            <w:rFonts w:ascii="Calibri" w:eastAsia="Calibri" w:hAnsi="Calibri"/>
                            <w:b/>
                            <w:bCs/>
                          </w:rPr>
                          <w:t>(</w:t>
                        </w:r>
                        <w:r w:rsidR="00A91C18">
                          <w:rPr>
                            <w:rFonts w:ascii="Calibri" w:eastAsia="Calibri" w:hAnsi="Calibri"/>
                            <w:b/>
                            <w:bCs/>
                          </w:rPr>
                          <w:t>D)</w:t>
                        </w:r>
                      </w:p>
                    </w:txbxContent>
                  </v:textbox>
                </v:shape>
                <v:shape id="Picture 241" o:spid="_x0000_s1150" type="#_x0000_t75" alt="Chart, scatter chart&#10;&#10;Description automatically generated" style="position:absolute;left:29746;top:27203;width:25118;height:2827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">
                  <v:imagedata r:id="rId56" o:title="Chart, scatter chart&#10;&#10;Description automatically generated" cropleft="32572f" cropright="4430f"/>
                </v:shape>
                <w10:anchorlock/>
              </v:group>
            </w:pict>
          </mc:Fallback>
        </mc:AlternateContent>
      </w:r>
    </w:p>
    <w:p w14:paraId="03686B52" w14:textId="4288CB65" w:rsidR="00A91C18" w:rsidRPr="00A91C18" w:rsidRDefault="00A91C18" w:rsidP="00A91C18">
      <w:pPr>
        <w:pStyle w:val="Caption"/>
        <w:rPr>
          <w:b/>
          <w:bCs/>
        </w:rPr>
      </w:pPr>
      <w:r>
        <w:t>Fig</w:t>
      </w:r>
      <w:r w:rsidR="003044DB">
        <w:t xml:space="preserve">ure </w:t>
      </w:r>
      <w:r>
        <w:fldChar w:fldCharType="begin"/>
      </w:r>
      <w:r>
        <w:instrText xml:space="preserve"> SEQ Figure \* ARABIC </w:instrText>
      </w:r>
      <w:r>
        <w:fldChar w:fldCharType="separate"/>
      </w:r>
      <w:r w:rsidR="00CC630B">
        <w:rPr>
          <w:noProof/>
        </w:rPr>
        <w:t>4</w:t>
      </w:r>
      <w:r>
        <w:fldChar w:fldCharType="end"/>
      </w:r>
      <w:r>
        <w:t xml:space="preserve">: Correspondence of disease duration to: </w:t>
      </w:r>
      <w:r w:rsidR="003044DB" w:rsidRPr="003044DB">
        <w:rPr>
          <w:b/>
          <w:bCs/>
        </w:rPr>
        <w:t>(</w:t>
      </w:r>
      <w:r w:rsidR="00C27620" w:rsidRPr="003044DB">
        <w:rPr>
          <w:b/>
        </w:rPr>
        <w:t>A</w:t>
      </w:r>
      <w:r w:rsidRPr="003044DB">
        <w:rPr>
          <w:b/>
        </w:rPr>
        <w:t>)</w:t>
      </w:r>
      <w:r>
        <w:t xml:space="preserve"> Lateral offset of the sesamoid bones; </w:t>
      </w:r>
      <w:r w:rsidR="003044DB" w:rsidRPr="003044DB">
        <w:rPr>
          <w:b/>
          <w:bCs/>
        </w:rPr>
        <w:t>(</w:t>
      </w:r>
      <w:r w:rsidR="00C27620" w:rsidRPr="003044DB">
        <w:rPr>
          <w:b/>
        </w:rPr>
        <w:t>B</w:t>
      </w:r>
      <w:r w:rsidRPr="003044DB">
        <w:rPr>
          <w:b/>
        </w:rPr>
        <w:t>)</w:t>
      </w:r>
      <w:r>
        <w:t xml:space="preserve"> Tissue depth under MH1 with groupings for normal vs high BMI</w:t>
      </w:r>
      <w:r w:rsidR="00875436">
        <w:t xml:space="preserve"> using</w:t>
      </w:r>
      <w:r w:rsidR="00E46F65">
        <w:t xml:space="preserve"> marker colours and</w:t>
      </w:r>
      <w:r w:rsidR="00875436">
        <w:t xml:space="preserve"> convex hull</w:t>
      </w:r>
      <w:r w:rsidR="00E46F65">
        <w:t xml:space="preserve"> boundaries</w:t>
      </w:r>
      <w:r w:rsidR="00C27620">
        <w:t xml:space="preserve">; </w:t>
      </w:r>
      <w:r w:rsidR="003044DB" w:rsidRPr="003044DB">
        <w:rPr>
          <w:b/>
          <w:bCs/>
        </w:rPr>
        <w:t>(</w:t>
      </w:r>
      <w:r w:rsidR="00C27620" w:rsidRPr="003044DB">
        <w:rPr>
          <w:b/>
        </w:rPr>
        <w:t>C)</w:t>
      </w:r>
      <w:r w:rsidR="00C27620">
        <w:t xml:space="preserve"> LFIS-IF score with quadrants indicating short vs long duration and low vs moderate/high LFIS score; </w:t>
      </w:r>
      <w:r w:rsidR="003044DB" w:rsidRPr="003044DB">
        <w:rPr>
          <w:b/>
          <w:bCs/>
        </w:rPr>
        <w:t>(</w:t>
      </w:r>
      <w:r w:rsidR="00C27620" w:rsidRPr="003044DB">
        <w:rPr>
          <w:b/>
        </w:rPr>
        <w:t xml:space="preserve">D) </w:t>
      </w:r>
      <w:r w:rsidR="00C27620">
        <w:t>Instances of bursae, erosion and synovial hypertrophy at the MTP joints, with quadrants showing short vs long duration and low vs high instances</w:t>
      </w:r>
      <w:r w:rsidR="00444B1B">
        <w:t>. Note</w:t>
      </w:r>
      <w:r w:rsidR="00933816">
        <w:t xml:space="preserve">: data for </w:t>
      </w:r>
      <w:r w:rsidR="00822994">
        <w:t>P12</w:t>
      </w:r>
      <w:r w:rsidR="00933816">
        <w:t xml:space="preserve"> was missing for instances of bursae, erosion and hypertrophy </w:t>
      </w:r>
      <w:r w:rsidR="008A3EF4">
        <w:t>and so n=12.</w:t>
      </w:r>
    </w:p>
    <w:p w14:paraId="1F917558" w14:textId="7FB2D55A" w:rsidR="00E01EB7" w:rsidRDefault="00A91C18" w:rsidP="00516303">
      <w:pPr>
        <w:pStyle w:val="ListParagraph"/>
        <w:numPr>
          <w:ilvl w:val="1"/>
          <w:numId w:val="1"/>
        </w:numPr>
        <w:rPr>
          <w:b/>
          <w:bCs/>
        </w:rPr>
      </w:pPr>
      <w:r>
        <w:rPr>
          <w:b/>
          <w:bCs/>
        </w:rPr>
        <w:t xml:space="preserve">RA </w:t>
      </w:r>
      <w:r w:rsidR="00207135">
        <w:rPr>
          <w:b/>
          <w:bCs/>
        </w:rPr>
        <w:t>and</w:t>
      </w:r>
      <w:r>
        <w:rPr>
          <w:b/>
          <w:bCs/>
        </w:rPr>
        <w:t xml:space="preserve"> </w:t>
      </w:r>
      <w:r w:rsidR="008327AC">
        <w:rPr>
          <w:b/>
          <w:bCs/>
        </w:rPr>
        <w:t>H</w:t>
      </w:r>
      <w:r>
        <w:rPr>
          <w:b/>
          <w:bCs/>
        </w:rPr>
        <w:t xml:space="preserve">ealthy </w:t>
      </w:r>
      <w:r w:rsidR="008327AC">
        <w:rPr>
          <w:b/>
          <w:bCs/>
        </w:rPr>
        <w:t>C</w:t>
      </w:r>
      <w:r>
        <w:rPr>
          <w:b/>
          <w:bCs/>
        </w:rPr>
        <w:t xml:space="preserve">ontrol </w:t>
      </w:r>
      <w:r w:rsidR="008327AC">
        <w:rPr>
          <w:b/>
          <w:bCs/>
        </w:rPr>
        <w:t>M</w:t>
      </w:r>
      <w:r>
        <w:rPr>
          <w:b/>
          <w:bCs/>
        </w:rPr>
        <w:t>odel</w:t>
      </w:r>
      <w:r w:rsidR="00207135">
        <w:rPr>
          <w:b/>
          <w:bCs/>
        </w:rPr>
        <w:t xml:space="preserve"> Comparisons</w:t>
      </w:r>
    </w:p>
    <w:p w14:paraId="76454169" w14:textId="6DEE5692" w:rsidR="00B84C58" w:rsidRDefault="008327AC" w:rsidP="008327AC">
      <w:r>
        <w:t>The healthy participant</w:t>
      </w:r>
      <w:r w:rsidR="002406EA">
        <w:t xml:space="preserve"> had a normal </w:t>
      </w:r>
      <w:r>
        <w:t xml:space="preserve">BMI </w:t>
      </w:r>
      <w:r w:rsidR="002406EA">
        <w:t xml:space="preserve">and </w:t>
      </w:r>
      <w:r w:rsidR="00417CCD">
        <w:t>sesamoid bones in a neutral position</w:t>
      </w:r>
      <w:r w:rsidR="00843BB8">
        <w:t>,</w:t>
      </w:r>
      <w:r>
        <w:t xml:space="preserve"> </w:t>
      </w:r>
      <w:r w:rsidR="001E77D0">
        <w:t>confirming</w:t>
      </w:r>
      <w:r w:rsidR="00843BB8">
        <w:t xml:space="preserve"> </w:t>
      </w:r>
      <w:r w:rsidR="00EE3824">
        <w:t>the</w:t>
      </w:r>
      <w:r w:rsidR="00A66EE6">
        <w:t>ir</w:t>
      </w:r>
      <w:r w:rsidR="00EE3824">
        <w:t xml:space="preserve"> suitability </w:t>
      </w:r>
      <w:r w:rsidR="00843BB8">
        <w:t>as a</w:t>
      </w:r>
      <w:r w:rsidR="00EE3824">
        <w:t xml:space="preserve"> control</w:t>
      </w:r>
      <w:r>
        <w:t xml:space="preserve">. </w:t>
      </w:r>
      <w:r w:rsidR="00A66EE6">
        <w:t>T</w:t>
      </w:r>
      <w:r>
        <w:t>he healthy participant</w:t>
      </w:r>
      <w:r w:rsidR="00A66EE6">
        <w:t>’s FE model predictions</w:t>
      </w:r>
      <w:r>
        <w:t xml:space="preserve"> generally fell at the lower end of the RA models’ range, either just within</w:t>
      </w:r>
      <w:r w:rsidR="00810419">
        <w:t xml:space="preserve"> or below</w:t>
      </w:r>
      <w:r>
        <w:t xml:space="preserve"> the </w:t>
      </w:r>
      <w:r w:rsidR="00DB7A79">
        <w:t>inter-quartile range (</w:t>
      </w:r>
      <w:r>
        <w:t>IQR</w:t>
      </w:r>
      <w:r w:rsidR="00DB7A79">
        <w:t>)</w:t>
      </w:r>
      <w:r>
        <w:t xml:space="preserve"> </w:t>
      </w:r>
      <w:r w:rsidR="00FC00F6">
        <w:t>(</w:t>
      </w:r>
      <w:r w:rsidR="00B84C58">
        <w:fldChar w:fldCharType="begin"/>
      </w:r>
      <w:r w:rsidR="00B84C58">
        <w:instrText xml:space="preserve"> REF _Ref77866670 \h </w:instrText>
      </w:r>
      <w:r w:rsidR="00B84C58">
        <w:fldChar w:fldCharType="separate"/>
      </w:r>
      <w:r w:rsidR="00DF7417">
        <w:t xml:space="preserve">Table </w:t>
      </w:r>
      <w:r w:rsidR="00DF7417">
        <w:rPr>
          <w:noProof/>
        </w:rPr>
        <w:t>2</w:t>
      </w:r>
      <w:r w:rsidR="00B84C58">
        <w:fldChar w:fldCharType="end"/>
      </w:r>
      <w:r w:rsidR="00B84C58">
        <w:t>). The exception was the pressure gradient results where the healthy participant fell towards the upper end of the IQR.</w:t>
      </w:r>
      <w:r w:rsidR="00822994">
        <w:t xml:space="preserve"> Note that n=12 for instances of bursae, erosion, and synovial hypertrophy, as data was unavailable for P12. </w:t>
      </w:r>
    </w:p>
    <w:p w14:paraId="59EB4291" w14:textId="192DC111" w:rsidR="00B84C58" w:rsidRPr="00C06A3D" w:rsidRDefault="00B84C58" w:rsidP="00B84C58">
      <w:pPr>
        <w:pStyle w:val="Caption"/>
        <w:keepNext/>
      </w:pPr>
      <w:bookmarkStart w:id="2" w:name="_Ref77866670"/>
      <w:r>
        <w:lastRenderedPageBreak/>
        <w:t xml:space="preserve">Table </w:t>
      </w:r>
      <w:r w:rsidR="00F91167">
        <w:fldChar w:fldCharType="begin"/>
      </w:r>
      <w:r w:rsidR="00F91167">
        <w:instrText xml:space="preserve"> SEQ Table \* ARABIC </w:instrText>
      </w:r>
      <w:r w:rsidR="00F91167">
        <w:fldChar w:fldCharType="separate"/>
      </w:r>
      <w:r w:rsidR="00F91167">
        <w:rPr>
          <w:noProof/>
        </w:rPr>
        <w:t>2</w:t>
      </w:r>
      <w:r w:rsidR="00F91167">
        <w:fldChar w:fldCharType="end"/>
      </w:r>
      <w:bookmarkEnd w:id="2"/>
      <w:r>
        <w:t xml:space="preserve">: Median (IQR) results for the clinical data, morphological measurements and model </w:t>
      </w:r>
      <w:r w:rsidR="00ED3497">
        <w:t>predictions</w:t>
      </w:r>
      <w:r>
        <w:t>. The healthy participant rank indicates where they fell within the RA dataset, with 1 being lowest and 14 highest</w:t>
      </w:r>
      <w:r w:rsidR="00BC3E5F">
        <w:t>.</w:t>
      </w:r>
      <w:r w:rsidR="007A0BAA">
        <w:t xml:space="preserve"> </w:t>
      </w:r>
      <w:r w:rsidR="00BC3E5F">
        <w:t>X</w:t>
      </w:r>
      <w:r w:rsidR="007A0BAA">
        <w:t>= denotes</w:t>
      </w:r>
      <w:r w:rsidR="00BC3E5F">
        <w:t xml:space="preserve"> where rankings were tied</w:t>
      </w:r>
      <w:r>
        <w:t>.</w:t>
      </w:r>
    </w:p>
    <w:tbl>
      <w:tblPr>
        <w:tblStyle w:val="TableGrid"/>
        <w:tblW w:w="0" w:type="auto"/>
        <w:tblLook w:val="04A0" w:firstRow="1" w:lastRow="0" w:firstColumn="1" w:lastColumn="0" w:noHBand="0" w:noVBand="1"/>
      </w:tblPr>
      <w:tblGrid>
        <w:gridCol w:w="1753"/>
        <w:gridCol w:w="2676"/>
        <w:gridCol w:w="2087"/>
        <w:gridCol w:w="1468"/>
        <w:gridCol w:w="1366"/>
      </w:tblGrid>
      <w:tr w:rsidR="00B84C58" w14:paraId="528A6C36" w14:textId="77777777" w:rsidTr="00B73DDC">
        <w:trPr>
          <w:tblHeader/>
        </w:trPr>
        <w:tc>
          <w:tcPr>
            <w:tcW w:w="1753" w:type="dxa"/>
          </w:tcPr>
          <w:p w14:paraId="3165A465" w14:textId="77777777" w:rsidR="00B84C58" w:rsidRDefault="00B84C58" w:rsidP="00337145">
            <w:pPr>
              <w:rPr>
                <w:b/>
                <w:bCs/>
              </w:rPr>
            </w:pPr>
          </w:p>
        </w:tc>
        <w:tc>
          <w:tcPr>
            <w:tcW w:w="2676" w:type="dxa"/>
          </w:tcPr>
          <w:p w14:paraId="236089DD" w14:textId="77777777" w:rsidR="00B84C58" w:rsidRDefault="00B84C58" w:rsidP="00337145">
            <w:pPr>
              <w:rPr>
                <w:b/>
                <w:bCs/>
              </w:rPr>
            </w:pPr>
            <w:r>
              <w:rPr>
                <w:b/>
                <w:bCs/>
              </w:rPr>
              <w:t>Measure</w:t>
            </w:r>
          </w:p>
        </w:tc>
        <w:tc>
          <w:tcPr>
            <w:tcW w:w="2087" w:type="dxa"/>
          </w:tcPr>
          <w:p w14:paraId="4995AE96" w14:textId="2FE93C1F" w:rsidR="00B84C58" w:rsidRDefault="00B84C58" w:rsidP="00337145">
            <w:pPr>
              <w:jc w:val="center"/>
              <w:rPr>
                <w:b/>
                <w:bCs/>
              </w:rPr>
            </w:pPr>
            <w:r>
              <w:rPr>
                <w:b/>
                <w:bCs/>
              </w:rPr>
              <w:t>RA participants (n=13)</w:t>
            </w:r>
          </w:p>
        </w:tc>
        <w:tc>
          <w:tcPr>
            <w:tcW w:w="2834" w:type="dxa"/>
            <w:gridSpan w:val="2"/>
          </w:tcPr>
          <w:p w14:paraId="0E579F64" w14:textId="77777777" w:rsidR="00B84C58" w:rsidRDefault="00B84C58" w:rsidP="00337145">
            <w:pPr>
              <w:jc w:val="center"/>
              <w:rPr>
                <w:b/>
                <w:bCs/>
              </w:rPr>
            </w:pPr>
            <w:r>
              <w:rPr>
                <w:b/>
                <w:bCs/>
              </w:rPr>
              <w:t>Healthy participant (n=1)</w:t>
            </w:r>
          </w:p>
        </w:tc>
      </w:tr>
      <w:tr w:rsidR="00B84C58" w14:paraId="368390C6" w14:textId="77777777" w:rsidTr="00B73DDC">
        <w:tc>
          <w:tcPr>
            <w:tcW w:w="1753" w:type="dxa"/>
            <w:tcBorders>
              <w:bottom w:val="nil"/>
            </w:tcBorders>
          </w:tcPr>
          <w:p w14:paraId="236625E4" w14:textId="77777777" w:rsidR="00B84C58" w:rsidRDefault="00B84C58" w:rsidP="00337145">
            <w:pPr>
              <w:rPr>
                <w:b/>
                <w:bCs/>
              </w:rPr>
            </w:pPr>
          </w:p>
        </w:tc>
        <w:tc>
          <w:tcPr>
            <w:tcW w:w="2676" w:type="dxa"/>
          </w:tcPr>
          <w:p w14:paraId="20C8603D" w14:textId="77777777" w:rsidR="00B84C58" w:rsidRPr="000C696F" w:rsidRDefault="00B84C58" w:rsidP="00337145"/>
        </w:tc>
        <w:tc>
          <w:tcPr>
            <w:tcW w:w="2087" w:type="dxa"/>
          </w:tcPr>
          <w:p w14:paraId="4220D7C8" w14:textId="77777777" w:rsidR="00B84C58" w:rsidRDefault="00B84C58" w:rsidP="00337145">
            <w:pPr>
              <w:jc w:val="center"/>
            </w:pPr>
            <w:r>
              <w:t>Median (IQR)</w:t>
            </w:r>
          </w:p>
        </w:tc>
        <w:tc>
          <w:tcPr>
            <w:tcW w:w="1468" w:type="dxa"/>
          </w:tcPr>
          <w:p w14:paraId="0102E269" w14:textId="77777777" w:rsidR="00B84C58" w:rsidRDefault="00B84C58" w:rsidP="00337145">
            <w:pPr>
              <w:jc w:val="center"/>
            </w:pPr>
            <w:r>
              <w:t>Median (IQR)</w:t>
            </w:r>
          </w:p>
        </w:tc>
        <w:tc>
          <w:tcPr>
            <w:tcW w:w="1366" w:type="dxa"/>
          </w:tcPr>
          <w:p w14:paraId="66B485F2" w14:textId="22888D58" w:rsidR="00B84C58" w:rsidRDefault="00B84C58" w:rsidP="00337145">
            <w:pPr>
              <w:jc w:val="center"/>
            </w:pPr>
            <w:r>
              <w:t xml:space="preserve">Rank </w:t>
            </w:r>
            <w:r w:rsidR="007A0BAA">
              <w:t>(</w:t>
            </w:r>
            <w:r w:rsidR="008319A5">
              <w:t>out of</w:t>
            </w:r>
            <w:r>
              <w:t>14</w:t>
            </w:r>
            <w:r w:rsidR="007A0BAA">
              <w:t>)</w:t>
            </w:r>
          </w:p>
        </w:tc>
      </w:tr>
      <w:tr w:rsidR="00B84C58" w14:paraId="2AD56BE7" w14:textId="77777777" w:rsidTr="00B73DDC">
        <w:tc>
          <w:tcPr>
            <w:tcW w:w="1753" w:type="dxa"/>
            <w:tcBorders>
              <w:bottom w:val="nil"/>
            </w:tcBorders>
          </w:tcPr>
          <w:p w14:paraId="7055C488" w14:textId="77777777" w:rsidR="00B84C58" w:rsidRDefault="00B84C58" w:rsidP="00337145">
            <w:pPr>
              <w:rPr>
                <w:b/>
                <w:bCs/>
              </w:rPr>
            </w:pPr>
            <w:r>
              <w:rPr>
                <w:b/>
                <w:bCs/>
              </w:rPr>
              <w:t>Clinical Data</w:t>
            </w:r>
          </w:p>
        </w:tc>
        <w:tc>
          <w:tcPr>
            <w:tcW w:w="2676" w:type="dxa"/>
          </w:tcPr>
          <w:p w14:paraId="256195FC" w14:textId="77777777" w:rsidR="00B84C58" w:rsidRPr="000C696F" w:rsidRDefault="00B84C58" w:rsidP="00337145">
            <w:r w:rsidRPr="000C696F">
              <w:t>BMI</w:t>
            </w:r>
          </w:p>
        </w:tc>
        <w:tc>
          <w:tcPr>
            <w:tcW w:w="2087" w:type="dxa"/>
          </w:tcPr>
          <w:p w14:paraId="2BC3B2B3" w14:textId="5E0B5F26" w:rsidR="00B84C58" w:rsidRPr="00252E71" w:rsidRDefault="00B84C58" w:rsidP="00337145">
            <w:pPr>
              <w:jc w:val="center"/>
            </w:pPr>
            <w:r>
              <w:t>24.8 (</w:t>
            </w:r>
            <w:r w:rsidR="006A4C81">
              <w:t>22.3 – 28.4)</w:t>
            </w:r>
          </w:p>
        </w:tc>
        <w:tc>
          <w:tcPr>
            <w:tcW w:w="1468" w:type="dxa"/>
          </w:tcPr>
          <w:p w14:paraId="0DAB41D1" w14:textId="77777777" w:rsidR="00B84C58" w:rsidRPr="00252E71" w:rsidRDefault="00B84C58" w:rsidP="00337145">
            <w:pPr>
              <w:jc w:val="center"/>
            </w:pPr>
            <w:r>
              <w:t>22.3</w:t>
            </w:r>
          </w:p>
        </w:tc>
        <w:tc>
          <w:tcPr>
            <w:tcW w:w="1366" w:type="dxa"/>
          </w:tcPr>
          <w:p w14:paraId="7E0898A8" w14:textId="535D2A85" w:rsidR="00B84C58" w:rsidRDefault="00AE0D16" w:rsidP="00337145">
            <w:pPr>
              <w:jc w:val="center"/>
            </w:pPr>
            <w:r>
              <w:t>4</w:t>
            </w:r>
            <w:r w:rsidR="006A4C81">
              <w:t>=</w:t>
            </w:r>
          </w:p>
        </w:tc>
      </w:tr>
      <w:tr w:rsidR="00B84C58" w14:paraId="6F4D78D9" w14:textId="77777777" w:rsidTr="00B73DDC">
        <w:tc>
          <w:tcPr>
            <w:tcW w:w="1753" w:type="dxa"/>
            <w:tcBorders>
              <w:top w:val="nil"/>
              <w:left w:val="single" w:sz="4" w:space="0" w:color="auto"/>
              <w:bottom w:val="nil"/>
              <w:right w:val="single" w:sz="4" w:space="0" w:color="auto"/>
            </w:tcBorders>
          </w:tcPr>
          <w:p w14:paraId="589954F5" w14:textId="77777777" w:rsidR="00B84C58" w:rsidRDefault="00B84C58" w:rsidP="00337145">
            <w:pPr>
              <w:rPr>
                <w:b/>
                <w:bCs/>
              </w:rPr>
            </w:pPr>
          </w:p>
        </w:tc>
        <w:tc>
          <w:tcPr>
            <w:tcW w:w="2676" w:type="dxa"/>
            <w:tcBorders>
              <w:left w:val="single" w:sz="4" w:space="0" w:color="auto"/>
            </w:tcBorders>
          </w:tcPr>
          <w:p w14:paraId="0D5D2541" w14:textId="77777777" w:rsidR="00B84C58" w:rsidRPr="000C696F" w:rsidRDefault="00B84C58" w:rsidP="00337145">
            <w:r w:rsidRPr="000C696F">
              <w:t xml:space="preserve">Disease </w:t>
            </w:r>
            <w:r>
              <w:t>d</w:t>
            </w:r>
            <w:r w:rsidRPr="000C696F">
              <w:t>uration (years)</w:t>
            </w:r>
          </w:p>
        </w:tc>
        <w:tc>
          <w:tcPr>
            <w:tcW w:w="2087" w:type="dxa"/>
          </w:tcPr>
          <w:p w14:paraId="496AF7D1" w14:textId="383512D9" w:rsidR="00B84C58" w:rsidRPr="00252E71" w:rsidRDefault="00B84C58" w:rsidP="00337145">
            <w:pPr>
              <w:jc w:val="center"/>
            </w:pPr>
            <w:r>
              <w:t>8 (</w:t>
            </w:r>
            <w:r w:rsidR="006A4C81">
              <w:t>4</w:t>
            </w:r>
            <w:r w:rsidR="00AC2F97">
              <w:t xml:space="preserve"> – </w:t>
            </w:r>
            <w:r>
              <w:t>22)</w:t>
            </w:r>
          </w:p>
        </w:tc>
        <w:tc>
          <w:tcPr>
            <w:tcW w:w="1468" w:type="dxa"/>
          </w:tcPr>
          <w:p w14:paraId="27B1F886" w14:textId="77777777" w:rsidR="00B84C58" w:rsidRPr="00252E71" w:rsidRDefault="00B84C58" w:rsidP="00337145">
            <w:pPr>
              <w:jc w:val="center"/>
            </w:pPr>
            <w:r>
              <w:t>NA</w:t>
            </w:r>
          </w:p>
        </w:tc>
        <w:tc>
          <w:tcPr>
            <w:tcW w:w="1366" w:type="dxa"/>
          </w:tcPr>
          <w:p w14:paraId="71980039" w14:textId="77777777" w:rsidR="00B84C58" w:rsidRDefault="00B84C58" w:rsidP="00337145">
            <w:pPr>
              <w:jc w:val="center"/>
            </w:pPr>
            <w:r>
              <w:t>NA</w:t>
            </w:r>
          </w:p>
        </w:tc>
      </w:tr>
      <w:tr w:rsidR="00B84C58" w14:paraId="1B3460F6" w14:textId="77777777" w:rsidTr="00B73DDC">
        <w:tc>
          <w:tcPr>
            <w:tcW w:w="1753" w:type="dxa"/>
            <w:tcBorders>
              <w:top w:val="nil"/>
              <w:left w:val="single" w:sz="4" w:space="0" w:color="auto"/>
              <w:bottom w:val="nil"/>
              <w:right w:val="single" w:sz="4" w:space="0" w:color="auto"/>
            </w:tcBorders>
          </w:tcPr>
          <w:p w14:paraId="0A221DA3" w14:textId="77777777" w:rsidR="00B84C58" w:rsidRDefault="00B84C58" w:rsidP="00337145">
            <w:pPr>
              <w:rPr>
                <w:b/>
                <w:bCs/>
              </w:rPr>
            </w:pPr>
          </w:p>
        </w:tc>
        <w:tc>
          <w:tcPr>
            <w:tcW w:w="2676" w:type="dxa"/>
            <w:tcBorders>
              <w:left w:val="single" w:sz="4" w:space="0" w:color="auto"/>
            </w:tcBorders>
          </w:tcPr>
          <w:p w14:paraId="59D7B2FB" w14:textId="77777777" w:rsidR="00B84C58" w:rsidRPr="000C696F" w:rsidRDefault="00B84C58" w:rsidP="00337145">
            <w:r w:rsidRPr="000C696F">
              <w:t>LFIS-IF</w:t>
            </w:r>
            <w:r>
              <w:t xml:space="preserve"> (0-21)</w:t>
            </w:r>
          </w:p>
        </w:tc>
        <w:tc>
          <w:tcPr>
            <w:tcW w:w="2087" w:type="dxa"/>
          </w:tcPr>
          <w:p w14:paraId="42FA2CF0" w14:textId="6720E333" w:rsidR="00B84C58" w:rsidRPr="00252E71" w:rsidRDefault="00B84C58" w:rsidP="00337145">
            <w:pPr>
              <w:jc w:val="center"/>
            </w:pPr>
            <w:r>
              <w:t>13 (</w:t>
            </w:r>
            <w:r w:rsidR="00AC2F97">
              <w:t xml:space="preserve">7 – </w:t>
            </w:r>
            <w:r>
              <w:t>15)</w:t>
            </w:r>
          </w:p>
        </w:tc>
        <w:tc>
          <w:tcPr>
            <w:tcW w:w="1468" w:type="dxa"/>
          </w:tcPr>
          <w:p w14:paraId="129AC04B" w14:textId="77777777" w:rsidR="00B84C58" w:rsidRPr="00252E71" w:rsidRDefault="00B84C58" w:rsidP="00337145">
            <w:pPr>
              <w:jc w:val="center"/>
            </w:pPr>
            <w:r>
              <w:t>NA</w:t>
            </w:r>
          </w:p>
        </w:tc>
        <w:tc>
          <w:tcPr>
            <w:tcW w:w="1366" w:type="dxa"/>
          </w:tcPr>
          <w:p w14:paraId="55CFAD33" w14:textId="77777777" w:rsidR="00B84C58" w:rsidRDefault="00B84C58" w:rsidP="00337145">
            <w:pPr>
              <w:jc w:val="center"/>
            </w:pPr>
            <w:r>
              <w:t>NA</w:t>
            </w:r>
          </w:p>
        </w:tc>
      </w:tr>
      <w:tr w:rsidR="00B84C58" w14:paraId="31220432" w14:textId="77777777" w:rsidTr="00B73DDC">
        <w:tc>
          <w:tcPr>
            <w:tcW w:w="1753" w:type="dxa"/>
            <w:tcBorders>
              <w:top w:val="nil"/>
            </w:tcBorders>
          </w:tcPr>
          <w:p w14:paraId="43787244" w14:textId="77777777" w:rsidR="00B84C58" w:rsidRDefault="00B84C58" w:rsidP="00337145">
            <w:pPr>
              <w:rPr>
                <w:b/>
                <w:bCs/>
              </w:rPr>
            </w:pPr>
          </w:p>
        </w:tc>
        <w:tc>
          <w:tcPr>
            <w:tcW w:w="2676" w:type="dxa"/>
          </w:tcPr>
          <w:p w14:paraId="7EC47DAE" w14:textId="77777777" w:rsidR="00B84C58" w:rsidRPr="000C696F" w:rsidRDefault="00B84C58" w:rsidP="00337145">
            <w:r w:rsidRPr="000C696F">
              <w:t>Instances of bursae</w:t>
            </w:r>
            <w:r>
              <w:t xml:space="preserve"> (0-9)</w:t>
            </w:r>
            <w:r w:rsidRPr="000C696F">
              <w:t>, erosion</w:t>
            </w:r>
            <w:r>
              <w:t xml:space="preserve"> (0-5)</w:t>
            </w:r>
            <w:r w:rsidRPr="000C696F">
              <w:t>, synovial hypertrophy</w:t>
            </w:r>
            <w:r>
              <w:t xml:space="preserve"> (0-5)</w:t>
            </w:r>
          </w:p>
        </w:tc>
        <w:tc>
          <w:tcPr>
            <w:tcW w:w="2087" w:type="dxa"/>
          </w:tcPr>
          <w:p w14:paraId="53167A64" w14:textId="73B90998" w:rsidR="00B84C58" w:rsidRPr="00252E71" w:rsidRDefault="00B84C58" w:rsidP="00337145">
            <w:pPr>
              <w:jc w:val="center"/>
            </w:pPr>
            <w:r>
              <w:t>5 (</w:t>
            </w:r>
            <w:r w:rsidR="00AC2F97">
              <w:t xml:space="preserve">3 – </w:t>
            </w:r>
            <w:r>
              <w:t>8)</w:t>
            </w:r>
          </w:p>
        </w:tc>
        <w:tc>
          <w:tcPr>
            <w:tcW w:w="1468" w:type="dxa"/>
          </w:tcPr>
          <w:p w14:paraId="206223AC" w14:textId="77777777" w:rsidR="00B84C58" w:rsidRPr="00252E71" w:rsidRDefault="00B84C58" w:rsidP="00337145">
            <w:pPr>
              <w:jc w:val="center"/>
            </w:pPr>
            <w:r>
              <w:t>NA</w:t>
            </w:r>
          </w:p>
        </w:tc>
        <w:tc>
          <w:tcPr>
            <w:tcW w:w="1366" w:type="dxa"/>
          </w:tcPr>
          <w:p w14:paraId="6FFF530D" w14:textId="77777777" w:rsidR="00B84C58" w:rsidRDefault="00B84C58" w:rsidP="00337145">
            <w:pPr>
              <w:jc w:val="center"/>
            </w:pPr>
            <w:r>
              <w:t>NA</w:t>
            </w:r>
          </w:p>
        </w:tc>
      </w:tr>
      <w:tr w:rsidR="00B84C58" w14:paraId="7B7634C1" w14:textId="77777777" w:rsidTr="00B73DDC">
        <w:tc>
          <w:tcPr>
            <w:tcW w:w="1753" w:type="dxa"/>
            <w:tcBorders>
              <w:top w:val="nil"/>
              <w:left w:val="single" w:sz="4" w:space="0" w:color="auto"/>
              <w:bottom w:val="nil"/>
              <w:right w:val="single" w:sz="4" w:space="0" w:color="auto"/>
            </w:tcBorders>
          </w:tcPr>
          <w:p w14:paraId="0107D05A" w14:textId="77777777" w:rsidR="00B84C58" w:rsidRDefault="00B84C58" w:rsidP="00337145">
            <w:pPr>
              <w:rPr>
                <w:b/>
                <w:bCs/>
              </w:rPr>
            </w:pPr>
            <w:r>
              <w:rPr>
                <w:b/>
                <w:bCs/>
              </w:rPr>
              <w:t>Morphological Measurements</w:t>
            </w:r>
          </w:p>
        </w:tc>
        <w:tc>
          <w:tcPr>
            <w:tcW w:w="2676" w:type="dxa"/>
            <w:tcBorders>
              <w:left w:val="single" w:sz="4" w:space="0" w:color="auto"/>
            </w:tcBorders>
          </w:tcPr>
          <w:p w14:paraId="23D0CC89" w14:textId="77777777" w:rsidR="00B84C58" w:rsidRPr="000C696F" w:rsidRDefault="00B84C58" w:rsidP="00337145">
            <w:r w:rsidRPr="000C696F">
              <w:t xml:space="preserve">Depth of </w:t>
            </w:r>
            <w:r>
              <w:t>t</w:t>
            </w:r>
            <w:r w:rsidRPr="000C696F">
              <w:t>issue under MH1 (mm)</w:t>
            </w:r>
          </w:p>
        </w:tc>
        <w:tc>
          <w:tcPr>
            <w:tcW w:w="2087" w:type="dxa"/>
          </w:tcPr>
          <w:p w14:paraId="1C437452" w14:textId="74994828" w:rsidR="00B84C58" w:rsidRPr="00252E71" w:rsidRDefault="00B84C58" w:rsidP="00337145">
            <w:pPr>
              <w:jc w:val="center"/>
            </w:pPr>
            <w:r>
              <w:t>15.6 (</w:t>
            </w:r>
            <w:r w:rsidR="00AC2F97">
              <w:t xml:space="preserve">12.9 – </w:t>
            </w:r>
            <w:r>
              <w:t>18.1</w:t>
            </w:r>
            <w:r w:rsidR="00AC2F97">
              <w:t>)</w:t>
            </w:r>
          </w:p>
        </w:tc>
        <w:tc>
          <w:tcPr>
            <w:tcW w:w="1468" w:type="dxa"/>
          </w:tcPr>
          <w:p w14:paraId="62D236E1" w14:textId="77777777" w:rsidR="00B84C58" w:rsidRPr="00252E71" w:rsidRDefault="00B84C58" w:rsidP="00337145">
            <w:pPr>
              <w:jc w:val="center"/>
            </w:pPr>
            <w:r>
              <w:t>16.7</w:t>
            </w:r>
          </w:p>
        </w:tc>
        <w:tc>
          <w:tcPr>
            <w:tcW w:w="1366" w:type="dxa"/>
          </w:tcPr>
          <w:p w14:paraId="35904A11" w14:textId="77777777" w:rsidR="00B84C58" w:rsidRDefault="00B84C58" w:rsidP="00337145">
            <w:pPr>
              <w:jc w:val="center"/>
            </w:pPr>
            <w:r>
              <w:t>9</w:t>
            </w:r>
          </w:p>
        </w:tc>
      </w:tr>
      <w:tr w:rsidR="00B84C58" w14:paraId="04FD2E77" w14:textId="77777777" w:rsidTr="00B73DDC">
        <w:tc>
          <w:tcPr>
            <w:tcW w:w="1753" w:type="dxa"/>
            <w:tcBorders>
              <w:top w:val="nil"/>
              <w:bottom w:val="nil"/>
            </w:tcBorders>
          </w:tcPr>
          <w:p w14:paraId="00D2D45E" w14:textId="77777777" w:rsidR="00B84C58" w:rsidRDefault="00B84C58" w:rsidP="00337145">
            <w:pPr>
              <w:rPr>
                <w:b/>
                <w:bCs/>
              </w:rPr>
            </w:pPr>
          </w:p>
        </w:tc>
        <w:tc>
          <w:tcPr>
            <w:tcW w:w="2676" w:type="dxa"/>
          </w:tcPr>
          <w:p w14:paraId="3329BE31" w14:textId="77777777" w:rsidR="00B84C58" w:rsidRPr="000C696F" w:rsidRDefault="00B84C58" w:rsidP="00337145">
            <w:r>
              <w:t>Unloaded l</w:t>
            </w:r>
            <w:r w:rsidRPr="000C696F">
              <w:t xml:space="preserve">ateral </w:t>
            </w:r>
            <w:r>
              <w:t>offset of</w:t>
            </w:r>
            <w:r w:rsidRPr="000C696F">
              <w:t xml:space="preserve"> sesamoid</w:t>
            </w:r>
            <w:r>
              <w:t xml:space="preserve"> from MH1 edge</w:t>
            </w:r>
            <w:r w:rsidRPr="000C696F">
              <w:t xml:space="preserve"> (% of MH1 width)</w:t>
            </w:r>
          </w:p>
        </w:tc>
        <w:tc>
          <w:tcPr>
            <w:tcW w:w="2087" w:type="dxa"/>
          </w:tcPr>
          <w:p w14:paraId="63721F70" w14:textId="2D709838" w:rsidR="00B84C58" w:rsidRPr="00252E71" w:rsidRDefault="00B84C58" w:rsidP="00337145">
            <w:pPr>
              <w:jc w:val="center"/>
            </w:pPr>
            <w:r>
              <w:t>22.1 (</w:t>
            </w:r>
            <w:r w:rsidR="00AC2F97">
              <w:t>17.3</w:t>
            </w:r>
            <w:r w:rsidR="00381C86">
              <w:t xml:space="preserve"> – </w:t>
            </w:r>
            <w:r>
              <w:t>32.9)</w:t>
            </w:r>
          </w:p>
        </w:tc>
        <w:tc>
          <w:tcPr>
            <w:tcW w:w="1468" w:type="dxa"/>
          </w:tcPr>
          <w:p w14:paraId="2C2CF586" w14:textId="77777777" w:rsidR="00B84C58" w:rsidRPr="00252E71" w:rsidRDefault="00B84C58" w:rsidP="00337145">
            <w:pPr>
              <w:jc w:val="center"/>
            </w:pPr>
            <w:r>
              <w:t>14.4</w:t>
            </w:r>
          </w:p>
        </w:tc>
        <w:tc>
          <w:tcPr>
            <w:tcW w:w="1366" w:type="dxa"/>
          </w:tcPr>
          <w:p w14:paraId="53D3F224" w14:textId="37720D2F" w:rsidR="00B84C58" w:rsidRDefault="00B84C58" w:rsidP="00337145">
            <w:pPr>
              <w:jc w:val="center"/>
            </w:pPr>
            <w:r>
              <w:t>2</w:t>
            </w:r>
            <w:r w:rsidR="006A4C81">
              <w:t>=</w:t>
            </w:r>
          </w:p>
        </w:tc>
      </w:tr>
      <w:tr w:rsidR="00B84C58" w14:paraId="772DD2D3" w14:textId="77777777" w:rsidTr="00B73DDC">
        <w:tc>
          <w:tcPr>
            <w:tcW w:w="1753" w:type="dxa"/>
            <w:tcBorders>
              <w:top w:val="nil"/>
            </w:tcBorders>
          </w:tcPr>
          <w:p w14:paraId="7FEC4778" w14:textId="77777777" w:rsidR="00B84C58" w:rsidRDefault="00B84C58" w:rsidP="00337145">
            <w:pPr>
              <w:rPr>
                <w:b/>
                <w:bCs/>
              </w:rPr>
            </w:pPr>
          </w:p>
        </w:tc>
        <w:tc>
          <w:tcPr>
            <w:tcW w:w="2676" w:type="dxa"/>
          </w:tcPr>
          <w:p w14:paraId="267EC84C" w14:textId="77777777" w:rsidR="00B84C58" w:rsidRDefault="00B84C58" w:rsidP="00337145">
            <w:r>
              <w:t>Average principal curvature of MH1 (mm</w:t>
            </w:r>
            <w:r w:rsidRPr="008022B1">
              <w:rPr>
                <w:vertAlign w:val="superscript"/>
              </w:rPr>
              <w:t>-1</w:t>
            </w:r>
            <w:r>
              <w:t>)</w:t>
            </w:r>
          </w:p>
        </w:tc>
        <w:tc>
          <w:tcPr>
            <w:tcW w:w="2087" w:type="dxa"/>
          </w:tcPr>
          <w:p w14:paraId="68D6CF44" w14:textId="538C7582" w:rsidR="00B84C58" w:rsidRDefault="00B84C58" w:rsidP="00337145">
            <w:pPr>
              <w:jc w:val="center"/>
            </w:pPr>
            <w:r>
              <w:t>0.149 (</w:t>
            </w:r>
            <w:r w:rsidR="00EE2B06">
              <w:t xml:space="preserve">0.128 – </w:t>
            </w:r>
            <w:r>
              <w:t>0.163)</w:t>
            </w:r>
          </w:p>
        </w:tc>
        <w:tc>
          <w:tcPr>
            <w:tcW w:w="1468" w:type="dxa"/>
          </w:tcPr>
          <w:p w14:paraId="13DA64BC" w14:textId="77777777" w:rsidR="00B84C58" w:rsidRDefault="00B84C58" w:rsidP="00337145">
            <w:pPr>
              <w:jc w:val="center"/>
            </w:pPr>
            <w:r>
              <w:t>0.079</w:t>
            </w:r>
          </w:p>
        </w:tc>
        <w:tc>
          <w:tcPr>
            <w:tcW w:w="1366" w:type="dxa"/>
          </w:tcPr>
          <w:p w14:paraId="3C572B88" w14:textId="77777777" w:rsidR="00B84C58" w:rsidRDefault="00B84C58" w:rsidP="00337145">
            <w:pPr>
              <w:jc w:val="center"/>
            </w:pPr>
            <w:r>
              <w:t>1</w:t>
            </w:r>
          </w:p>
        </w:tc>
      </w:tr>
      <w:tr w:rsidR="00B84C58" w14:paraId="14F6107B" w14:textId="77777777" w:rsidTr="00B73DDC">
        <w:tc>
          <w:tcPr>
            <w:tcW w:w="1753" w:type="dxa"/>
            <w:tcBorders>
              <w:bottom w:val="nil"/>
            </w:tcBorders>
          </w:tcPr>
          <w:p w14:paraId="33FDE15D" w14:textId="59F551C2" w:rsidR="00B84C58" w:rsidRDefault="00B84C58" w:rsidP="00337145">
            <w:pPr>
              <w:rPr>
                <w:b/>
                <w:bCs/>
              </w:rPr>
            </w:pPr>
            <w:r>
              <w:rPr>
                <w:b/>
                <w:bCs/>
              </w:rPr>
              <w:t xml:space="preserve">Model </w:t>
            </w:r>
            <w:r w:rsidR="00ED3497">
              <w:rPr>
                <w:b/>
                <w:bCs/>
              </w:rPr>
              <w:t>Predictions</w:t>
            </w:r>
          </w:p>
        </w:tc>
        <w:tc>
          <w:tcPr>
            <w:tcW w:w="2676" w:type="dxa"/>
          </w:tcPr>
          <w:p w14:paraId="2DBB783D" w14:textId="77777777" w:rsidR="00B84C58" w:rsidRPr="000C696F" w:rsidRDefault="00B84C58" w:rsidP="00337145">
            <w:r w:rsidRPr="000C696F">
              <w:t>99</w:t>
            </w:r>
            <w:r w:rsidRPr="000C696F">
              <w:rPr>
                <w:vertAlign w:val="superscript"/>
              </w:rPr>
              <w:t>th</w:t>
            </w:r>
            <w:r w:rsidRPr="000C696F">
              <w:t xml:space="preserve">% </w:t>
            </w:r>
            <w:r>
              <w:t>s</w:t>
            </w:r>
            <w:r w:rsidRPr="000C696F">
              <w:t>hear strain in limb (%)</w:t>
            </w:r>
          </w:p>
        </w:tc>
        <w:tc>
          <w:tcPr>
            <w:tcW w:w="2087" w:type="dxa"/>
          </w:tcPr>
          <w:p w14:paraId="0C0092A2" w14:textId="32BC436B" w:rsidR="00B84C58" w:rsidRPr="00252E71" w:rsidRDefault="00B84C58" w:rsidP="00337145">
            <w:pPr>
              <w:jc w:val="center"/>
            </w:pPr>
            <w:r>
              <w:t>13.7 (</w:t>
            </w:r>
            <w:r w:rsidR="00EE2B06">
              <w:t>12.</w:t>
            </w:r>
            <w:r w:rsidR="000B2778">
              <w:t>3</w:t>
            </w:r>
            <w:r w:rsidR="00EE2B06">
              <w:t xml:space="preserve"> – </w:t>
            </w:r>
            <w:r>
              <w:t>16.</w:t>
            </w:r>
            <w:r w:rsidR="000B2778">
              <w:t>7</w:t>
            </w:r>
            <w:r>
              <w:t>)</w:t>
            </w:r>
          </w:p>
        </w:tc>
        <w:tc>
          <w:tcPr>
            <w:tcW w:w="1468" w:type="dxa"/>
          </w:tcPr>
          <w:p w14:paraId="0D05F57F" w14:textId="7B733D3A" w:rsidR="00B84C58" w:rsidRPr="00252E71" w:rsidRDefault="00B84C58" w:rsidP="00337145">
            <w:pPr>
              <w:jc w:val="center"/>
            </w:pPr>
            <w:r>
              <w:t>12.3</w:t>
            </w:r>
          </w:p>
        </w:tc>
        <w:tc>
          <w:tcPr>
            <w:tcW w:w="1366" w:type="dxa"/>
          </w:tcPr>
          <w:p w14:paraId="38A7B5CB" w14:textId="77777777" w:rsidR="00B84C58" w:rsidRDefault="00B84C58" w:rsidP="00337145">
            <w:pPr>
              <w:jc w:val="center"/>
            </w:pPr>
            <w:r>
              <w:t>5</w:t>
            </w:r>
          </w:p>
        </w:tc>
      </w:tr>
      <w:tr w:rsidR="00B84C58" w14:paraId="07D4A149" w14:textId="77777777" w:rsidTr="00B73DDC">
        <w:tc>
          <w:tcPr>
            <w:tcW w:w="1753" w:type="dxa"/>
            <w:tcBorders>
              <w:top w:val="nil"/>
              <w:left w:val="single" w:sz="4" w:space="0" w:color="auto"/>
              <w:bottom w:val="nil"/>
              <w:right w:val="single" w:sz="4" w:space="0" w:color="auto"/>
            </w:tcBorders>
          </w:tcPr>
          <w:p w14:paraId="3EE2E918" w14:textId="77777777" w:rsidR="00B84C58" w:rsidRDefault="00B84C58" w:rsidP="00337145">
            <w:pPr>
              <w:rPr>
                <w:b/>
                <w:bCs/>
              </w:rPr>
            </w:pPr>
          </w:p>
        </w:tc>
        <w:tc>
          <w:tcPr>
            <w:tcW w:w="2676" w:type="dxa"/>
            <w:tcBorders>
              <w:left w:val="single" w:sz="4" w:space="0" w:color="auto"/>
            </w:tcBorders>
          </w:tcPr>
          <w:p w14:paraId="22151038" w14:textId="77777777" w:rsidR="00B84C58" w:rsidRPr="000C696F" w:rsidRDefault="00B84C58" w:rsidP="00337145">
            <w:r w:rsidRPr="000C696F">
              <w:t>Volume of tissue over 10% shear strain (mm</w:t>
            </w:r>
            <w:r w:rsidRPr="000C696F">
              <w:rPr>
                <w:vertAlign w:val="superscript"/>
              </w:rPr>
              <w:t>3</w:t>
            </w:r>
            <w:r w:rsidRPr="000C696F">
              <w:t>)</w:t>
            </w:r>
          </w:p>
        </w:tc>
        <w:tc>
          <w:tcPr>
            <w:tcW w:w="2087" w:type="dxa"/>
          </w:tcPr>
          <w:p w14:paraId="1D1BE74C" w14:textId="334E70B2" w:rsidR="00B84C58" w:rsidRPr="00252E71" w:rsidRDefault="00B84C58" w:rsidP="00337145">
            <w:pPr>
              <w:jc w:val="center"/>
            </w:pPr>
            <w:r>
              <w:t>3214 (</w:t>
            </w:r>
            <w:r w:rsidR="00EE2B06">
              <w:t xml:space="preserve">2359 – </w:t>
            </w:r>
            <w:r>
              <w:t>6407)</w:t>
            </w:r>
          </w:p>
        </w:tc>
        <w:tc>
          <w:tcPr>
            <w:tcW w:w="1468" w:type="dxa"/>
          </w:tcPr>
          <w:p w14:paraId="528515DE" w14:textId="77777777" w:rsidR="00B84C58" w:rsidRPr="00252E71" w:rsidRDefault="00B84C58" w:rsidP="00337145">
            <w:pPr>
              <w:jc w:val="center"/>
            </w:pPr>
            <w:r>
              <w:t>1418</w:t>
            </w:r>
          </w:p>
        </w:tc>
        <w:tc>
          <w:tcPr>
            <w:tcW w:w="1366" w:type="dxa"/>
          </w:tcPr>
          <w:p w14:paraId="56A4B585" w14:textId="77777777" w:rsidR="00B84C58" w:rsidRDefault="00B84C58" w:rsidP="00337145">
            <w:pPr>
              <w:jc w:val="center"/>
            </w:pPr>
            <w:r>
              <w:t>4</w:t>
            </w:r>
          </w:p>
        </w:tc>
      </w:tr>
      <w:tr w:rsidR="00B84C58" w14:paraId="4F579B52" w14:textId="77777777" w:rsidTr="00B73DDC">
        <w:tc>
          <w:tcPr>
            <w:tcW w:w="1753" w:type="dxa"/>
            <w:tcBorders>
              <w:top w:val="nil"/>
              <w:left w:val="single" w:sz="4" w:space="0" w:color="auto"/>
              <w:bottom w:val="nil"/>
              <w:right w:val="single" w:sz="4" w:space="0" w:color="auto"/>
            </w:tcBorders>
          </w:tcPr>
          <w:p w14:paraId="033C2B90" w14:textId="77777777" w:rsidR="00B84C58" w:rsidRDefault="00B84C58" w:rsidP="00337145">
            <w:pPr>
              <w:rPr>
                <w:b/>
                <w:bCs/>
              </w:rPr>
            </w:pPr>
          </w:p>
        </w:tc>
        <w:tc>
          <w:tcPr>
            <w:tcW w:w="2676" w:type="dxa"/>
            <w:tcBorders>
              <w:left w:val="single" w:sz="4" w:space="0" w:color="auto"/>
            </w:tcBorders>
            <w:vAlign w:val="bottom"/>
          </w:tcPr>
          <w:p w14:paraId="365FF613" w14:textId="77777777" w:rsidR="00B84C58" w:rsidRPr="000C696F" w:rsidRDefault="00B84C58" w:rsidP="00337145">
            <w:r w:rsidRPr="000C696F">
              <w:t>99</w:t>
            </w:r>
            <w:r w:rsidRPr="000C696F">
              <w:rPr>
                <w:vertAlign w:val="superscript"/>
              </w:rPr>
              <w:t>th</w:t>
            </w:r>
            <w:r w:rsidRPr="000C696F">
              <w:t xml:space="preserve">% </w:t>
            </w:r>
            <w:r>
              <w:t>p</w:t>
            </w:r>
            <w:r w:rsidRPr="000C696F">
              <w:t>lantar pressure (kPa)</w:t>
            </w:r>
          </w:p>
        </w:tc>
        <w:tc>
          <w:tcPr>
            <w:tcW w:w="2087" w:type="dxa"/>
          </w:tcPr>
          <w:p w14:paraId="1A700AAD" w14:textId="788B258D" w:rsidR="00B84C58" w:rsidRPr="00252E71" w:rsidRDefault="00B84C58" w:rsidP="00337145">
            <w:pPr>
              <w:jc w:val="center"/>
            </w:pPr>
            <w:r>
              <w:t>62.9 (</w:t>
            </w:r>
            <w:r w:rsidR="00EE2B06">
              <w:t xml:space="preserve">59.3 – </w:t>
            </w:r>
            <w:r>
              <w:t>65.6)</w:t>
            </w:r>
          </w:p>
        </w:tc>
        <w:tc>
          <w:tcPr>
            <w:tcW w:w="1468" w:type="dxa"/>
          </w:tcPr>
          <w:p w14:paraId="57565C2C" w14:textId="7BF88984" w:rsidR="00B84C58" w:rsidRPr="00252E71" w:rsidRDefault="00B84C58" w:rsidP="00337145">
            <w:pPr>
              <w:jc w:val="center"/>
            </w:pPr>
            <w:r>
              <w:t>55.</w:t>
            </w:r>
            <w:r w:rsidR="000B2778">
              <w:t>6</w:t>
            </w:r>
          </w:p>
        </w:tc>
        <w:tc>
          <w:tcPr>
            <w:tcW w:w="1366" w:type="dxa"/>
          </w:tcPr>
          <w:p w14:paraId="271AEF35" w14:textId="77777777" w:rsidR="00B84C58" w:rsidRDefault="00B84C58" w:rsidP="00337145">
            <w:pPr>
              <w:jc w:val="center"/>
            </w:pPr>
            <w:r>
              <w:t>4</w:t>
            </w:r>
          </w:p>
        </w:tc>
      </w:tr>
      <w:tr w:rsidR="00B84C58" w:rsidRPr="00B34F2D" w14:paraId="144D32E1" w14:textId="77777777" w:rsidTr="00B73DDC">
        <w:tc>
          <w:tcPr>
            <w:tcW w:w="1753" w:type="dxa"/>
            <w:tcBorders>
              <w:top w:val="nil"/>
            </w:tcBorders>
          </w:tcPr>
          <w:p w14:paraId="6EEE752C" w14:textId="77777777" w:rsidR="00B84C58" w:rsidRDefault="00B84C58" w:rsidP="00337145">
            <w:pPr>
              <w:rPr>
                <w:b/>
                <w:bCs/>
              </w:rPr>
            </w:pPr>
          </w:p>
        </w:tc>
        <w:tc>
          <w:tcPr>
            <w:tcW w:w="2676" w:type="dxa"/>
          </w:tcPr>
          <w:p w14:paraId="4D1217C3" w14:textId="77777777" w:rsidR="00B84C58" w:rsidRPr="000C696F" w:rsidRDefault="00B84C58" w:rsidP="00337145">
            <w:pPr>
              <w:rPr>
                <w:lang w:val="fr-FR"/>
              </w:rPr>
            </w:pPr>
            <w:r w:rsidRPr="000C696F">
              <w:rPr>
                <w:lang w:val="fr-FR"/>
              </w:rPr>
              <w:t>Max</w:t>
            </w:r>
            <w:r>
              <w:rPr>
                <w:lang w:val="fr-FR"/>
              </w:rPr>
              <w:t>imum</w:t>
            </w:r>
            <w:r w:rsidRPr="000C696F">
              <w:rPr>
                <w:lang w:val="fr-FR"/>
              </w:rPr>
              <w:t xml:space="preserve"> </w:t>
            </w:r>
            <w:proofErr w:type="spellStart"/>
            <w:r w:rsidRPr="000C696F">
              <w:rPr>
                <w:lang w:val="fr-FR"/>
              </w:rPr>
              <w:t>plantar</w:t>
            </w:r>
            <w:proofErr w:type="spellEnd"/>
            <w:r w:rsidRPr="000C696F">
              <w:rPr>
                <w:lang w:val="fr-FR"/>
              </w:rPr>
              <w:t xml:space="preserve"> pressure gradient (kPa/mm)</w:t>
            </w:r>
          </w:p>
        </w:tc>
        <w:tc>
          <w:tcPr>
            <w:tcW w:w="2087" w:type="dxa"/>
          </w:tcPr>
          <w:p w14:paraId="4A267A91" w14:textId="360B790C" w:rsidR="00B84C58" w:rsidRPr="00252E71" w:rsidRDefault="00B84C58" w:rsidP="00337145">
            <w:pPr>
              <w:jc w:val="center"/>
              <w:rPr>
                <w:lang w:val="fr-FR"/>
              </w:rPr>
            </w:pPr>
            <w:r>
              <w:rPr>
                <w:lang w:val="fr-FR"/>
              </w:rPr>
              <w:t>3.</w:t>
            </w:r>
            <w:r w:rsidR="000B2778">
              <w:rPr>
                <w:lang w:val="fr-FR"/>
              </w:rPr>
              <w:t>1</w:t>
            </w:r>
            <w:r>
              <w:rPr>
                <w:lang w:val="fr-FR"/>
              </w:rPr>
              <w:t xml:space="preserve"> (</w:t>
            </w:r>
            <w:r w:rsidR="00EE2B06">
              <w:rPr>
                <w:lang w:val="fr-FR"/>
              </w:rPr>
              <w:t xml:space="preserve">2.6 – </w:t>
            </w:r>
            <w:r>
              <w:rPr>
                <w:lang w:val="fr-FR"/>
              </w:rPr>
              <w:t>3.4)</w:t>
            </w:r>
          </w:p>
        </w:tc>
        <w:tc>
          <w:tcPr>
            <w:tcW w:w="1468" w:type="dxa"/>
          </w:tcPr>
          <w:p w14:paraId="4138E7A4" w14:textId="1375197B" w:rsidR="00B84C58" w:rsidRPr="00252E71" w:rsidRDefault="00B84C58" w:rsidP="00337145">
            <w:pPr>
              <w:jc w:val="center"/>
              <w:rPr>
                <w:lang w:val="fr-FR"/>
              </w:rPr>
            </w:pPr>
            <w:r>
              <w:rPr>
                <w:lang w:val="fr-FR"/>
              </w:rPr>
              <w:t>3.</w:t>
            </w:r>
            <w:r w:rsidR="000B2778">
              <w:rPr>
                <w:lang w:val="fr-FR"/>
              </w:rPr>
              <w:t>4</w:t>
            </w:r>
          </w:p>
        </w:tc>
        <w:tc>
          <w:tcPr>
            <w:tcW w:w="1366" w:type="dxa"/>
          </w:tcPr>
          <w:p w14:paraId="3F1B45AF" w14:textId="77777777" w:rsidR="00B84C58" w:rsidRDefault="00B84C58" w:rsidP="00337145">
            <w:pPr>
              <w:jc w:val="center"/>
              <w:rPr>
                <w:lang w:val="fr-FR"/>
              </w:rPr>
            </w:pPr>
            <w:r>
              <w:rPr>
                <w:lang w:val="fr-FR"/>
              </w:rPr>
              <w:t>10</w:t>
            </w:r>
          </w:p>
        </w:tc>
      </w:tr>
    </w:tbl>
    <w:p w14:paraId="3608BB93" w14:textId="6E5CE469" w:rsidR="008327AC" w:rsidRDefault="008327AC" w:rsidP="008327AC"/>
    <w:p w14:paraId="3E0A4CDA" w14:textId="7B410171" w:rsidR="00A42208" w:rsidRDefault="00BC1C1E" w:rsidP="00B8300C">
      <w:pPr>
        <w:pStyle w:val="ListParagraph"/>
        <w:numPr>
          <w:ilvl w:val="1"/>
          <w:numId w:val="1"/>
        </w:numPr>
        <w:spacing w:before="120"/>
        <w:ind w:left="714" w:hanging="357"/>
        <w:contextualSpacing w:val="0"/>
        <w:rPr>
          <w:b/>
          <w:bCs/>
        </w:rPr>
      </w:pPr>
      <w:bookmarkStart w:id="3" w:name="_Ref73717755"/>
      <w:r>
        <w:rPr>
          <w:b/>
          <w:bCs/>
        </w:rPr>
        <w:t xml:space="preserve">FE </w:t>
      </w:r>
      <w:r w:rsidR="00027267">
        <w:rPr>
          <w:b/>
          <w:bCs/>
        </w:rPr>
        <w:t xml:space="preserve">Model </w:t>
      </w:r>
      <w:r w:rsidR="00D4469F">
        <w:rPr>
          <w:b/>
          <w:bCs/>
        </w:rPr>
        <w:t xml:space="preserve">Predictions </w:t>
      </w:r>
      <w:r w:rsidR="008327AC">
        <w:rPr>
          <w:b/>
          <w:bCs/>
        </w:rPr>
        <w:t>across Participants with RA</w:t>
      </w:r>
    </w:p>
    <w:p w14:paraId="532AFC0C" w14:textId="7EDA64F7" w:rsidR="00C215DD" w:rsidRDefault="00A04775" w:rsidP="00F53F1D">
      <w:r w:rsidRPr="00A04775">
        <w:t xml:space="preserve">Across all participants, the </w:t>
      </w:r>
      <w:r w:rsidR="0015470F">
        <w:t>highest plantar pressures were l</w:t>
      </w:r>
      <w:r w:rsidR="006E5DB4">
        <w:t>ocated under the 1</w:t>
      </w:r>
      <w:r w:rsidR="006E5DB4" w:rsidRPr="006E5DB4">
        <w:rPr>
          <w:vertAlign w:val="superscript"/>
        </w:rPr>
        <w:t>st</w:t>
      </w:r>
      <w:r w:rsidR="006E5DB4">
        <w:t xml:space="preserve"> or 2</w:t>
      </w:r>
      <w:r w:rsidR="006E5DB4" w:rsidRPr="006E5DB4">
        <w:rPr>
          <w:vertAlign w:val="superscript"/>
        </w:rPr>
        <w:t>nd</w:t>
      </w:r>
      <w:r w:rsidR="006E5DB4">
        <w:t xml:space="preserve"> metatarsal heads</w:t>
      </w:r>
      <w:r w:rsidR="00F87573">
        <w:t xml:space="preserve"> (</w:t>
      </w:r>
      <w:r w:rsidR="00F87573" w:rsidRPr="00187F2C">
        <w:t>Fig</w:t>
      </w:r>
      <w:r w:rsidR="007C4587">
        <w:t xml:space="preserve">ure </w:t>
      </w:r>
      <w:r w:rsidR="004C6B86">
        <w:t>5</w:t>
      </w:r>
      <w:r w:rsidR="000438BE">
        <w:t xml:space="preserve">). </w:t>
      </w:r>
      <w:r w:rsidR="00143158">
        <w:t>Peak shear strains were concentrated</w:t>
      </w:r>
      <w:r w:rsidR="00185C87">
        <w:t xml:space="preserve"> in the soft tissue</w:t>
      </w:r>
      <w:r w:rsidR="00143158">
        <w:t xml:space="preserve"> around the</w:t>
      </w:r>
      <w:r w:rsidR="009B433C">
        <w:t xml:space="preserve"> bones</w:t>
      </w:r>
      <w:r w:rsidR="00974F56">
        <w:t>,</w:t>
      </w:r>
      <w:r w:rsidR="00434F7B">
        <w:t xml:space="preserve"> </w:t>
      </w:r>
      <w:r w:rsidR="00A345FD">
        <w:t>particularly</w:t>
      </w:r>
      <w:r w:rsidR="009B433C">
        <w:t xml:space="preserve"> the</w:t>
      </w:r>
      <w:r w:rsidR="00143158">
        <w:t xml:space="preserve"> </w:t>
      </w:r>
      <w:r w:rsidR="00F351D3">
        <w:t>medial 1</w:t>
      </w:r>
      <w:r w:rsidR="00F351D3" w:rsidRPr="00F351D3">
        <w:rPr>
          <w:vertAlign w:val="superscript"/>
        </w:rPr>
        <w:t>st</w:t>
      </w:r>
      <w:r w:rsidR="00F351D3">
        <w:t xml:space="preserve"> metatarsal head</w:t>
      </w:r>
      <w:r w:rsidR="00E865D2">
        <w:t xml:space="preserve"> aspect</w:t>
      </w:r>
      <w:r w:rsidR="00F351D3">
        <w:t xml:space="preserve"> and sesamoid bones</w:t>
      </w:r>
      <w:r w:rsidR="008E3B68">
        <w:t>.</w:t>
      </w:r>
      <w:r w:rsidR="009B433C">
        <w:t xml:space="preserve"> </w:t>
      </w:r>
    </w:p>
    <w:p w14:paraId="092F6F1E" w14:textId="54FEDB83" w:rsidR="00AA3B2B" w:rsidRDefault="00721D92" w:rsidP="00F53F1D">
      <w:r>
        <w:t xml:space="preserve">The model results displayed differences between </w:t>
      </w:r>
      <w:r w:rsidR="007A68CA">
        <w:t>participants with RA for some parameters</w:t>
      </w:r>
      <w:r w:rsidR="00895C6C">
        <w:t>, with BMI and MH1 curvature appearing to have the greatest impact</w:t>
      </w:r>
      <w:r w:rsidR="00AE781C">
        <w:t xml:space="preserve"> (</w:t>
      </w:r>
      <w:r w:rsidR="00AE781C" w:rsidRPr="00187F2C">
        <w:t>Fig</w:t>
      </w:r>
      <w:r w:rsidR="00183CE2">
        <w:t xml:space="preserve">ure </w:t>
      </w:r>
      <w:r w:rsidR="004C6B86">
        <w:t>6</w:t>
      </w:r>
      <w:r w:rsidR="00AE781C">
        <w:t>)</w:t>
      </w:r>
      <w:r w:rsidR="00895C6C">
        <w:t xml:space="preserve">. </w:t>
      </w:r>
      <w:r w:rsidR="00A2076C">
        <w:t xml:space="preserve">The </w:t>
      </w:r>
      <w:r w:rsidR="00FB02E2">
        <w:t xml:space="preserve">four </w:t>
      </w:r>
      <w:r w:rsidR="00A2076C">
        <w:t xml:space="preserve">participants with the </w:t>
      </w:r>
      <w:r w:rsidR="00FB02E2">
        <w:t>highest BMIs</w:t>
      </w:r>
      <w:r w:rsidR="00764954">
        <w:t xml:space="preserve"> all produced model </w:t>
      </w:r>
      <w:r w:rsidR="0037502E">
        <w:t xml:space="preserve">predictions </w:t>
      </w:r>
      <w:r w:rsidR="00786173">
        <w:t>above the median values</w:t>
      </w:r>
      <w:r w:rsidR="00032E56">
        <w:t xml:space="preserve"> (</w:t>
      </w:r>
      <w:r w:rsidR="00AD172A">
        <w:t>P3, P7, P11, P13</w:t>
      </w:r>
      <w:r w:rsidR="00032E56">
        <w:t>)</w:t>
      </w:r>
      <w:r w:rsidR="00192FF3">
        <w:t xml:space="preserve">. </w:t>
      </w:r>
      <w:r w:rsidR="0051383C">
        <w:t>There was no discernible trend</w:t>
      </w:r>
      <w:r w:rsidR="00CB6811">
        <w:t xml:space="preserve"> in model results for </w:t>
      </w:r>
      <w:r w:rsidR="0051383C">
        <w:t>the participants with the four lowest BMIs (P</w:t>
      </w:r>
      <w:r w:rsidR="00CB6811">
        <w:t>5, P6, P8, P9</w:t>
      </w:r>
      <w:r w:rsidR="0051383C">
        <w:t>).</w:t>
      </w:r>
      <w:r w:rsidR="00304BF4">
        <w:t xml:space="preserve"> </w:t>
      </w:r>
      <w:r w:rsidR="00AE44D1">
        <w:t xml:space="preserve">Overall, there were strong significant correlations between BMI and </w:t>
      </w:r>
      <w:r w:rsidR="001145F0">
        <w:t>99</w:t>
      </w:r>
      <w:r w:rsidR="001145F0" w:rsidRPr="001145F0">
        <w:rPr>
          <w:vertAlign w:val="superscript"/>
        </w:rPr>
        <w:t>th</w:t>
      </w:r>
      <w:r w:rsidR="001145F0">
        <w:t>% shear strain</w:t>
      </w:r>
      <w:r w:rsidR="00B92FBC">
        <w:t>,</w:t>
      </w:r>
      <w:r w:rsidR="001145F0">
        <w:t xml:space="preserve"> volume of tissue over 10% shear strain, and 99</w:t>
      </w:r>
      <w:r w:rsidR="001145F0" w:rsidRPr="001145F0">
        <w:rPr>
          <w:vertAlign w:val="superscript"/>
        </w:rPr>
        <w:t>th</w:t>
      </w:r>
      <w:r w:rsidR="001145F0">
        <w:t>% plantar pressure (</w:t>
      </w:r>
      <w:r w:rsidR="00AA3B2B">
        <w:t>0.600</w:t>
      </w:r>
      <w:r w:rsidR="004C5C9A">
        <w:t>&lt;</w:t>
      </w:r>
      <w:r w:rsidR="004C5C9A" w:rsidRPr="00986D02">
        <w:rPr>
          <w:i/>
          <w:iCs/>
        </w:rPr>
        <w:t>r</w:t>
      </w:r>
      <w:r w:rsidR="004C5C9A">
        <w:t>&lt;</w:t>
      </w:r>
      <w:r w:rsidR="00AA3B2B">
        <w:t xml:space="preserve">0.652, </w:t>
      </w:r>
      <w:r w:rsidR="00565E43">
        <w:rPr>
          <w:i/>
          <w:iCs/>
        </w:rPr>
        <w:t>p</w:t>
      </w:r>
      <w:r w:rsidR="00AA3B2B">
        <w:t>&lt;0.05</w:t>
      </w:r>
      <w:r w:rsidR="001145F0">
        <w:t>)</w:t>
      </w:r>
      <w:r w:rsidR="0017504C">
        <w:t xml:space="preserve"> (</w:t>
      </w:r>
      <w:r w:rsidR="0017504C">
        <w:fldChar w:fldCharType="begin"/>
      </w:r>
      <w:r w:rsidR="0017504C">
        <w:instrText xml:space="preserve"> REF _Ref85535173 \h </w:instrText>
      </w:r>
      <w:r w:rsidR="0017504C">
        <w:fldChar w:fldCharType="separate"/>
      </w:r>
      <w:r w:rsidR="0017504C">
        <w:t xml:space="preserve">Table </w:t>
      </w:r>
      <w:r w:rsidR="0017504C">
        <w:rPr>
          <w:noProof/>
        </w:rPr>
        <w:t>3</w:t>
      </w:r>
      <w:r w:rsidR="0017504C">
        <w:fldChar w:fldCharType="end"/>
      </w:r>
      <w:r w:rsidR="0017504C">
        <w:t>)</w:t>
      </w:r>
      <w:r w:rsidR="001145F0">
        <w:t xml:space="preserve">. </w:t>
      </w:r>
    </w:p>
    <w:p w14:paraId="5C98BA60" w14:textId="5038136B" w:rsidR="00BF52A9" w:rsidRDefault="00CA4887" w:rsidP="00F53F1D">
      <w:r>
        <w:t>Similarly</w:t>
      </w:r>
      <w:r w:rsidR="00304BF4">
        <w:t xml:space="preserve">, </w:t>
      </w:r>
      <w:r w:rsidR="00881A56">
        <w:t xml:space="preserve">3 of the 4 participants with lowest </w:t>
      </w:r>
      <w:r w:rsidR="00FF7CED">
        <w:t xml:space="preserve">MH1 </w:t>
      </w:r>
      <w:r w:rsidR="00881A56">
        <w:t>curvature</w:t>
      </w:r>
      <w:r w:rsidR="00CC7EC2">
        <w:t xml:space="preserve"> (i.e. highest radius)</w:t>
      </w:r>
      <w:r w:rsidR="00881A56">
        <w:t xml:space="preserve"> accounted for 3 of the 4 lowest model predictions for </w:t>
      </w:r>
      <w:r w:rsidR="002041ED">
        <w:t xml:space="preserve">strain </w:t>
      </w:r>
      <w:r w:rsidR="00032E56">
        <w:t xml:space="preserve">and </w:t>
      </w:r>
      <w:r w:rsidR="002041ED">
        <w:t>pressure gradient</w:t>
      </w:r>
      <w:r w:rsidR="005A5C6A">
        <w:t xml:space="preserve"> metric</w:t>
      </w:r>
      <w:r w:rsidR="002041ED">
        <w:t>s</w:t>
      </w:r>
      <w:r w:rsidR="00950D43">
        <w:t xml:space="preserve"> (P1, </w:t>
      </w:r>
      <w:r w:rsidR="001B040A">
        <w:t>P10, P12</w:t>
      </w:r>
      <w:r w:rsidR="00950D43">
        <w:t>)</w:t>
      </w:r>
      <w:r w:rsidR="002041ED">
        <w:t>.</w:t>
      </w:r>
      <w:r w:rsidR="00881A56">
        <w:t xml:space="preserve"> </w:t>
      </w:r>
      <w:r w:rsidR="00334C39">
        <w:t xml:space="preserve">Those with the four highest curvatures </w:t>
      </w:r>
      <w:r w:rsidR="006D589A">
        <w:t xml:space="preserve">also had 2-3 of the highest </w:t>
      </w:r>
      <w:r w:rsidR="007327BF">
        <w:t>pressure and strain predictions</w:t>
      </w:r>
      <w:r w:rsidR="0056087A">
        <w:t xml:space="preserve">, </w:t>
      </w:r>
      <w:r w:rsidR="00AC478A">
        <w:t xml:space="preserve">with </w:t>
      </w:r>
      <w:r w:rsidR="00944D63">
        <w:t>a clear</w:t>
      </w:r>
      <w:r w:rsidR="00AC478A">
        <w:t xml:space="preserve"> distinction between those with high curvature and high BMI (</w:t>
      </w:r>
      <w:r w:rsidR="004749FD">
        <w:t>P3, P7) and high curvature but normal BMI (</w:t>
      </w:r>
      <w:r w:rsidR="0037415E">
        <w:t>P5, P6).</w:t>
      </w:r>
      <w:r w:rsidR="004C5C9A">
        <w:t xml:space="preserve"> Overall, </w:t>
      </w:r>
      <w:r w:rsidR="00C37015">
        <w:t xml:space="preserve">MH1 curvature was moderately correlated </w:t>
      </w:r>
      <w:r w:rsidR="00736DD3">
        <w:t xml:space="preserve">with borderline significance </w:t>
      </w:r>
      <w:r w:rsidR="00685BE4">
        <w:t>to</w:t>
      </w:r>
      <w:r w:rsidR="00736DD3">
        <w:t xml:space="preserve"> all four model </w:t>
      </w:r>
      <w:r w:rsidR="00ED3497">
        <w:lastRenderedPageBreak/>
        <w:t>pr</w:t>
      </w:r>
      <w:r w:rsidR="00665EE5">
        <w:t>edictions</w:t>
      </w:r>
      <w:r w:rsidR="00ED3497">
        <w:t xml:space="preserve"> </w:t>
      </w:r>
      <w:r w:rsidR="00736DD3">
        <w:t>(</w:t>
      </w:r>
      <w:r w:rsidR="00802DE1">
        <w:t>0.529</w:t>
      </w:r>
      <w:r w:rsidR="003052AC">
        <w:t>&lt;</w:t>
      </w:r>
      <w:r w:rsidR="003052AC" w:rsidRPr="00986D02">
        <w:rPr>
          <w:i/>
          <w:iCs/>
        </w:rPr>
        <w:t>r</w:t>
      </w:r>
      <w:r w:rsidR="003052AC">
        <w:t>&lt;</w:t>
      </w:r>
      <w:r w:rsidR="00802DE1">
        <w:t>0.</w:t>
      </w:r>
      <w:r w:rsidR="00AE2E62">
        <w:t>574</w:t>
      </w:r>
      <w:r w:rsidR="003052AC">
        <w:t xml:space="preserve">, </w:t>
      </w:r>
      <w:r w:rsidR="00AE2E62">
        <w:t>0.040</w:t>
      </w:r>
      <w:r w:rsidR="003052AC">
        <w:t>&lt;</w:t>
      </w:r>
      <w:r w:rsidR="00565E43">
        <w:rPr>
          <w:i/>
          <w:iCs/>
        </w:rPr>
        <w:t>p</w:t>
      </w:r>
      <w:r w:rsidR="003052AC">
        <w:t>&lt;</w:t>
      </w:r>
      <w:r w:rsidR="00AE2E62">
        <w:t>0.063</w:t>
      </w:r>
      <w:r w:rsidR="00736DD3">
        <w:t>).</w:t>
      </w:r>
      <w:r w:rsidR="004C2790">
        <w:t xml:space="preserve"> This was the only parameter to produce a significant correlation with the pressure gradients.</w:t>
      </w:r>
    </w:p>
    <w:p w14:paraId="78661048" w14:textId="509B961F" w:rsidR="004B0381" w:rsidRDefault="00897AA9" w:rsidP="004B0381">
      <w:r>
        <w:t>Sesamoid offset and tissue depth under MH1 also displayed</w:t>
      </w:r>
      <w:r w:rsidR="009C4A0D">
        <w:t xml:space="preserve"> moderate to strong correlations with the </w:t>
      </w:r>
      <w:r w:rsidR="0088149F">
        <w:t>shear strain variables and</w:t>
      </w:r>
      <w:r w:rsidR="00863F93">
        <w:t xml:space="preserve"> to </w:t>
      </w:r>
      <w:r w:rsidR="00520384">
        <w:t>a lesser extent the</w:t>
      </w:r>
      <w:r w:rsidR="0088149F">
        <w:t xml:space="preserve"> </w:t>
      </w:r>
      <w:r w:rsidR="002F2FAB">
        <w:t>99</w:t>
      </w:r>
      <w:r w:rsidR="002F2FAB" w:rsidRPr="002F2FAB">
        <w:rPr>
          <w:vertAlign w:val="superscript"/>
        </w:rPr>
        <w:t>th</w:t>
      </w:r>
      <w:r w:rsidR="002F2FAB">
        <w:t xml:space="preserve">% </w:t>
      </w:r>
      <w:r w:rsidR="0088149F">
        <w:t>plantar pressure</w:t>
      </w:r>
      <w:r w:rsidR="009C4A0D">
        <w:t xml:space="preserve"> (</w:t>
      </w:r>
      <w:r w:rsidR="004C2790">
        <w:t>-0.578</w:t>
      </w:r>
      <w:r w:rsidR="009C4A0D">
        <w:t>&lt;</w:t>
      </w:r>
      <w:r w:rsidR="009C4A0D" w:rsidRPr="00986D02">
        <w:rPr>
          <w:i/>
          <w:iCs/>
        </w:rPr>
        <w:t>r</w:t>
      </w:r>
      <w:r w:rsidR="009C4A0D">
        <w:t>&lt;</w:t>
      </w:r>
      <w:r w:rsidR="006E47B2">
        <w:t>-0.758</w:t>
      </w:r>
      <w:r w:rsidR="009C4A0D">
        <w:t>,</w:t>
      </w:r>
      <w:r w:rsidR="00D63907">
        <w:t xml:space="preserve"> </w:t>
      </w:r>
      <w:r w:rsidR="00565E43">
        <w:rPr>
          <w:i/>
          <w:iCs/>
        </w:rPr>
        <w:t>p</w:t>
      </w:r>
      <w:r w:rsidR="009C4A0D">
        <w:t>&lt;</w:t>
      </w:r>
      <w:r w:rsidR="00D63907">
        <w:t>0.0</w:t>
      </w:r>
      <w:r w:rsidR="004C2790">
        <w:t>5</w:t>
      </w:r>
      <w:r w:rsidR="009C4A0D">
        <w:t xml:space="preserve"> and</w:t>
      </w:r>
      <w:r w:rsidR="0088149F">
        <w:t xml:space="preserve"> </w:t>
      </w:r>
      <w:r w:rsidR="007A713C">
        <w:t>0.464</w:t>
      </w:r>
      <w:r w:rsidR="009C4A0D">
        <w:t>&lt;</w:t>
      </w:r>
      <w:r w:rsidR="009C4A0D" w:rsidRPr="00986D02">
        <w:rPr>
          <w:i/>
          <w:iCs/>
        </w:rPr>
        <w:t>r</w:t>
      </w:r>
      <w:r w:rsidR="009C4A0D">
        <w:t>&lt;</w:t>
      </w:r>
      <w:r w:rsidR="00593E25">
        <w:t>0.627</w:t>
      </w:r>
      <w:r w:rsidR="009C4A0D">
        <w:t xml:space="preserve">, </w:t>
      </w:r>
      <w:r w:rsidR="008B07BD">
        <w:t>0.022</w:t>
      </w:r>
      <w:r w:rsidR="009C4A0D">
        <w:t>&lt;</w:t>
      </w:r>
      <w:r w:rsidR="00565E43">
        <w:rPr>
          <w:i/>
          <w:iCs/>
        </w:rPr>
        <w:t>p</w:t>
      </w:r>
      <w:r w:rsidR="009C4A0D">
        <w:t>&lt;</w:t>
      </w:r>
      <w:r w:rsidR="00520384">
        <w:t>0.110</w:t>
      </w:r>
      <w:r w:rsidR="009C4A0D">
        <w:t xml:space="preserve"> respectively)</w:t>
      </w:r>
      <w:r w:rsidR="004B0381">
        <w:t xml:space="preserve">. </w:t>
      </w:r>
      <w:r w:rsidR="00FB3392">
        <w:t xml:space="preserve">This would suggest that higher </w:t>
      </w:r>
      <w:r w:rsidR="00B332F0">
        <w:t xml:space="preserve">pressure and strain </w:t>
      </w:r>
      <w:r w:rsidR="00FB3392">
        <w:t xml:space="preserve">results stemmed from reduced sesamoid offset and </w:t>
      </w:r>
      <w:r w:rsidR="009A338D">
        <w:t>higher tissue depths</w:t>
      </w:r>
      <w:r w:rsidR="00306FB4">
        <w:t>, which would be associated with more normal anatomy</w:t>
      </w:r>
      <w:r w:rsidR="009A338D">
        <w:t xml:space="preserve">. </w:t>
      </w:r>
      <w:r w:rsidR="00215AAA">
        <w:t xml:space="preserve">However, it should be noted that </w:t>
      </w:r>
      <w:r w:rsidR="00643A3D">
        <w:t>the four participants with the lowest sesamoid offsets</w:t>
      </w:r>
      <w:r w:rsidR="00070972">
        <w:t xml:space="preserve"> (P2, P3, P11, P13) all had BMIs in the top five of the group</w:t>
      </w:r>
      <w:r w:rsidR="00CB4CB3">
        <w:t>, and those with the highest sesamoid offsets (P1, P6, P</w:t>
      </w:r>
      <w:r w:rsidR="00196C4D">
        <w:t xml:space="preserve">10, P12) all had either MH1 curvature or BMI </w:t>
      </w:r>
      <w:r w:rsidR="008428EA">
        <w:t>within the lowest four of the group. Similar</w:t>
      </w:r>
      <w:r w:rsidR="00135DC8">
        <w:t xml:space="preserve"> trends were found with the tissue depth variable.</w:t>
      </w:r>
    </w:p>
    <w:p w14:paraId="08BCC721" w14:textId="2C607318" w:rsidR="009317C2" w:rsidRDefault="00FA5C40" w:rsidP="009317C2">
      <w:r>
        <w:t>Neither the LFIS-IF score or instances of bursae, erosion and synovia</w:t>
      </w:r>
      <w:r w:rsidR="00517755">
        <w:t>l</w:t>
      </w:r>
      <w:r>
        <w:t xml:space="preserve"> hypertrophy </w:t>
      </w:r>
      <w:r w:rsidR="000736C2">
        <w:t>correlat</w:t>
      </w:r>
      <w:r w:rsidR="00651C20">
        <w:t>ed with</w:t>
      </w:r>
      <w:r w:rsidR="000736C2">
        <w:t xml:space="preserve"> model </w:t>
      </w:r>
      <w:r w:rsidR="00665EE5">
        <w:t>predictions</w:t>
      </w:r>
      <w:r w:rsidR="000736C2">
        <w:t xml:space="preserve">. </w:t>
      </w:r>
      <w:r w:rsidR="008D604E">
        <w:t>Where there were potential trends</w:t>
      </w:r>
      <w:r w:rsidR="00250B91">
        <w:t xml:space="preserve"> for low or high rankings within the dataset, these </w:t>
      </w:r>
      <w:r w:rsidR="004943E1">
        <w:t>could also be attributed</w:t>
      </w:r>
      <w:r w:rsidR="00250B91">
        <w:t xml:space="preserve"> to</w:t>
      </w:r>
      <w:r w:rsidR="004943E1">
        <w:t xml:space="preserve"> MH1</w:t>
      </w:r>
      <w:r w:rsidR="00250B91">
        <w:t xml:space="preserve"> curvature and BMI.</w:t>
      </w:r>
      <w:r w:rsidR="004943E1">
        <w:t xml:space="preserve"> </w:t>
      </w:r>
      <w:r w:rsidR="009317C2">
        <w:t>Full results for each participant</w:t>
      </w:r>
      <w:r w:rsidR="001805F1">
        <w:t xml:space="preserve">, indicating the highest and lowest ranked </w:t>
      </w:r>
      <w:r w:rsidR="001300D1">
        <w:t>participants for each variable</w:t>
      </w:r>
      <w:r w:rsidR="00873699">
        <w:t>,</w:t>
      </w:r>
      <w:r w:rsidR="00C40141">
        <w:t xml:space="preserve"> </w:t>
      </w:r>
      <w:r w:rsidR="009317C2">
        <w:t xml:space="preserve">can be found in the </w:t>
      </w:r>
      <w:r w:rsidR="009317C2" w:rsidRPr="001F06B6">
        <w:t xml:space="preserve">Supplementary </w:t>
      </w:r>
      <w:r w:rsidR="007C7EA1">
        <w:t>D</w:t>
      </w:r>
      <w:r w:rsidR="009317C2" w:rsidRPr="001F06B6">
        <w:t>ata</w:t>
      </w:r>
      <w:r w:rsidR="007C7EA1">
        <w:t xml:space="preserve"> – Section A</w:t>
      </w:r>
      <w:r w:rsidR="009317C2" w:rsidRPr="001F06B6">
        <w:t>.</w:t>
      </w:r>
    </w:p>
    <w:p w14:paraId="78CF536E" w14:textId="0DDFF008" w:rsidR="00F72B9D" w:rsidRDefault="00F72B9D" w:rsidP="00F72B9D">
      <w:pPr>
        <w:keepNext/>
      </w:pPr>
      <w:r>
        <w:rPr>
          <w:b/>
          <w:noProof/>
          <w:lang w:eastAsia="en-GB"/>
        </w:rPr>
        <w:lastRenderedPageBreak/>
        <mc:AlternateContent>
          <mc:Choice Requires="wpc">
            <w:drawing>
              <wp:inline distT="0" distB="0" distL="0" distR="0" wp14:anchorId="1D1EF11F" wp14:editId="07B3B287">
                <wp:extent cx="5991860" cy="5117244"/>
                <wp:effectExtent l="0" t="0" r="8890" b="7620"/>
                <wp:docPr id="10" name="Canvas 10"/>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pic:pic xmlns:pic="http://schemas.openxmlformats.org/drawingml/2006/picture">
                        <pic:nvPicPr>
                          <pic:cNvPr id="139" name="Picture 139"/>
                          <pic:cNvPicPr>
                            <a:picLocks noChangeAspect="1"/>
                          </pic:cNvPicPr>
                        </pic:nvPicPr>
                        <pic:blipFill rotWithShape="1">
                          <a:blip r:embed="rId59"/>
                          <a:srcRect l="6644" t="8423" r="17720"/>
                          <a:stretch/>
                        </pic:blipFill>
                        <pic:spPr>
                          <a:xfrm>
                            <a:off x="439074" y="243762"/>
                            <a:ext cx="1957042" cy="1109017"/>
                          </a:xfrm>
                          <a:prstGeom prst="rect">
                            <a:avLst/>
                          </a:prstGeom>
                        </pic:spPr>
                      </pic:pic>
                      <wpg:wgp>
                        <wpg:cNvPr id="31" name="Group 31"/>
                        <wpg:cNvGrpSpPr>
                          <a:grpSpLocks noChangeAspect="1"/>
                        </wpg:cNvGrpSpPr>
                        <wpg:grpSpPr>
                          <a:xfrm>
                            <a:off x="3347107" y="1719675"/>
                            <a:ext cx="2110082" cy="1510940"/>
                            <a:chOff x="2881018" y="1849214"/>
                            <a:chExt cx="2543238" cy="1821104"/>
                          </a:xfrm>
                        </wpg:grpSpPr>
                        <pic:pic xmlns:pic="http://schemas.openxmlformats.org/drawingml/2006/picture">
                          <pic:nvPicPr>
                            <pic:cNvPr id="49" name="Picture 49"/>
                            <pic:cNvPicPr>
                              <a:picLocks noChangeAspect="1"/>
                            </pic:cNvPicPr>
                          </pic:nvPicPr>
                          <pic:blipFill rotWithShape="1">
                            <a:blip r:embed="rId60"/>
                            <a:srcRect l="19743" t="6942" r="20256"/>
                            <a:stretch/>
                          </pic:blipFill>
                          <pic:spPr>
                            <a:xfrm>
                              <a:off x="2881018" y="1849214"/>
                              <a:ext cx="2543238" cy="1821104"/>
                            </a:xfrm>
                            <a:prstGeom prst="rect">
                              <a:avLst/>
                            </a:prstGeom>
                          </pic:spPr>
                        </pic:pic>
                        <pic:pic xmlns:pic="http://schemas.openxmlformats.org/drawingml/2006/picture">
                          <pic:nvPicPr>
                            <pic:cNvPr id="89" name="Picture 89" descr="Logo&#10;&#10;Description automatically generated"/>
                            <pic:cNvPicPr preferRelativeResize="0">
                              <a:picLocks noChangeAspect="1"/>
                            </pic:cNvPicPr>
                          </pic:nvPicPr>
                          <pic:blipFill rotWithShape="1">
                            <a:blip r:embed="rId61"/>
                            <a:srcRect l="7180" t="7881" r="18064"/>
                            <a:stretch/>
                          </pic:blipFill>
                          <pic:spPr bwMode="auto">
                            <a:xfrm>
                              <a:off x="3007361" y="2035146"/>
                              <a:ext cx="2280920" cy="1371856"/>
                            </a:xfrm>
                            <a:prstGeom prst="rect">
                              <a:avLst/>
                            </a:prstGeom>
                            <a:ln>
                              <a:noFill/>
                            </a:ln>
                            <a:extLst>
                              <a:ext uri="{53640926-AAD7-44D8-BBD7-CCE9431645EC}">
                                <a14:shadowObscured xmlns:a14="http://schemas.microsoft.com/office/drawing/2010/main"/>
                              </a:ext>
                            </a:extLst>
                          </pic:spPr>
                        </pic:pic>
                      </wpg:wgp>
                      <pic:pic xmlns:pic="http://schemas.openxmlformats.org/drawingml/2006/picture">
                        <pic:nvPicPr>
                          <pic:cNvPr id="90" name="Picture 90" descr="Logo&#10;&#10;Description automatically generated"/>
                          <pic:cNvPicPr preferRelativeResize="0">
                            <a:picLocks noChangeAspect="1"/>
                          </pic:cNvPicPr>
                        </pic:nvPicPr>
                        <pic:blipFill rotWithShape="1">
                          <a:blip r:embed="rId62"/>
                          <a:srcRect l="91255" t="7881" r="1314"/>
                          <a:stretch/>
                        </pic:blipFill>
                        <pic:spPr bwMode="auto">
                          <a:xfrm>
                            <a:off x="5471160" y="1343762"/>
                            <a:ext cx="446219" cy="270000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87" name="Picture 87" descr="Diagram&#10;&#10;Description automatically generated"/>
                          <pic:cNvPicPr preferRelativeResize="0">
                            <a:picLocks noChangeAspect="1"/>
                          </pic:cNvPicPr>
                        </pic:nvPicPr>
                        <pic:blipFill rotWithShape="1">
                          <a:blip r:embed="rId63"/>
                          <a:srcRect l="91725" t="7340" r="2447"/>
                          <a:stretch/>
                        </pic:blipFill>
                        <pic:spPr bwMode="auto">
                          <a:xfrm>
                            <a:off x="2776529" y="1282802"/>
                            <a:ext cx="347964" cy="2700000"/>
                          </a:xfrm>
                          <a:prstGeom prst="rect">
                            <a:avLst/>
                          </a:prstGeom>
                          <a:ln>
                            <a:noFill/>
                          </a:ln>
                          <a:extLst>
                            <a:ext uri="{53640926-AAD7-44D8-BBD7-CCE9431645EC}">
                              <a14:shadowObscured xmlns:a14="http://schemas.microsoft.com/office/drawing/2010/main"/>
                            </a:ext>
                          </a:extLst>
                        </pic:spPr>
                      </pic:pic>
                      <wps:wsp>
                        <wps:cNvPr id="19" name="Text Box 19"/>
                        <wps:cNvSpPr txBox="1"/>
                        <wps:spPr>
                          <a:xfrm>
                            <a:off x="45720" y="18724"/>
                            <a:ext cx="361315" cy="487680"/>
                          </a:xfrm>
                          <a:prstGeom prst="rect">
                            <a:avLst/>
                          </a:prstGeom>
                          <a:noFill/>
                          <a:ln w="6350">
                            <a:noFill/>
                          </a:ln>
                        </wps:spPr>
                        <wps:txbx>
                          <w:txbxContent>
                            <w:p w14:paraId="69E103F1" w14:textId="29F34463" w:rsidR="00F72B9D" w:rsidRPr="00B77F25" w:rsidRDefault="009C72E3" w:rsidP="00F72B9D">
                              <w:pPr>
                                <w:rPr>
                                  <w:b/>
                                  <w:bCs/>
                                </w:rPr>
                              </w:pPr>
                              <w:r>
                                <w:rPr>
                                  <w:b/>
                                  <w:bCs/>
                                </w:rPr>
                                <w:t>(</w:t>
                              </w:r>
                              <w:r w:rsidR="00F72B9D" w:rsidRPr="00B77F25">
                                <w:rPr>
                                  <w:b/>
                                  <w:bCs/>
                                </w:rPr>
                                <w:t>A)</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s:wsp>
                        <wps:cNvPr id="70" name="Text Box 19"/>
                        <wps:cNvSpPr txBox="1"/>
                        <wps:spPr>
                          <a:xfrm>
                            <a:off x="76200" y="1697849"/>
                            <a:ext cx="350520" cy="487680"/>
                          </a:xfrm>
                          <a:prstGeom prst="rect">
                            <a:avLst/>
                          </a:prstGeom>
                          <a:noFill/>
                          <a:ln w="6350">
                            <a:noFill/>
                          </a:ln>
                        </wps:spPr>
                        <wps:txbx>
                          <w:txbxContent>
                            <w:p w14:paraId="78611E45" w14:textId="6F22B08D" w:rsidR="00F72B9D" w:rsidRDefault="009C72E3" w:rsidP="00F72B9D">
                              <w:pPr>
                                <w:spacing w:line="256" w:lineRule="auto"/>
                                <w:rPr>
                                  <w:rFonts w:ascii="Calibri" w:eastAsia="Calibri" w:hAnsi="Calibri"/>
                                  <w:b/>
                                  <w:bCs/>
                                </w:rPr>
                              </w:pPr>
                              <w:r>
                                <w:rPr>
                                  <w:rFonts w:ascii="Calibri" w:eastAsia="Calibri" w:hAnsi="Calibri"/>
                                  <w:b/>
                                  <w:bCs/>
                                </w:rPr>
                                <w:t>(</w:t>
                              </w:r>
                              <w:r w:rsidR="00F72B9D">
                                <w:rPr>
                                  <w:rFonts w:ascii="Calibri" w:eastAsia="Calibri" w:hAnsi="Calibri"/>
                                  <w:b/>
                                  <w:bCs/>
                                </w:rPr>
                                <w:t>C)</w:t>
                              </w:r>
                            </w:p>
                          </w:txbxContent>
                        </wps:txbx>
                        <wps:bodyPr rot="0" spcFirstLastPara="0" vert="horz" wrap="none" lIns="91440" tIns="45720" rIns="91440" bIns="45720" numCol="1" spcCol="0" rtlCol="0" fromWordArt="0" anchor="t" anchorCtr="0" forceAA="0" compatLnSpc="1">
                          <a:prstTxWarp prst="textNoShape">
                            <a:avLst/>
                          </a:prstTxWarp>
                          <a:noAutofit/>
                        </wps:bodyPr>
                      </wps:wsp>
                      <wps:wsp>
                        <wps:cNvPr id="75" name="Text Box 19"/>
                        <wps:cNvSpPr txBox="1"/>
                        <wps:spPr>
                          <a:xfrm>
                            <a:off x="3109253" y="1767090"/>
                            <a:ext cx="364490" cy="366395"/>
                          </a:xfrm>
                          <a:prstGeom prst="rect">
                            <a:avLst/>
                          </a:prstGeom>
                          <a:noFill/>
                          <a:ln w="6350">
                            <a:noFill/>
                          </a:ln>
                        </wps:spPr>
                        <wps:txbx>
                          <w:txbxContent>
                            <w:p w14:paraId="04945E5D" w14:textId="19DB9E88" w:rsidR="00F72B9D" w:rsidRDefault="009C72E3" w:rsidP="00F72B9D">
                              <w:pPr>
                                <w:spacing w:line="256" w:lineRule="auto"/>
                                <w:rPr>
                                  <w:rFonts w:ascii="Calibri" w:eastAsia="Calibri" w:hAnsi="Calibri"/>
                                  <w:b/>
                                  <w:bCs/>
                                </w:rPr>
                              </w:pPr>
                              <w:r>
                                <w:rPr>
                                  <w:rFonts w:ascii="Calibri" w:eastAsia="Calibri" w:hAnsi="Calibri"/>
                                  <w:b/>
                                  <w:bCs/>
                                </w:rPr>
                                <w:t>(</w:t>
                              </w:r>
                              <w:r w:rsidR="00F72B9D">
                                <w:rPr>
                                  <w:rFonts w:ascii="Calibri" w:eastAsia="Calibri" w:hAnsi="Calibri"/>
                                  <w:b/>
                                  <w:bCs/>
                                </w:rPr>
                                <w:t>D)</w:t>
                              </w:r>
                            </w:p>
                          </w:txbxContent>
                        </wps:txbx>
                        <wps:bodyPr rot="0" spcFirstLastPara="0" vert="horz" wrap="none" lIns="91440" tIns="45720" rIns="91440" bIns="45720" numCol="1" spcCol="0" rtlCol="0" fromWordArt="0" anchor="t" anchorCtr="0" forceAA="0" compatLnSpc="1">
                          <a:prstTxWarp prst="textNoShape">
                            <a:avLst/>
                          </a:prstTxWarp>
                          <a:noAutofit/>
                        </wps:bodyPr>
                      </wps:wsp>
                      <wps:wsp>
                        <wps:cNvPr id="80" name="Text Box 21"/>
                        <wps:cNvSpPr txBox="1"/>
                        <wps:spPr>
                          <a:xfrm>
                            <a:off x="2550469" y="3789915"/>
                            <a:ext cx="693420" cy="604860"/>
                          </a:xfrm>
                          <a:prstGeom prst="rect">
                            <a:avLst/>
                          </a:prstGeom>
                          <a:noFill/>
                          <a:ln w="6350">
                            <a:noFill/>
                          </a:ln>
                        </wps:spPr>
                        <wps:txbx>
                          <w:txbxContent>
                            <w:p w14:paraId="4AF4CE48" w14:textId="77777777" w:rsidR="00F72B9D" w:rsidRDefault="00F72B9D" w:rsidP="00F72B9D">
                              <w:pPr>
                                <w:spacing w:line="256" w:lineRule="auto"/>
                                <w:jc w:val="center"/>
                                <w:rPr>
                                  <w:rFonts w:ascii="Calibri" w:eastAsia="Calibri" w:hAnsi="Calibri"/>
                                </w:rPr>
                              </w:pPr>
                              <w:r>
                                <w:rPr>
                                  <w:rFonts w:ascii="Calibri" w:eastAsia="Calibri" w:hAnsi="Calibri"/>
                                </w:rPr>
                                <w:t>Plantar pressure (kPa)</w:t>
                              </w:r>
                            </w:p>
                          </w:txbxContent>
                        </wps:txbx>
                        <wps:bodyPr rot="0" spcFirstLastPara="0" vert="horz" wrap="square" lIns="91440" tIns="45720" rIns="91440" bIns="45720" numCol="1" spcCol="0" rtlCol="0" fromWordArt="0" anchor="t" anchorCtr="0" forceAA="0" compatLnSpc="1">
                          <a:prstTxWarp prst="textNoShape">
                            <a:avLst/>
                          </a:prstTxWarp>
                          <a:noAutofit/>
                        </wps:bodyPr>
                      </wps:wsp>
                      <wpg:wgp>
                        <wpg:cNvPr id="48" name="Group 48"/>
                        <wpg:cNvGrpSpPr/>
                        <wpg:grpSpPr>
                          <a:xfrm>
                            <a:off x="3398520" y="39816"/>
                            <a:ext cx="2125980" cy="1621344"/>
                            <a:chOff x="3002280" y="70296"/>
                            <a:chExt cx="2348062" cy="1800000"/>
                          </a:xfrm>
                        </wpg:grpSpPr>
                        <pic:pic xmlns:pic="http://schemas.openxmlformats.org/drawingml/2006/picture">
                          <pic:nvPicPr>
                            <pic:cNvPr id="43" name="Picture 43"/>
                            <pic:cNvPicPr>
                              <a:picLocks noChangeAspect="1"/>
                            </pic:cNvPicPr>
                          </pic:nvPicPr>
                          <pic:blipFill rotWithShape="1">
                            <a:blip r:embed="rId64"/>
                            <a:srcRect l="22361" t="7520" r="21945"/>
                            <a:stretch/>
                          </pic:blipFill>
                          <pic:spPr>
                            <a:xfrm>
                              <a:off x="3002280" y="70296"/>
                              <a:ext cx="2348062" cy="1800000"/>
                            </a:xfrm>
                            <a:prstGeom prst="rect">
                              <a:avLst/>
                            </a:prstGeom>
                          </pic:spPr>
                        </pic:pic>
                        <pic:pic xmlns:pic="http://schemas.openxmlformats.org/drawingml/2006/picture">
                          <pic:nvPicPr>
                            <pic:cNvPr id="85" name="Picture 85" descr="Logo&#10;&#10;Description automatically generated"/>
                            <pic:cNvPicPr preferRelativeResize="0">
                              <a:picLocks noChangeAspect="1"/>
                            </pic:cNvPicPr>
                          </pic:nvPicPr>
                          <pic:blipFill rotWithShape="1">
                            <a:blip r:embed="rId65"/>
                            <a:srcRect l="8950" t="6921" r="18608"/>
                            <a:stretch/>
                          </pic:blipFill>
                          <pic:spPr bwMode="auto">
                            <a:xfrm>
                              <a:off x="3124200" y="207709"/>
                              <a:ext cx="2092779" cy="1311853"/>
                            </a:xfrm>
                            <a:prstGeom prst="rect">
                              <a:avLst/>
                            </a:prstGeom>
                            <a:ln>
                              <a:noFill/>
                            </a:ln>
                            <a:extLst>
                              <a:ext uri="{53640926-AAD7-44D8-BBD7-CCE9431645EC}">
                                <a14:shadowObscured xmlns:a14="http://schemas.microsoft.com/office/drawing/2010/main"/>
                              </a:ext>
                            </a:extLst>
                          </pic:spPr>
                        </pic:pic>
                      </wpg:wgp>
                      <wps:wsp>
                        <wps:cNvPr id="74" name="Text Box 19"/>
                        <wps:cNvSpPr txBox="1"/>
                        <wps:spPr>
                          <a:xfrm>
                            <a:off x="3132113" y="39813"/>
                            <a:ext cx="354965" cy="487680"/>
                          </a:xfrm>
                          <a:prstGeom prst="rect">
                            <a:avLst/>
                          </a:prstGeom>
                          <a:noFill/>
                          <a:ln w="6350">
                            <a:noFill/>
                          </a:ln>
                        </wps:spPr>
                        <wps:txbx>
                          <w:txbxContent>
                            <w:p w14:paraId="40D34895" w14:textId="1C8C576A" w:rsidR="00F72B9D" w:rsidRDefault="009C72E3" w:rsidP="00F72B9D">
                              <w:pPr>
                                <w:spacing w:line="256" w:lineRule="auto"/>
                                <w:rPr>
                                  <w:rFonts w:ascii="Calibri" w:eastAsia="Calibri" w:hAnsi="Calibri"/>
                                  <w:b/>
                                  <w:bCs/>
                                </w:rPr>
                              </w:pPr>
                              <w:r>
                                <w:rPr>
                                  <w:rFonts w:ascii="Calibri" w:eastAsia="Calibri" w:hAnsi="Calibri"/>
                                  <w:b/>
                                  <w:bCs/>
                                </w:rPr>
                                <w:t>(</w:t>
                              </w:r>
                              <w:r w:rsidR="00F72B9D">
                                <w:rPr>
                                  <w:rFonts w:ascii="Calibri" w:eastAsia="Calibri" w:hAnsi="Calibri"/>
                                  <w:b/>
                                  <w:bCs/>
                                </w:rPr>
                                <w:t>B)</w:t>
                              </w:r>
                            </w:p>
                          </w:txbxContent>
                        </wps:txbx>
                        <wps:bodyPr rot="0" spcFirstLastPara="0" vert="horz" wrap="none" lIns="91440" tIns="45720" rIns="91440" bIns="45720" numCol="1" spcCol="0" rtlCol="0" fromWordArt="0" anchor="t" anchorCtr="0" forceAA="0" compatLnSpc="1">
                          <a:prstTxWarp prst="textNoShape">
                            <a:avLst/>
                          </a:prstTxWarp>
                          <a:noAutofit/>
                        </wps:bodyPr>
                      </wps:wsp>
                      <wps:wsp>
                        <wps:cNvPr id="102" name="Text Box 19"/>
                        <wps:cNvSpPr txBox="1"/>
                        <wps:spPr>
                          <a:xfrm>
                            <a:off x="62230" y="3402985"/>
                            <a:ext cx="344805" cy="487680"/>
                          </a:xfrm>
                          <a:prstGeom prst="rect">
                            <a:avLst/>
                          </a:prstGeom>
                          <a:noFill/>
                          <a:ln w="6350">
                            <a:noFill/>
                          </a:ln>
                        </wps:spPr>
                        <wps:txbx>
                          <w:txbxContent>
                            <w:p w14:paraId="0A5974B0" w14:textId="796BAB0C" w:rsidR="000B7528" w:rsidRDefault="009C72E3" w:rsidP="000B7528">
                              <w:pPr>
                                <w:spacing w:line="254" w:lineRule="auto"/>
                                <w:rPr>
                                  <w:rFonts w:ascii="Calibri" w:eastAsia="Calibri" w:hAnsi="Calibri" w:cs="Arial"/>
                                  <w:b/>
                                  <w:bCs/>
                                </w:rPr>
                              </w:pPr>
                              <w:r>
                                <w:rPr>
                                  <w:rFonts w:ascii="Calibri" w:eastAsia="Calibri" w:hAnsi="Calibri" w:cs="Arial"/>
                                  <w:b/>
                                  <w:bCs/>
                                </w:rPr>
                                <w:t>(</w:t>
                              </w:r>
                              <w:r w:rsidR="000B7528">
                                <w:rPr>
                                  <w:rFonts w:ascii="Calibri" w:eastAsia="Calibri" w:hAnsi="Calibri" w:cs="Arial"/>
                                  <w:b/>
                                  <w:bCs/>
                                </w:rPr>
                                <w:t>E)</w:t>
                              </w:r>
                            </w:p>
                          </w:txbxContent>
                        </wps:txbx>
                        <wps:bodyPr rot="0" spcFirstLastPara="0" vert="horz" wrap="none" lIns="91440" tIns="45720" rIns="91440" bIns="45720" numCol="1" spcCol="0" rtlCol="0" fromWordArt="0" anchor="t" anchorCtr="0" forceAA="0" compatLnSpc="1">
                          <a:prstTxWarp prst="textNoShape">
                            <a:avLst/>
                          </a:prstTxWarp>
                          <a:noAutofit/>
                        </wps:bodyPr>
                      </wps:wsp>
                      <wps:wsp>
                        <wps:cNvPr id="103" name="Text Box 19"/>
                        <wps:cNvSpPr txBox="1"/>
                        <wps:spPr>
                          <a:xfrm>
                            <a:off x="3162593" y="3494417"/>
                            <a:ext cx="340995" cy="487680"/>
                          </a:xfrm>
                          <a:prstGeom prst="rect">
                            <a:avLst/>
                          </a:prstGeom>
                          <a:noFill/>
                          <a:ln w="6350">
                            <a:noFill/>
                          </a:ln>
                        </wps:spPr>
                        <wps:txbx>
                          <w:txbxContent>
                            <w:p w14:paraId="4121F22C" w14:textId="5BDF8190" w:rsidR="000B7528" w:rsidRDefault="009C72E3" w:rsidP="000B7528">
                              <w:pPr>
                                <w:spacing w:line="254" w:lineRule="auto"/>
                                <w:rPr>
                                  <w:rFonts w:ascii="Calibri" w:eastAsia="Calibri" w:hAnsi="Calibri" w:cs="Arial"/>
                                  <w:b/>
                                  <w:bCs/>
                                </w:rPr>
                              </w:pPr>
                              <w:r>
                                <w:rPr>
                                  <w:rFonts w:ascii="Calibri" w:eastAsia="Calibri" w:hAnsi="Calibri" w:cs="Arial"/>
                                  <w:b/>
                                  <w:bCs/>
                                </w:rPr>
                                <w:t>(</w:t>
                              </w:r>
                              <w:r w:rsidR="000B7528">
                                <w:rPr>
                                  <w:rFonts w:ascii="Calibri" w:eastAsia="Calibri" w:hAnsi="Calibri" w:cs="Arial"/>
                                  <w:b/>
                                  <w:bCs/>
                                </w:rPr>
                                <w:t>F)</w:t>
                              </w:r>
                            </w:p>
                          </w:txbxContent>
                        </wps:txbx>
                        <wps:bodyPr rot="0" spcFirstLastPara="0" vert="horz" wrap="none" lIns="91440" tIns="45720" rIns="91440" bIns="45720" numCol="1" spcCol="0" rtlCol="0" fromWordArt="0" anchor="t" anchorCtr="0" forceAA="0" compatLnSpc="1">
                          <a:prstTxWarp prst="textNoShape">
                            <a:avLst/>
                          </a:prstTxWarp>
                          <a:noAutofit/>
                        </wps:bodyPr>
                      </wps:wsp>
                      <wpg:wgp>
                        <wpg:cNvPr id="110" name="Group 110"/>
                        <wpg:cNvGrpSpPr>
                          <a:grpSpLocks noChangeAspect="1"/>
                        </wpg:cNvGrpSpPr>
                        <wpg:grpSpPr>
                          <a:xfrm>
                            <a:off x="3422943" y="3444240"/>
                            <a:ext cx="2121585" cy="1637005"/>
                            <a:chOff x="3029880" y="3641902"/>
                            <a:chExt cx="2479380" cy="1913078"/>
                          </a:xfrm>
                        </wpg:grpSpPr>
                        <pic:pic xmlns:pic="http://schemas.openxmlformats.org/drawingml/2006/picture">
                          <pic:nvPicPr>
                            <pic:cNvPr id="105" name="Picture 105"/>
                            <pic:cNvPicPr>
                              <a:picLocks noChangeAspect="1"/>
                            </pic:cNvPicPr>
                          </pic:nvPicPr>
                          <pic:blipFill rotWithShape="1">
                            <a:blip r:embed="rId66"/>
                            <a:srcRect l="18822" r="19373"/>
                            <a:stretch/>
                          </pic:blipFill>
                          <pic:spPr>
                            <a:xfrm flipH="1">
                              <a:off x="3029880" y="3641902"/>
                              <a:ext cx="2479380" cy="1913078"/>
                            </a:xfrm>
                            <a:prstGeom prst="rect">
                              <a:avLst/>
                            </a:prstGeom>
                          </pic:spPr>
                        </pic:pic>
                        <pic:pic xmlns:pic="http://schemas.openxmlformats.org/drawingml/2006/picture">
                          <pic:nvPicPr>
                            <pic:cNvPr id="104" name="Picture 104"/>
                            <pic:cNvPicPr>
                              <a:picLocks noChangeAspect="1"/>
                            </pic:cNvPicPr>
                          </pic:nvPicPr>
                          <pic:blipFill rotWithShape="1">
                            <a:blip r:embed="rId67">
                              <a:extLst>
                                <a:ext uri="{BEBA8EAE-BF5A-486C-A8C5-ECC9F3942E4B}">
                                  <a14:imgProps xmlns:a14="http://schemas.microsoft.com/office/drawing/2010/main">
                                    <a14:imgLayer r:embed="rId68">
                                      <a14:imgEffect>
                                        <a14:backgroundRemoval t="14097" b="96476" l="11660" r="77416">
                                          <a14:foregroundMark x1="37500" y1="52643" x2="52836" y2="46035"/>
                                          <a14:foregroundMark x1="52836" y1="46035" x2="52836" y2="46035"/>
                                          <a14:foregroundMark x1="52416" y1="29515" x2="33929" y2="31938"/>
                                          <a14:foregroundMark x1="33929" y1="31938" x2="17122" y2="61013"/>
                                          <a14:foregroundMark x1="17122" y1="61013" x2="11870" y2="89648"/>
                                          <a14:foregroundMark x1="11870" y1="89648" x2="23706" y2="96430"/>
                                          <a14:foregroundMark x1="43431" y1="96826" x2="75000" y2="91410"/>
                                          <a14:foregroundMark x1="75000" y1="91410" x2="74506" y2="34846"/>
                                          <a14:foregroundMark x1="72772" y1="30147" x2="48950" y2="14317"/>
                                          <a14:foregroundMark x1="48950" y1="14317" x2="37500" y2="31278"/>
                                          <a14:foregroundMark x1="15966" y1="72687" x2="11870" y2="85463"/>
                                          <a14:foregroundMark x1="11660" y1="78414" x2="19118" y2="50881"/>
                                          <a14:foregroundMark x1="32458" y1="83480" x2="61870" y2="69824"/>
                                          <a14:foregroundMark x1="68277" y1="69383" x2="74160" y2="60352"/>
                                          <a14:foregroundMark x1="77521" y1="72247" x2="76681" y2="50220"/>
                                          <a14:foregroundMark x1="43662" y1="96083" x2="70483" y2="96476"/>
                                          <a14:backgroundMark x1="28361" y1="98678" x2="28361" y2="98678"/>
                                          <a14:backgroundMark x1="24370" y1="97797" x2="42647" y2="99339"/>
                                          <a14:backgroundMark x1="24370" y1="97797" x2="24370" y2="97797"/>
                                          <a14:backgroundMark x1="23424" y1="97357" x2="25210" y2="97357"/>
                                          <a14:backgroundMark x1="73214" y1="29515" x2="75000" y2="34141"/>
                                        </a14:backgroundRemoval>
                                      </a14:imgEffect>
                                    </a14:imgLayer>
                                  </a14:imgProps>
                                </a:ext>
                              </a:extLst>
                            </a:blip>
                            <a:srcRect l="9157" t="6933" r="19627"/>
                            <a:stretch/>
                          </pic:blipFill>
                          <pic:spPr>
                            <a:xfrm flipH="1">
                              <a:off x="3147153" y="3839040"/>
                              <a:ext cx="2203189" cy="1373040"/>
                            </a:xfrm>
                            <a:prstGeom prst="rect">
                              <a:avLst/>
                            </a:prstGeom>
                          </pic:spPr>
                        </pic:pic>
                      </wpg:wgp>
                      <wpg:wgp>
                        <wpg:cNvPr id="115" name="Group 115"/>
                        <wpg:cNvGrpSpPr/>
                        <wpg:grpSpPr>
                          <a:xfrm>
                            <a:off x="109342" y="3631860"/>
                            <a:ext cx="2414782" cy="1272540"/>
                            <a:chOff x="147442" y="4104300"/>
                            <a:chExt cx="2414782" cy="1272540"/>
                          </a:xfrm>
                        </wpg:grpSpPr>
                        <wpg:grpSp>
                          <wpg:cNvPr id="112" name="Group 112"/>
                          <wpg:cNvGrpSpPr/>
                          <wpg:grpSpPr>
                            <a:xfrm>
                              <a:off x="205740" y="5081245"/>
                              <a:ext cx="2356484" cy="295595"/>
                              <a:chOff x="205740" y="5081245"/>
                              <a:chExt cx="2356484" cy="295595"/>
                            </a:xfrm>
                          </wpg:grpSpPr>
                          <wps:wsp>
                            <wps:cNvPr id="108" name="Text Box 72"/>
                            <wps:cNvSpPr txBox="1"/>
                            <wps:spPr>
                              <a:xfrm>
                                <a:off x="1964077" y="5081245"/>
                                <a:ext cx="598147" cy="274320"/>
                              </a:xfrm>
                              <a:prstGeom prst="rect">
                                <a:avLst/>
                              </a:prstGeom>
                              <a:noFill/>
                              <a:ln w="6350">
                                <a:noFill/>
                              </a:ln>
                            </wps:spPr>
                            <wps:txbx>
                              <w:txbxContent>
                                <w:p w14:paraId="0D4244A2" w14:textId="5E9980D8" w:rsidR="00F21937" w:rsidRDefault="00F21937" w:rsidP="00F21937">
                                  <w:pPr>
                                    <w:spacing w:line="252" w:lineRule="auto"/>
                                    <w:rPr>
                                      <w:rFonts w:ascii="Calibri" w:eastAsia="Calibri" w:hAnsi="Calibri" w:cs="Arial"/>
                                      <w:lang w:val="en-US"/>
                                    </w:rPr>
                                  </w:pPr>
                                  <w:r>
                                    <w:rPr>
                                      <w:rFonts w:ascii="Calibri" w:eastAsia="Calibri" w:hAnsi="Calibri" w:cs="Arial"/>
                                      <w:lang w:val="en-US"/>
                                    </w:rPr>
                                    <w:t>L</w:t>
                                  </w:r>
                                  <w:r w:rsidR="00BF41DD">
                                    <w:rPr>
                                      <w:rFonts w:ascii="Calibri" w:eastAsia="Calibri" w:hAnsi="Calibri" w:cs="Arial"/>
                                      <w:lang w:val="en-US"/>
                                    </w:rPr>
                                    <w:t>a</w:t>
                                  </w:r>
                                  <w:r>
                                    <w:rPr>
                                      <w:rFonts w:ascii="Calibri" w:eastAsia="Calibri" w:hAnsi="Calibri" w:cs="Arial"/>
                                      <w:lang w:val="en-US"/>
                                    </w:rPr>
                                    <w:t>teral</w:t>
                                  </w:r>
                                </w:p>
                              </w:txbxContent>
                            </wps:txbx>
                            <wps:bodyPr rot="0" spcFirstLastPara="0" vert="horz" wrap="square" lIns="91440" tIns="45720" rIns="91440" bIns="45720" numCol="1" spcCol="0" rtlCol="0" fromWordArt="0" anchor="t" anchorCtr="0" forceAA="0" compatLnSpc="1">
                              <a:prstTxWarp prst="textNoShape">
                                <a:avLst/>
                              </a:prstTxWarp>
                              <a:noAutofit/>
                            </wps:bodyPr>
                          </wps:wsp>
                          <wpg:grpSp>
                            <wpg:cNvPr id="111" name="Group 111"/>
                            <wpg:cNvGrpSpPr/>
                            <wpg:grpSpPr>
                              <a:xfrm>
                                <a:off x="205740" y="5102520"/>
                                <a:ext cx="1806540" cy="274320"/>
                                <a:chOff x="205740" y="5102520"/>
                                <a:chExt cx="1806540" cy="274320"/>
                              </a:xfrm>
                            </wpg:grpSpPr>
                            <wps:wsp>
                              <wps:cNvPr id="107" name="Text Box 72"/>
                              <wps:cNvSpPr txBox="1"/>
                              <wps:spPr>
                                <a:xfrm>
                                  <a:off x="205740" y="5102520"/>
                                  <a:ext cx="739140" cy="274320"/>
                                </a:xfrm>
                                <a:prstGeom prst="rect">
                                  <a:avLst/>
                                </a:prstGeom>
                                <a:noFill/>
                                <a:ln w="6350">
                                  <a:noFill/>
                                </a:ln>
                              </wps:spPr>
                              <wps:txbx>
                                <w:txbxContent>
                                  <w:p w14:paraId="53C8EC37" w14:textId="5DE8A991" w:rsidR="00F21937" w:rsidRDefault="00F21937" w:rsidP="00F21937">
                                    <w:pPr>
                                      <w:spacing w:line="254" w:lineRule="auto"/>
                                      <w:rPr>
                                        <w:rFonts w:ascii="Calibri" w:eastAsia="Calibri" w:hAnsi="Calibri" w:cs="Arial"/>
                                        <w:lang w:val="en-US"/>
                                      </w:rPr>
                                    </w:pPr>
                                    <w:r>
                                      <w:rPr>
                                        <w:rFonts w:ascii="Calibri" w:eastAsia="Calibri" w:hAnsi="Calibri" w:cs="Arial"/>
                                        <w:lang w:val="en-US"/>
                                      </w:rPr>
                                      <w:t>Medial</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79" name="Straight Arrow Connector 79"/>
                              <wps:cNvCnPr/>
                              <wps:spPr>
                                <a:xfrm flipV="1">
                                  <a:off x="716280" y="5227320"/>
                                  <a:ext cx="1296000" cy="0"/>
                                </a:xfrm>
                                <a:prstGeom prst="straightConnector1">
                                  <a:avLst/>
                                </a:prstGeom>
                                <a:ln>
                                  <a:headEnd type="triangle"/>
                                  <a:tailEnd type="triangle"/>
                                </a:ln>
                              </wps:spPr>
                              <wps:style>
                                <a:lnRef idx="1">
                                  <a:schemeClr val="dk1"/>
                                </a:lnRef>
                                <a:fillRef idx="0">
                                  <a:schemeClr val="dk1"/>
                                </a:fillRef>
                                <a:effectRef idx="0">
                                  <a:schemeClr val="dk1"/>
                                </a:effectRef>
                                <a:fontRef idx="minor">
                                  <a:schemeClr val="tx1"/>
                                </a:fontRef>
                              </wps:style>
                              <wps:bodyPr/>
                            </wps:wsp>
                          </wpg:grpSp>
                        </wpg:grpSp>
                        <wpg:grpSp>
                          <wpg:cNvPr id="114" name="Group 114"/>
                          <wpg:cNvGrpSpPr/>
                          <wpg:grpSpPr>
                            <a:xfrm>
                              <a:off x="147442" y="4104300"/>
                              <a:ext cx="764072" cy="1121055"/>
                              <a:chOff x="147442" y="4104300"/>
                              <a:chExt cx="764072" cy="1121055"/>
                            </a:xfrm>
                          </wpg:grpSpPr>
                          <wps:wsp>
                            <wps:cNvPr id="106" name="Text Box 72"/>
                            <wps:cNvSpPr txBox="1"/>
                            <wps:spPr>
                              <a:xfrm>
                                <a:off x="172374" y="4104300"/>
                                <a:ext cx="739140" cy="274320"/>
                              </a:xfrm>
                              <a:prstGeom prst="rect">
                                <a:avLst/>
                              </a:prstGeom>
                              <a:noFill/>
                              <a:ln w="6350">
                                <a:noFill/>
                              </a:ln>
                            </wps:spPr>
                            <wps:txbx>
                              <w:txbxContent>
                                <w:p w14:paraId="419E92A9" w14:textId="66BB74B9" w:rsidR="009124CB" w:rsidRDefault="009124CB" w:rsidP="009124CB">
                                  <w:pPr>
                                    <w:spacing w:line="256" w:lineRule="auto"/>
                                    <w:rPr>
                                      <w:rFonts w:ascii="Calibri" w:eastAsia="Calibri" w:hAnsi="Calibri" w:cs="Arial"/>
                                      <w:lang w:val="en-US"/>
                                    </w:rPr>
                                  </w:pPr>
                                  <w:r>
                                    <w:rPr>
                                      <w:rFonts w:ascii="Calibri" w:eastAsia="Calibri" w:hAnsi="Calibri" w:cs="Arial"/>
                                      <w:lang w:val="en-US"/>
                                    </w:rPr>
                                    <w:t>Distal</w:t>
                                  </w:r>
                                </w:p>
                              </w:txbxContent>
                            </wps:txbx>
                            <wps:bodyPr rot="0" spcFirstLastPara="0" vert="horz" wrap="square" lIns="91440" tIns="45720" rIns="91440" bIns="45720" numCol="1" spcCol="0" rtlCol="0" fromWordArt="0" anchor="t" anchorCtr="0" forceAA="0" compatLnSpc="1">
                              <a:prstTxWarp prst="textNoShape">
                                <a:avLst/>
                              </a:prstTxWarp>
                              <a:noAutofit/>
                            </wps:bodyPr>
                          </wps:wsp>
                          <wpg:grpSp>
                            <wpg:cNvPr id="113" name="Group 113"/>
                            <wpg:cNvGrpSpPr/>
                            <wpg:grpSpPr>
                              <a:xfrm>
                                <a:off x="147442" y="4343400"/>
                                <a:ext cx="739140" cy="881955"/>
                                <a:chOff x="147442" y="4343400"/>
                                <a:chExt cx="739140" cy="881955"/>
                              </a:xfrm>
                            </wpg:grpSpPr>
                            <wps:wsp>
                              <wps:cNvPr id="72" name="Text Box 72"/>
                              <wps:cNvSpPr txBox="1"/>
                              <wps:spPr>
                                <a:xfrm>
                                  <a:off x="147442" y="4951035"/>
                                  <a:ext cx="739140" cy="274320"/>
                                </a:xfrm>
                                <a:prstGeom prst="rect">
                                  <a:avLst/>
                                </a:prstGeom>
                                <a:noFill/>
                                <a:ln w="6350">
                                  <a:noFill/>
                                </a:ln>
                              </wps:spPr>
                              <wps:txbx>
                                <w:txbxContent>
                                  <w:p w14:paraId="2095C61F" w14:textId="52D6D941" w:rsidR="00EC12B1" w:rsidRPr="00E2123D" w:rsidRDefault="00E2123D">
                                    <w:pPr>
                                      <w:rPr>
                                        <w:lang w:val="en-US"/>
                                      </w:rPr>
                                    </w:pPr>
                                    <w:r>
                                      <w:rPr>
                                        <w:lang w:val="en-US"/>
                                      </w:rPr>
                                      <w:t>Proxima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9" name="Straight Arrow Connector 109"/>
                              <wps:cNvCnPr/>
                              <wps:spPr>
                                <a:xfrm flipV="1">
                                  <a:off x="271440" y="4343400"/>
                                  <a:ext cx="0" cy="648000"/>
                                </a:xfrm>
                                <a:prstGeom prst="straightConnector1">
                                  <a:avLst/>
                                </a:prstGeom>
                                <a:ln>
                                  <a:headEnd type="triangle"/>
                                  <a:tailEnd type="triangle"/>
                                </a:ln>
                              </wps:spPr>
                              <wps:style>
                                <a:lnRef idx="1">
                                  <a:schemeClr val="dk1"/>
                                </a:lnRef>
                                <a:fillRef idx="0">
                                  <a:schemeClr val="dk1"/>
                                </a:fillRef>
                                <a:effectRef idx="0">
                                  <a:schemeClr val="dk1"/>
                                </a:effectRef>
                                <a:fontRef idx="minor">
                                  <a:schemeClr val="tx1"/>
                                </a:fontRef>
                              </wps:style>
                              <wps:bodyPr/>
                            </wps:wsp>
                          </wpg:grpSp>
                        </wpg:grpSp>
                      </wpg:wgp>
                      <wpg:wgp>
                        <wpg:cNvPr id="116" name="Group 116"/>
                        <wpg:cNvGrpSpPr/>
                        <wpg:grpSpPr>
                          <a:xfrm>
                            <a:off x="300990" y="0"/>
                            <a:ext cx="2410973" cy="1699577"/>
                            <a:chOff x="17902" y="-160066"/>
                            <a:chExt cx="2410996" cy="1700062"/>
                          </a:xfrm>
                        </wpg:grpSpPr>
                        <wpg:grpSp>
                          <wpg:cNvPr id="117" name="Group 117"/>
                          <wpg:cNvGrpSpPr/>
                          <wpg:grpSpPr>
                            <a:xfrm>
                              <a:off x="68580" y="1264085"/>
                              <a:ext cx="2360318" cy="275911"/>
                              <a:chOff x="68580" y="1264085"/>
                              <a:chExt cx="2360318" cy="275911"/>
                            </a:xfrm>
                          </wpg:grpSpPr>
                          <wps:wsp>
                            <wps:cNvPr id="123" name="Text Box 72"/>
                            <wps:cNvSpPr txBox="1"/>
                            <wps:spPr>
                              <a:xfrm>
                                <a:off x="1689758" y="1265676"/>
                                <a:ext cx="739140" cy="274320"/>
                              </a:xfrm>
                              <a:prstGeom prst="rect">
                                <a:avLst/>
                              </a:prstGeom>
                              <a:noFill/>
                              <a:ln w="6350">
                                <a:noFill/>
                              </a:ln>
                            </wps:spPr>
                            <wps:txbx>
                              <w:txbxContent>
                                <w:p w14:paraId="223C998B" w14:textId="77777777" w:rsidR="00BF4374" w:rsidRDefault="00BF4374" w:rsidP="00BF4374">
                                  <w:pPr>
                                    <w:spacing w:line="252" w:lineRule="auto"/>
                                    <w:rPr>
                                      <w:rFonts w:ascii="Calibri" w:eastAsia="Calibri" w:hAnsi="Calibri" w:cs="Arial"/>
                                      <w:lang w:val="en-US"/>
                                    </w:rPr>
                                  </w:pPr>
                                  <w:r>
                                    <w:rPr>
                                      <w:rFonts w:ascii="Calibri" w:eastAsia="Calibri" w:hAnsi="Calibri" w:cs="Arial"/>
                                      <w:lang w:val="en-US"/>
                                    </w:rPr>
                                    <w:t>Lateral</w:t>
                                  </w:r>
                                </w:p>
                              </w:txbxContent>
                            </wps:txbx>
                            <wps:bodyPr rot="0" spcFirstLastPara="0" vert="horz" wrap="square" lIns="91440" tIns="45720" rIns="91440" bIns="45720" numCol="1" spcCol="0" rtlCol="0" fromWordArt="0" anchor="t" anchorCtr="0" forceAA="0" compatLnSpc="1">
                              <a:prstTxWarp prst="textNoShape">
                                <a:avLst/>
                              </a:prstTxWarp>
                              <a:noAutofit/>
                            </wps:bodyPr>
                          </wps:wsp>
                          <wpg:grpSp>
                            <wpg:cNvPr id="124" name="Group 124"/>
                            <wpg:cNvGrpSpPr/>
                            <wpg:grpSpPr>
                              <a:xfrm>
                                <a:off x="68580" y="1264085"/>
                                <a:ext cx="1662540" cy="274320"/>
                                <a:chOff x="68580" y="1264085"/>
                                <a:chExt cx="1662540" cy="274320"/>
                              </a:xfrm>
                            </wpg:grpSpPr>
                            <wps:wsp>
                              <wps:cNvPr id="125" name="Text Box 72"/>
                              <wps:cNvSpPr txBox="1"/>
                              <wps:spPr>
                                <a:xfrm>
                                  <a:off x="68580" y="1264085"/>
                                  <a:ext cx="739140" cy="274320"/>
                                </a:xfrm>
                                <a:prstGeom prst="rect">
                                  <a:avLst/>
                                </a:prstGeom>
                                <a:noFill/>
                                <a:ln w="6350">
                                  <a:noFill/>
                                </a:ln>
                              </wps:spPr>
                              <wps:txbx>
                                <w:txbxContent>
                                  <w:p w14:paraId="3BC71480" w14:textId="77777777" w:rsidR="00BF4374" w:rsidRDefault="00BF4374" w:rsidP="00BF4374">
                                    <w:pPr>
                                      <w:spacing w:line="252" w:lineRule="auto"/>
                                      <w:rPr>
                                        <w:rFonts w:ascii="Calibri" w:eastAsia="Calibri" w:hAnsi="Calibri" w:cs="Arial"/>
                                        <w:lang w:val="en-US"/>
                                      </w:rPr>
                                    </w:pPr>
                                    <w:r>
                                      <w:rPr>
                                        <w:rFonts w:ascii="Calibri" w:eastAsia="Calibri" w:hAnsi="Calibri" w:cs="Arial"/>
                                        <w:lang w:val="en-US"/>
                                      </w:rPr>
                                      <w:t>Medial</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26" name="Straight Arrow Connector 126"/>
                              <wps:cNvCnPr/>
                              <wps:spPr>
                                <a:xfrm flipV="1">
                                  <a:off x="579120" y="1411750"/>
                                  <a:ext cx="1152000" cy="0"/>
                                </a:xfrm>
                                <a:prstGeom prst="straightConnector1">
                                  <a:avLst/>
                                </a:prstGeom>
                                <a:ln>
                                  <a:headEnd type="triangle"/>
                                  <a:tailEnd type="triangle"/>
                                </a:ln>
                              </wps:spPr>
                              <wps:style>
                                <a:lnRef idx="1">
                                  <a:schemeClr val="dk1"/>
                                </a:lnRef>
                                <a:fillRef idx="0">
                                  <a:schemeClr val="dk1"/>
                                </a:fillRef>
                                <a:effectRef idx="0">
                                  <a:schemeClr val="dk1"/>
                                </a:effectRef>
                                <a:fontRef idx="minor">
                                  <a:schemeClr val="tx1"/>
                                </a:fontRef>
                              </wps:style>
                              <wps:bodyPr/>
                            </wps:wsp>
                          </wpg:grpSp>
                        </wpg:grpSp>
                        <wpg:grpSp>
                          <wpg:cNvPr id="118" name="Group 118"/>
                          <wpg:cNvGrpSpPr/>
                          <wpg:grpSpPr>
                            <a:xfrm>
                              <a:off x="17902" y="-160066"/>
                              <a:ext cx="751718" cy="1541251"/>
                              <a:chOff x="17902" y="-160066"/>
                              <a:chExt cx="751718" cy="1541251"/>
                            </a:xfrm>
                          </wpg:grpSpPr>
                          <wps:wsp>
                            <wps:cNvPr id="119" name="Text Box 72"/>
                            <wps:cNvSpPr txBox="1"/>
                            <wps:spPr>
                              <a:xfrm>
                                <a:off x="30480" y="1106865"/>
                                <a:ext cx="739140" cy="274320"/>
                              </a:xfrm>
                              <a:prstGeom prst="rect">
                                <a:avLst/>
                              </a:prstGeom>
                              <a:noFill/>
                              <a:ln w="6350">
                                <a:noFill/>
                              </a:ln>
                            </wps:spPr>
                            <wps:txbx>
                              <w:txbxContent>
                                <w:p w14:paraId="739E42AD" w14:textId="556C8DE3" w:rsidR="00BF4374" w:rsidRDefault="00686AD4" w:rsidP="00BF4374">
                                  <w:pPr>
                                    <w:spacing w:line="254" w:lineRule="auto"/>
                                    <w:rPr>
                                      <w:rFonts w:ascii="Calibri" w:eastAsia="Calibri" w:hAnsi="Calibri" w:cs="Arial"/>
                                      <w:lang w:val="en-US"/>
                                    </w:rPr>
                                  </w:pPr>
                                  <w:r>
                                    <w:rPr>
                                      <w:rFonts w:ascii="Calibri" w:eastAsia="Calibri" w:hAnsi="Calibri" w:cs="Arial"/>
                                      <w:lang w:val="en-US"/>
                                    </w:rPr>
                                    <w:t>Proximal</w:t>
                                  </w:r>
                                  <w:r w:rsidR="00665C23">
                                    <w:rPr>
                                      <w:rFonts w:ascii="Calibri" w:eastAsia="Calibri" w:hAnsi="Calibri" w:cs="Arial"/>
                                      <w:lang w:val="en-US"/>
                                    </w:rPr>
                                    <w:t>00</w:t>
                                  </w:r>
                                </w:p>
                              </w:txbxContent>
                            </wps:txbx>
                            <wps:bodyPr rot="0" spcFirstLastPara="0" vert="horz" wrap="square" lIns="91440" tIns="45720" rIns="91440" bIns="45720" numCol="1" spcCol="0" rtlCol="0" fromWordArt="0" anchor="t" anchorCtr="0" forceAA="0" compatLnSpc="1">
                              <a:prstTxWarp prst="textNoShape">
                                <a:avLst/>
                              </a:prstTxWarp>
                              <a:noAutofit/>
                            </wps:bodyPr>
                          </wps:wsp>
                          <wpg:grpSp>
                            <wpg:cNvPr id="120" name="Group 120"/>
                            <wpg:cNvGrpSpPr/>
                            <wpg:grpSpPr>
                              <a:xfrm>
                                <a:off x="17902" y="-160066"/>
                                <a:ext cx="739140" cy="1311853"/>
                                <a:chOff x="17902" y="-160066"/>
                                <a:chExt cx="739140" cy="1311853"/>
                              </a:xfrm>
                            </wpg:grpSpPr>
                            <wps:wsp>
                              <wps:cNvPr id="121" name="Text Box 6"/>
                              <wps:cNvSpPr txBox="1"/>
                              <wps:spPr>
                                <a:xfrm>
                                  <a:off x="17902" y="-160066"/>
                                  <a:ext cx="739140" cy="274320"/>
                                </a:xfrm>
                                <a:prstGeom prst="rect">
                                  <a:avLst/>
                                </a:prstGeom>
                                <a:noFill/>
                                <a:ln w="6350">
                                  <a:noFill/>
                                </a:ln>
                              </wps:spPr>
                              <wps:txbx>
                                <w:txbxContent>
                                  <w:p w14:paraId="71379B2B" w14:textId="31D6782C" w:rsidR="00BF4374" w:rsidRDefault="00686AD4" w:rsidP="00BF4374">
                                    <w:pPr>
                                      <w:spacing w:line="256" w:lineRule="auto"/>
                                      <w:rPr>
                                        <w:rFonts w:ascii="Calibri" w:eastAsia="Calibri" w:hAnsi="Calibri" w:cs="Arial"/>
                                        <w:lang w:val="en-US"/>
                                      </w:rPr>
                                    </w:pPr>
                                    <w:r>
                                      <w:rPr>
                                        <w:rFonts w:ascii="Calibri" w:eastAsia="Calibri" w:hAnsi="Calibri" w:cs="Arial"/>
                                        <w:lang w:val="en-US"/>
                                      </w:rPr>
                                      <w:t>Distal</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22" name="Straight Arrow Connector 122"/>
                              <wps:cNvCnPr/>
                              <wps:spPr>
                                <a:xfrm flipV="1">
                                  <a:off x="134280" y="71479"/>
                                  <a:ext cx="0" cy="1080308"/>
                                </a:xfrm>
                                <a:prstGeom prst="straightConnector1">
                                  <a:avLst/>
                                </a:prstGeom>
                                <a:ln>
                                  <a:headEnd type="triangle"/>
                                  <a:tailEnd type="triangle"/>
                                </a:ln>
                              </wps:spPr>
                              <wps:style>
                                <a:lnRef idx="1">
                                  <a:schemeClr val="dk1"/>
                                </a:lnRef>
                                <a:fillRef idx="0">
                                  <a:schemeClr val="dk1"/>
                                </a:fillRef>
                                <a:effectRef idx="0">
                                  <a:schemeClr val="dk1"/>
                                </a:effectRef>
                                <a:fontRef idx="minor">
                                  <a:schemeClr val="tx1"/>
                                </a:fontRef>
                              </wps:style>
                              <wps:bodyPr/>
                            </wps:wsp>
                          </wpg:grpSp>
                        </wpg:grpSp>
                      </wpg:wgp>
                      <wpg:wgp>
                        <wpg:cNvPr id="127" name="Group 127"/>
                        <wpg:cNvGrpSpPr/>
                        <wpg:grpSpPr>
                          <a:xfrm>
                            <a:off x="271440" y="1909740"/>
                            <a:ext cx="2374604" cy="1256027"/>
                            <a:chOff x="0" y="0"/>
                            <a:chExt cx="2374625" cy="1256385"/>
                          </a:xfrm>
                        </wpg:grpSpPr>
                        <wpg:grpSp>
                          <wpg:cNvPr id="128" name="Group 128"/>
                          <wpg:cNvGrpSpPr/>
                          <wpg:grpSpPr>
                            <a:xfrm>
                              <a:off x="68580" y="960790"/>
                              <a:ext cx="2306045" cy="295595"/>
                              <a:chOff x="68580" y="960790"/>
                              <a:chExt cx="2306045" cy="295595"/>
                            </a:xfrm>
                          </wpg:grpSpPr>
                          <wps:wsp>
                            <wps:cNvPr id="134" name="Text Box 72"/>
                            <wps:cNvSpPr txBox="1"/>
                            <wps:spPr>
                              <a:xfrm>
                                <a:off x="1773578" y="960790"/>
                                <a:ext cx="601047" cy="274320"/>
                              </a:xfrm>
                              <a:prstGeom prst="rect">
                                <a:avLst/>
                              </a:prstGeom>
                              <a:noFill/>
                              <a:ln w="6350">
                                <a:noFill/>
                              </a:ln>
                            </wps:spPr>
                            <wps:txbx>
                              <w:txbxContent>
                                <w:p w14:paraId="605DA212" w14:textId="77777777" w:rsidR="00BF4374" w:rsidRDefault="00BF4374" w:rsidP="00BF4374">
                                  <w:pPr>
                                    <w:spacing w:line="252" w:lineRule="auto"/>
                                    <w:rPr>
                                      <w:rFonts w:ascii="Calibri" w:eastAsia="Calibri" w:hAnsi="Calibri" w:cs="Arial"/>
                                      <w:lang w:val="en-US"/>
                                    </w:rPr>
                                  </w:pPr>
                                  <w:r>
                                    <w:rPr>
                                      <w:rFonts w:ascii="Calibri" w:eastAsia="Calibri" w:hAnsi="Calibri" w:cs="Arial"/>
                                      <w:lang w:val="en-US"/>
                                    </w:rPr>
                                    <w:t>Lateral</w:t>
                                  </w:r>
                                </w:p>
                              </w:txbxContent>
                            </wps:txbx>
                            <wps:bodyPr rot="0" spcFirstLastPara="0" vert="horz" wrap="square" lIns="91440" tIns="45720" rIns="91440" bIns="45720" numCol="1" spcCol="0" rtlCol="0" fromWordArt="0" anchor="t" anchorCtr="0" forceAA="0" compatLnSpc="1">
                              <a:prstTxWarp prst="textNoShape">
                                <a:avLst/>
                              </a:prstTxWarp>
                              <a:noAutofit/>
                            </wps:bodyPr>
                          </wps:wsp>
                          <wpg:grpSp>
                            <wpg:cNvPr id="135" name="Group 135"/>
                            <wpg:cNvGrpSpPr/>
                            <wpg:grpSpPr>
                              <a:xfrm>
                                <a:off x="68580" y="982065"/>
                                <a:ext cx="1770551" cy="274320"/>
                                <a:chOff x="68580" y="982065"/>
                                <a:chExt cx="1770551" cy="274320"/>
                              </a:xfrm>
                            </wpg:grpSpPr>
                            <wps:wsp>
                              <wps:cNvPr id="136" name="Text Box 72"/>
                              <wps:cNvSpPr txBox="1"/>
                              <wps:spPr>
                                <a:xfrm>
                                  <a:off x="68580" y="982065"/>
                                  <a:ext cx="739140" cy="274320"/>
                                </a:xfrm>
                                <a:prstGeom prst="rect">
                                  <a:avLst/>
                                </a:prstGeom>
                                <a:noFill/>
                                <a:ln w="6350">
                                  <a:noFill/>
                                </a:ln>
                              </wps:spPr>
                              <wps:txbx>
                                <w:txbxContent>
                                  <w:p w14:paraId="1368E6B6" w14:textId="77777777" w:rsidR="00BF4374" w:rsidRDefault="00BF4374" w:rsidP="00BF4374">
                                    <w:pPr>
                                      <w:spacing w:line="252" w:lineRule="auto"/>
                                      <w:rPr>
                                        <w:rFonts w:ascii="Calibri" w:eastAsia="Calibri" w:hAnsi="Calibri" w:cs="Arial"/>
                                        <w:lang w:val="en-US"/>
                                      </w:rPr>
                                    </w:pPr>
                                    <w:r>
                                      <w:rPr>
                                        <w:rFonts w:ascii="Calibri" w:eastAsia="Calibri" w:hAnsi="Calibri" w:cs="Arial"/>
                                        <w:lang w:val="en-US"/>
                                      </w:rPr>
                                      <w:t>Medial</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37" name="Straight Arrow Connector 137"/>
                              <wps:cNvCnPr/>
                              <wps:spPr>
                                <a:xfrm flipV="1">
                                  <a:off x="579120" y="1106865"/>
                                  <a:ext cx="1260011" cy="0"/>
                                </a:xfrm>
                                <a:prstGeom prst="straightConnector1">
                                  <a:avLst/>
                                </a:prstGeom>
                                <a:ln>
                                  <a:headEnd type="triangle"/>
                                  <a:tailEnd type="triangle"/>
                                </a:ln>
                              </wps:spPr>
                              <wps:style>
                                <a:lnRef idx="1">
                                  <a:schemeClr val="dk1"/>
                                </a:lnRef>
                                <a:fillRef idx="0">
                                  <a:schemeClr val="dk1"/>
                                </a:fillRef>
                                <a:effectRef idx="0">
                                  <a:schemeClr val="dk1"/>
                                </a:effectRef>
                                <a:fontRef idx="minor">
                                  <a:schemeClr val="tx1"/>
                                </a:fontRef>
                              </wps:style>
                              <wps:bodyPr/>
                            </wps:wsp>
                          </wpg:grpSp>
                        </wpg:grpSp>
                        <wpg:grpSp>
                          <wpg:cNvPr id="129" name="Group 129"/>
                          <wpg:cNvGrpSpPr/>
                          <wpg:grpSpPr>
                            <a:xfrm>
                              <a:off x="0" y="0"/>
                              <a:ext cx="764662" cy="1088745"/>
                              <a:chOff x="0" y="0"/>
                              <a:chExt cx="764662" cy="1088745"/>
                            </a:xfrm>
                          </wpg:grpSpPr>
                          <wps:wsp>
                            <wps:cNvPr id="130" name="Text Box 72"/>
                            <wps:cNvSpPr txBox="1"/>
                            <wps:spPr>
                              <a:xfrm>
                                <a:off x="0" y="814425"/>
                                <a:ext cx="764662" cy="274320"/>
                              </a:xfrm>
                              <a:prstGeom prst="rect">
                                <a:avLst/>
                              </a:prstGeom>
                              <a:noFill/>
                              <a:ln w="6350">
                                <a:noFill/>
                              </a:ln>
                            </wps:spPr>
                            <wps:txbx>
                              <w:txbxContent>
                                <w:p w14:paraId="14EA6839" w14:textId="14CD0967" w:rsidR="00BF4374" w:rsidRDefault="001A1B6B" w:rsidP="00BF4374">
                                  <w:pPr>
                                    <w:spacing w:line="254" w:lineRule="auto"/>
                                    <w:rPr>
                                      <w:rFonts w:ascii="Calibri" w:eastAsia="Calibri" w:hAnsi="Calibri" w:cs="Arial"/>
                                      <w:lang w:val="en-US"/>
                                    </w:rPr>
                                  </w:pPr>
                                  <w:r>
                                    <w:rPr>
                                      <w:rFonts w:ascii="Calibri" w:eastAsia="Calibri" w:hAnsi="Calibri" w:cs="Arial"/>
                                      <w:lang w:val="en-US"/>
                                    </w:rPr>
                                    <w:t>Proximal</w:t>
                                  </w:r>
                                </w:p>
                              </w:txbxContent>
                            </wps:txbx>
                            <wps:bodyPr rot="0" spcFirstLastPara="0" vert="horz" wrap="square" lIns="91440" tIns="45720" rIns="91440" bIns="45720" numCol="1" spcCol="0" rtlCol="0" fromWordArt="0" anchor="t" anchorCtr="0" forceAA="0" compatLnSpc="1">
                              <a:prstTxWarp prst="textNoShape">
                                <a:avLst/>
                              </a:prstTxWarp>
                              <a:noAutofit/>
                            </wps:bodyPr>
                          </wps:wsp>
                          <wpg:grpSp>
                            <wpg:cNvPr id="131" name="Group 131"/>
                            <wpg:cNvGrpSpPr/>
                            <wpg:grpSpPr>
                              <a:xfrm>
                                <a:off x="25522" y="0"/>
                                <a:ext cx="739140" cy="870945"/>
                                <a:chOff x="25522" y="0"/>
                                <a:chExt cx="739140" cy="870945"/>
                              </a:xfrm>
                            </wpg:grpSpPr>
                            <wps:wsp>
                              <wps:cNvPr id="132" name="Text Box 6"/>
                              <wps:cNvSpPr txBox="1"/>
                              <wps:spPr>
                                <a:xfrm>
                                  <a:off x="25522" y="0"/>
                                  <a:ext cx="739140" cy="274320"/>
                                </a:xfrm>
                                <a:prstGeom prst="rect">
                                  <a:avLst/>
                                </a:prstGeom>
                                <a:noFill/>
                                <a:ln w="6350">
                                  <a:noFill/>
                                </a:ln>
                              </wps:spPr>
                              <wps:txbx>
                                <w:txbxContent>
                                  <w:p w14:paraId="482AA2A6" w14:textId="081593DA" w:rsidR="00BF4374" w:rsidRDefault="001A1B6B" w:rsidP="00BF4374">
                                    <w:pPr>
                                      <w:spacing w:line="256" w:lineRule="auto"/>
                                      <w:rPr>
                                        <w:rFonts w:ascii="Calibri" w:eastAsia="Calibri" w:hAnsi="Calibri" w:cs="Arial"/>
                                        <w:lang w:val="en-US"/>
                                      </w:rPr>
                                    </w:pPr>
                                    <w:r>
                                      <w:rPr>
                                        <w:rFonts w:ascii="Calibri" w:eastAsia="Calibri" w:hAnsi="Calibri" w:cs="Arial"/>
                                        <w:lang w:val="en-US"/>
                                      </w:rPr>
                                      <w:t>Distal</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33" name="Straight Arrow Connector 133"/>
                              <wps:cNvCnPr/>
                              <wps:spPr>
                                <a:xfrm flipV="1">
                                  <a:off x="134280" y="222945"/>
                                  <a:ext cx="0" cy="648000"/>
                                </a:xfrm>
                                <a:prstGeom prst="straightConnector1">
                                  <a:avLst/>
                                </a:prstGeom>
                                <a:ln>
                                  <a:headEnd type="triangle"/>
                                  <a:tailEnd type="triangle"/>
                                </a:ln>
                              </wps:spPr>
                              <wps:style>
                                <a:lnRef idx="1">
                                  <a:schemeClr val="dk1"/>
                                </a:lnRef>
                                <a:fillRef idx="0">
                                  <a:schemeClr val="dk1"/>
                                </a:fillRef>
                                <a:effectRef idx="0">
                                  <a:schemeClr val="dk1"/>
                                </a:effectRef>
                                <a:fontRef idx="minor">
                                  <a:schemeClr val="tx1"/>
                                </a:fontRef>
                              </wps:style>
                              <wps:bodyPr/>
                            </wps:wsp>
                          </wpg:grpSp>
                        </wpg:grpSp>
                      </wpg:wgp>
                      <pic:pic xmlns:pic="http://schemas.openxmlformats.org/drawingml/2006/picture">
                        <pic:nvPicPr>
                          <pic:cNvPr id="138" name="Picture 138"/>
                          <pic:cNvPicPr>
                            <a:picLocks noChangeAspect="1"/>
                          </pic:cNvPicPr>
                        </pic:nvPicPr>
                        <pic:blipFill rotWithShape="1">
                          <a:blip r:embed="rId69"/>
                          <a:srcRect l="1781" t="23525" r="13268" b="15754"/>
                          <a:stretch/>
                        </pic:blipFill>
                        <pic:spPr>
                          <a:xfrm>
                            <a:off x="464820" y="2100162"/>
                            <a:ext cx="2129065" cy="712254"/>
                          </a:xfrm>
                          <a:prstGeom prst="rect">
                            <a:avLst/>
                          </a:prstGeom>
                        </pic:spPr>
                      </pic:pic>
                      <pic:pic xmlns:pic="http://schemas.openxmlformats.org/drawingml/2006/picture">
                        <pic:nvPicPr>
                          <pic:cNvPr id="196" name="Picture 196"/>
                          <pic:cNvPicPr>
                            <a:picLocks noChangeAspect="1"/>
                          </pic:cNvPicPr>
                        </pic:nvPicPr>
                        <pic:blipFill rotWithShape="1">
                          <a:blip r:embed="rId70"/>
                          <a:srcRect l="1950" t="26356" r="13608" b="17400"/>
                          <a:stretch/>
                        </pic:blipFill>
                        <pic:spPr>
                          <a:xfrm flipH="1">
                            <a:off x="300990" y="3852840"/>
                            <a:ext cx="2217420" cy="691274"/>
                          </a:xfrm>
                          <a:prstGeom prst="rect">
                            <a:avLst/>
                          </a:prstGeom>
                        </pic:spPr>
                      </pic:pic>
                      <wps:wsp>
                        <wps:cNvPr id="21" name="Text Box 21"/>
                        <wps:cNvSpPr txBox="1"/>
                        <wps:spPr>
                          <a:xfrm>
                            <a:off x="5399748" y="3834079"/>
                            <a:ext cx="517631" cy="472440"/>
                          </a:xfrm>
                          <a:prstGeom prst="rect">
                            <a:avLst/>
                          </a:prstGeom>
                          <a:noFill/>
                          <a:ln w="6350">
                            <a:noFill/>
                          </a:ln>
                        </wps:spPr>
                        <wps:txbx>
                          <w:txbxContent>
                            <w:p w14:paraId="2C9A7859" w14:textId="77777777" w:rsidR="00F72B9D" w:rsidRDefault="00F72B9D" w:rsidP="00F72B9D">
                              <w:pPr>
                                <w:spacing w:after="0"/>
                                <w:jc w:val="center"/>
                              </w:pPr>
                              <w:r w:rsidRPr="005940CD">
                                <w:t>Shear</w:t>
                              </w:r>
                            </w:p>
                            <w:p w14:paraId="3D07C027" w14:textId="77777777" w:rsidR="00F72B9D" w:rsidRPr="005940CD" w:rsidRDefault="00F72B9D" w:rsidP="00F72B9D">
                              <w:pPr>
                                <w:jc w:val="center"/>
                              </w:pPr>
                              <w:r w:rsidRPr="005940CD">
                                <w:t>strai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c:wpc>
                  </a:graphicData>
                </a:graphic>
              </wp:inline>
            </w:drawing>
          </mc:Choice>
          <mc:Fallback>
            <w:pict>
              <v:group w14:anchorId="1D1EF11F" id="Canvas 10" o:spid="_x0000_s1151" editas="canvas" style="width:471.8pt;height:402.95pt;mso-position-horizontal-relative:char;mso-position-vertical-relative:line" coordsize="59918,5116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">
                <v:shape id="_x0000_s1152" type="#_x0000_t75" style="position:absolute;width:59918;height:51168;visibility:visible;mso-wrap-style:square" filled="t">
                  <v:fill o:detectmouseclick="t"/>
                  <v:path o:connecttype="none"/>
                </v:shape>
                <v:shape id="Picture 139" o:spid="_x0000_s1153" type="#_x0000_t75" style="position:absolute;left:4390;top:2437;width:19571;height:110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">
                  <v:imagedata r:id="rId71" o:title="" croptop="5520f" cropleft="4354f" cropright="11613f"/>
                </v:shape>
                <v:group id="Group 31" o:spid="_x0000_s1154" style="position:absolute;left:33471;top:17196;width:21100;height:15110" coordorigin="28810,18492" coordsize="25432,182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">
                  <o:lock v:ext="edit" aspectratio="t"/>
                  <v:shape id="Picture 49" o:spid="_x0000_s1155" type="#_x0000_t75" style="position:absolute;left:28810;top:18492;width:25432;height:1821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">
                    <v:imagedata r:id="rId72" o:title="" croptop="4550f" cropleft="12939f" cropright="13275f"/>
                  </v:shape>
                  <v:shape id="Picture 89" o:spid="_x0000_s1156" type="#_x0000_t75" alt="Logo&#10;&#10;Description automatically generated" style="position:absolute;left:30073;top:20351;width:22809;height:13719;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">
                    <v:imagedata r:id="rId73" o:title="Logo&#10;&#10;Description automatically generated" croptop="5165f" cropleft="4705f" cropright="11838f"/>
                  </v:shape>
                </v:group>
                <v:shape id="Picture 90" o:spid="_x0000_s1157" type="#_x0000_t75" alt="Logo&#10;&#10;Description automatically generated" style="position:absolute;left:54711;top:13437;width:4462;height:27000;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">
                  <v:imagedata r:id="rId74" o:title="Logo&#10;&#10;Description automatically generated" croptop="5165f" cropleft="59805f" cropright="861f"/>
                </v:shape>
                <v:shape id="Picture 87" o:spid="_x0000_s1158" type="#_x0000_t75" alt="Diagram&#10;&#10;Description automatically generated" style="position:absolute;left:27765;top:12828;width:3479;height:27000;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">
                  <v:imagedata r:id="rId75" o:title="Diagram&#10;&#10;Description automatically generated" croptop="4810f" cropleft="60113f" cropright="1604f"/>
                </v:shape>
                <v:shape id="Text Box 19" o:spid="_x0000_s1159" type="#_x0000_t202" style="position:absolute;left:457;top:187;width:3613;height:4877;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" filled="f" stroked="f" strokeweight=".5pt">
                  <v:textbox>
                    <w:txbxContent>
                      <w:p w14:paraId="69E103F1" w14:textId="29F34463" w:rsidR="00F72B9D" w:rsidRPr="00B77F25" w:rsidRDefault="009C72E3" w:rsidP="00F72B9D">
                        <w:pPr>
                          <w:rPr>
                            <w:b/>
                            <w:bCs/>
                          </w:rPr>
                        </w:pPr>
                        <w:r>
                          <w:rPr>
                            <w:b/>
                            <w:bCs/>
                          </w:rPr>
                          <w:t>(</w:t>
                        </w:r>
                        <w:r w:rsidR="00F72B9D" w:rsidRPr="00B77F25">
                          <w:rPr>
                            <w:b/>
                            <w:bCs/>
                          </w:rPr>
                          <w:t>A)</w:t>
                        </w:r>
                      </w:p>
                    </w:txbxContent>
                  </v:textbox>
                </v:shape>
                <v:shape id="Text Box 19" o:spid="_x0000_s1160" type="#_x0000_t202" style="position:absolute;left:762;top:16978;width:3505;height:4877;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" filled="f" stroked="f" strokeweight=".5pt">
                  <v:textbox>
                    <w:txbxContent>
                      <w:p w14:paraId="78611E45" w14:textId="6F22B08D" w:rsidR="00F72B9D" w:rsidRDefault="009C72E3" w:rsidP="00F72B9D">
                        <w:pPr>
                          <w:spacing w:line="256" w:lineRule="auto"/>
                          <w:rPr>
                            <w:rFonts w:ascii="Calibri" w:eastAsia="Calibri" w:hAnsi="Calibri"/>
                            <w:b/>
                            <w:bCs/>
                          </w:rPr>
                        </w:pPr>
                        <w:r>
                          <w:rPr>
                            <w:rFonts w:ascii="Calibri" w:eastAsia="Calibri" w:hAnsi="Calibri"/>
                            <w:b/>
                            <w:bCs/>
                          </w:rPr>
                          <w:t>(</w:t>
                        </w:r>
                        <w:r w:rsidR="00F72B9D">
                          <w:rPr>
                            <w:rFonts w:ascii="Calibri" w:eastAsia="Calibri" w:hAnsi="Calibri"/>
                            <w:b/>
                            <w:bCs/>
                          </w:rPr>
                          <w:t>C)</w:t>
                        </w:r>
                      </w:p>
                    </w:txbxContent>
                  </v:textbox>
                </v:shape>
                <v:shape id="Text Box 19" o:spid="_x0000_s1161" type="#_x0000_t202" style="position:absolute;left:31092;top:17670;width:3645;height:366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" filled="f" stroked="f" strokeweight=".5pt">
                  <v:textbox>
                    <w:txbxContent>
                      <w:p w14:paraId="04945E5D" w14:textId="19DB9E88" w:rsidR="00F72B9D" w:rsidRDefault="009C72E3" w:rsidP="00F72B9D">
                        <w:pPr>
                          <w:spacing w:line="256" w:lineRule="auto"/>
                          <w:rPr>
                            <w:rFonts w:ascii="Calibri" w:eastAsia="Calibri" w:hAnsi="Calibri"/>
                            <w:b/>
                            <w:bCs/>
                          </w:rPr>
                        </w:pPr>
                        <w:r>
                          <w:rPr>
                            <w:rFonts w:ascii="Calibri" w:eastAsia="Calibri" w:hAnsi="Calibri"/>
                            <w:b/>
                            <w:bCs/>
                          </w:rPr>
                          <w:t>(</w:t>
                        </w:r>
                        <w:r w:rsidR="00F72B9D">
                          <w:rPr>
                            <w:rFonts w:ascii="Calibri" w:eastAsia="Calibri" w:hAnsi="Calibri"/>
                            <w:b/>
                            <w:bCs/>
                          </w:rPr>
                          <w:t>D)</w:t>
                        </w:r>
                      </w:p>
                    </w:txbxContent>
                  </v:textbox>
                </v:shape>
                <v:shape id="Text Box 21" o:spid="_x0000_s1162" type="#_x0000_t202" style="position:absolute;left:25504;top:37899;width:6934;height:6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" filled="f" stroked="f" strokeweight=".5pt">
                  <v:textbox>
                    <w:txbxContent>
                      <w:p w14:paraId="4AF4CE48" w14:textId="77777777" w:rsidR="00F72B9D" w:rsidRDefault="00F72B9D" w:rsidP="00F72B9D">
                        <w:pPr>
                          <w:spacing w:line="256" w:lineRule="auto"/>
                          <w:jc w:val="center"/>
                          <w:rPr>
                            <w:rFonts w:ascii="Calibri" w:eastAsia="Calibri" w:hAnsi="Calibri"/>
                          </w:rPr>
                        </w:pPr>
                        <w:r>
                          <w:rPr>
                            <w:rFonts w:ascii="Calibri" w:eastAsia="Calibri" w:hAnsi="Calibri"/>
                          </w:rPr>
                          <w:t>Plantar pressure (kPa)</w:t>
                        </w:r>
                      </w:p>
                    </w:txbxContent>
                  </v:textbox>
                </v:shape>
                <v:group id="Group 48" o:spid="_x0000_s1163" style="position:absolute;left:33985;top:398;width:21260;height:16213" coordorigin="30022,702" coordsize="23480,18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">
                  <v:shape id="Picture 43" o:spid="_x0000_s1164" type="#_x0000_t75" style="position:absolute;left:30022;top:702;width:23481;height:180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">
                    <v:imagedata r:id="rId76" o:title="" croptop="4928f" cropleft="14655f" cropright="14382f"/>
                  </v:shape>
                  <v:shape id="Picture 85" o:spid="_x0000_s1165" type="#_x0000_t75" alt="Logo&#10;&#10;Description automatically generated" style="position:absolute;left:31242;top:2077;width:20927;height:13118;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">
                    <v:imagedata r:id="rId77" o:title="Logo&#10;&#10;Description automatically generated" croptop="4536f" cropleft="5865f" cropright="12195f"/>
                  </v:shape>
                </v:group>
                <v:shape id="Text Box 19" o:spid="_x0000_s1166" type="#_x0000_t202" style="position:absolute;left:31321;top:398;width:3549;height:487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" filled="f" stroked="f" strokeweight=".5pt">
                  <v:textbox>
                    <w:txbxContent>
                      <w:p w14:paraId="40D34895" w14:textId="1C8C576A" w:rsidR="00F72B9D" w:rsidRDefault="009C72E3" w:rsidP="00F72B9D">
                        <w:pPr>
                          <w:spacing w:line="256" w:lineRule="auto"/>
                          <w:rPr>
                            <w:rFonts w:ascii="Calibri" w:eastAsia="Calibri" w:hAnsi="Calibri"/>
                            <w:b/>
                            <w:bCs/>
                          </w:rPr>
                        </w:pPr>
                        <w:r>
                          <w:rPr>
                            <w:rFonts w:ascii="Calibri" w:eastAsia="Calibri" w:hAnsi="Calibri"/>
                            <w:b/>
                            <w:bCs/>
                          </w:rPr>
                          <w:t>(</w:t>
                        </w:r>
                        <w:r w:rsidR="00F72B9D">
                          <w:rPr>
                            <w:rFonts w:ascii="Calibri" w:eastAsia="Calibri" w:hAnsi="Calibri"/>
                            <w:b/>
                            <w:bCs/>
                          </w:rPr>
                          <w:t>B)</w:t>
                        </w:r>
                      </w:p>
                    </w:txbxContent>
                  </v:textbox>
                </v:shape>
                <v:shape id="Text Box 19" o:spid="_x0000_s1167" type="#_x0000_t202" style="position:absolute;left:622;top:34029;width:3448;height:4877;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" filled="f" stroked="f" strokeweight=".5pt">
                  <v:textbox>
                    <w:txbxContent>
                      <w:p w14:paraId="0A5974B0" w14:textId="796BAB0C" w:rsidR="000B7528" w:rsidRDefault="009C72E3" w:rsidP="000B7528">
                        <w:pPr>
                          <w:spacing w:line="254" w:lineRule="auto"/>
                          <w:rPr>
                            <w:rFonts w:ascii="Calibri" w:eastAsia="Calibri" w:hAnsi="Calibri" w:cs="Arial"/>
                            <w:b/>
                            <w:bCs/>
                          </w:rPr>
                        </w:pPr>
                        <w:r>
                          <w:rPr>
                            <w:rFonts w:ascii="Calibri" w:eastAsia="Calibri" w:hAnsi="Calibri" w:cs="Arial"/>
                            <w:b/>
                            <w:bCs/>
                          </w:rPr>
                          <w:t>(</w:t>
                        </w:r>
                        <w:r w:rsidR="000B7528">
                          <w:rPr>
                            <w:rFonts w:ascii="Calibri" w:eastAsia="Calibri" w:hAnsi="Calibri" w:cs="Arial"/>
                            <w:b/>
                            <w:bCs/>
                          </w:rPr>
                          <w:t>E)</w:t>
                        </w:r>
                      </w:p>
                    </w:txbxContent>
                  </v:textbox>
                </v:shape>
                <v:shape id="Text Box 19" o:spid="_x0000_s1168" type="#_x0000_t202" style="position:absolute;left:31625;top:34944;width:3410;height:487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" filled="f" stroked="f" strokeweight=".5pt">
                  <v:textbox>
                    <w:txbxContent>
                      <w:p w14:paraId="4121F22C" w14:textId="5BDF8190" w:rsidR="000B7528" w:rsidRDefault="009C72E3" w:rsidP="000B7528">
                        <w:pPr>
                          <w:spacing w:line="254" w:lineRule="auto"/>
                          <w:rPr>
                            <w:rFonts w:ascii="Calibri" w:eastAsia="Calibri" w:hAnsi="Calibri" w:cs="Arial"/>
                            <w:b/>
                            <w:bCs/>
                          </w:rPr>
                        </w:pPr>
                        <w:r>
                          <w:rPr>
                            <w:rFonts w:ascii="Calibri" w:eastAsia="Calibri" w:hAnsi="Calibri" w:cs="Arial"/>
                            <w:b/>
                            <w:bCs/>
                          </w:rPr>
                          <w:t>(</w:t>
                        </w:r>
                        <w:r w:rsidR="000B7528">
                          <w:rPr>
                            <w:rFonts w:ascii="Calibri" w:eastAsia="Calibri" w:hAnsi="Calibri" w:cs="Arial"/>
                            <w:b/>
                            <w:bCs/>
                          </w:rPr>
                          <w:t>F)</w:t>
                        </w:r>
                      </w:p>
                    </w:txbxContent>
                  </v:textbox>
                </v:shape>
                <v:group id="Group 110" o:spid="_x0000_s1169" style="position:absolute;left:34229;top:34442;width:21216;height:16370" coordorigin="30298,36419" coordsize="24793,191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">
                  <o:lock v:ext="edit" aspectratio="t"/>
                  <v:shape id="Picture 105" o:spid="_x0000_s1170" type="#_x0000_t75" style="position:absolute;left:30298;top:36419;width:24794;height:19130;flip:x;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">
                    <v:imagedata r:id="rId78" o:title="" cropleft="12335f" cropright="12696f"/>
                  </v:shape>
                  <v:shape id="Picture 104" o:spid="_x0000_s1171" type="#_x0000_t75" style="position:absolute;left:31471;top:38390;width:22032;height:13730;flip:x;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">
                    <v:imagedata r:id="rId79" o:title="" croptop="4544f" cropleft="6001f" cropright="12863f"/>
                  </v:shape>
                </v:group>
                <v:group id="Group 115" o:spid="_x0000_s1172" style="position:absolute;left:1093;top:36318;width:24148;height:12726" coordorigin="1474,41043" coordsize="24147,127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">
                  <v:group id="Group 112" o:spid="_x0000_s1173" style="position:absolute;left:2057;top:50812;width:23565;height:2956" coordorigin="2057,50812" coordsize="23564,29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">
                    <v:shape id="Text Box 72" o:spid="_x0000_s1174" type="#_x0000_t202" style="position:absolute;left:19640;top:50812;width:5982;height:27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" filled="f" stroked="f" strokeweight=".5pt">
                      <v:textbox>
                        <w:txbxContent>
                          <w:p w14:paraId="0D4244A2" w14:textId="5E9980D8" w:rsidR="00F21937" w:rsidRDefault="00F21937" w:rsidP="00F21937">
                            <w:pPr>
                              <w:spacing w:line="252" w:lineRule="auto"/>
                              <w:rPr>
                                <w:rFonts w:ascii="Calibri" w:eastAsia="Calibri" w:hAnsi="Calibri" w:cs="Arial"/>
                                <w:lang w:val="en-US"/>
                              </w:rPr>
                            </w:pPr>
                            <w:r>
                              <w:rPr>
                                <w:rFonts w:ascii="Calibri" w:eastAsia="Calibri" w:hAnsi="Calibri" w:cs="Arial"/>
                                <w:lang w:val="en-US"/>
                              </w:rPr>
                              <w:t>L</w:t>
                            </w:r>
                            <w:r w:rsidR="00BF41DD">
                              <w:rPr>
                                <w:rFonts w:ascii="Calibri" w:eastAsia="Calibri" w:hAnsi="Calibri" w:cs="Arial"/>
                                <w:lang w:val="en-US"/>
                              </w:rPr>
                              <w:t>a</w:t>
                            </w:r>
                            <w:r>
                              <w:rPr>
                                <w:rFonts w:ascii="Calibri" w:eastAsia="Calibri" w:hAnsi="Calibri" w:cs="Arial"/>
                                <w:lang w:val="en-US"/>
                              </w:rPr>
                              <w:t>teral</w:t>
                            </w:r>
                          </w:p>
                        </w:txbxContent>
                      </v:textbox>
                    </v:shape>
                    <v:group id="Group 111" o:spid="_x0000_s1175" style="position:absolute;left:2057;top:51025;width:18065;height:2743" coordorigin="2057,51025" coordsize="18065,27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">
                      <v:shape id="Text Box 72" o:spid="_x0000_s1176" type="#_x0000_t202" style="position:absolute;left:2057;top:51025;width:7391;height:27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" filled="f" stroked="f" strokeweight=".5pt">
                        <v:textbox>
                          <w:txbxContent>
                            <w:p w14:paraId="53C8EC37" w14:textId="5DE8A991" w:rsidR="00F21937" w:rsidRDefault="00F21937" w:rsidP="00F21937">
                              <w:pPr>
                                <w:spacing w:line="254" w:lineRule="auto"/>
                                <w:rPr>
                                  <w:rFonts w:ascii="Calibri" w:eastAsia="Calibri" w:hAnsi="Calibri" w:cs="Arial"/>
                                  <w:lang w:val="en-US"/>
                                </w:rPr>
                              </w:pPr>
                              <w:r>
                                <w:rPr>
                                  <w:rFonts w:ascii="Calibri" w:eastAsia="Calibri" w:hAnsi="Calibri" w:cs="Arial"/>
                                  <w:lang w:val="en-US"/>
                                </w:rPr>
                                <w:t>Medial</w:t>
                              </w:r>
                            </w:p>
                          </w:txbxContent>
                        </v:textbox>
                      </v:shape>
                      <v:shape id="Straight Arrow Connector 79" o:spid="_x0000_s1177" type="#_x0000_t32" style="position:absolute;left:7162;top:52273;width:12960;height: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" strokecolor="black [3200]" strokeweight=".5pt">
                        <v:stroke startarrow="block" endarrow="block" joinstyle="miter"/>
                      </v:shape>
                    </v:group>
                  </v:group>
                  <v:group id="Group 114" o:spid="_x0000_s1178" style="position:absolute;left:1474;top:41043;width:7641;height:11210" coordorigin="1474,41043" coordsize="7640,112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">
                    <v:shape id="Text Box 72" o:spid="_x0000_s1179" type="#_x0000_t202" style="position:absolute;left:1723;top:41043;width:7392;height:27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" filled="f" stroked="f" strokeweight=".5pt">
                      <v:textbox>
                        <w:txbxContent>
                          <w:p w14:paraId="419E92A9" w14:textId="66BB74B9" w:rsidR="009124CB" w:rsidRDefault="009124CB" w:rsidP="009124CB">
                            <w:pPr>
                              <w:spacing w:line="256" w:lineRule="auto"/>
                              <w:rPr>
                                <w:rFonts w:ascii="Calibri" w:eastAsia="Calibri" w:hAnsi="Calibri" w:cs="Arial"/>
                                <w:lang w:val="en-US"/>
                              </w:rPr>
                            </w:pPr>
                            <w:r>
                              <w:rPr>
                                <w:rFonts w:ascii="Calibri" w:eastAsia="Calibri" w:hAnsi="Calibri" w:cs="Arial"/>
                                <w:lang w:val="en-US"/>
                              </w:rPr>
                              <w:t>Distal</w:t>
                            </w:r>
                          </w:p>
                        </w:txbxContent>
                      </v:textbox>
                    </v:shape>
                    <v:group id="Group 113" o:spid="_x0000_s1180" style="position:absolute;left:1474;top:43434;width:7391;height:8819" coordorigin="1474,43434" coordsize="7391,88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">
                      <v:shape id="Text Box 72" o:spid="_x0000_s1181" type="#_x0000_t202" style="position:absolute;left:1474;top:49510;width:7391;height:27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" filled="f" stroked="f" strokeweight=".5pt">
                        <v:textbox>
                          <w:txbxContent>
                            <w:p w14:paraId="2095C61F" w14:textId="52D6D941" w:rsidR="00EC12B1" w:rsidRPr="00E2123D" w:rsidRDefault="00E2123D">
                              <w:pPr>
                                <w:rPr>
                                  <w:lang w:val="en-US"/>
                                </w:rPr>
                              </w:pPr>
                              <w:r>
                                <w:rPr>
                                  <w:lang w:val="en-US"/>
                                </w:rPr>
                                <w:t>Proximal</w:t>
                              </w:r>
                            </w:p>
                          </w:txbxContent>
                        </v:textbox>
                      </v:shape>
                      <v:shape id="Straight Arrow Connector 109" o:spid="_x0000_s1182" type="#_x0000_t32" style="position:absolute;left:2714;top:43434;width:0;height:648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" strokecolor="black [3200]" strokeweight=".5pt">
                        <v:stroke startarrow="block" endarrow="block" joinstyle="miter"/>
                      </v:shape>
                    </v:group>
                  </v:group>
                </v:group>
                <v:group id="Group 116" o:spid="_x0000_s1183" style="position:absolute;left:3009;width:24110;height:16995" coordorigin="179,-1600" coordsize="24109,17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">
                  <v:group id="Group 117" o:spid="_x0000_s1184" style="position:absolute;left:685;top:12640;width:23603;height:2759" coordorigin="685,12640" coordsize="23603,275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">
                    <v:shape id="Text Box 72" o:spid="_x0000_s1185" type="#_x0000_t202" style="position:absolute;left:16897;top:12656;width:7391;height:27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" filled="f" stroked="f" strokeweight=".5pt">
                      <v:textbox>
                        <w:txbxContent>
                          <w:p w14:paraId="223C998B" w14:textId="77777777" w:rsidR="00BF4374" w:rsidRDefault="00BF4374" w:rsidP="00BF4374">
                            <w:pPr>
                              <w:spacing w:line="252" w:lineRule="auto"/>
                              <w:rPr>
                                <w:rFonts w:ascii="Calibri" w:eastAsia="Calibri" w:hAnsi="Calibri" w:cs="Arial"/>
                                <w:lang w:val="en-US"/>
                              </w:rPr>
                            </w:pPr>
                            <w:r>
                              <w:rPr>
                                <w:rFonts w:ascii="Calibri" w:eastAsia="Calibri" w:hAnsi="Calibri" w:cs="Arial"/>
                                <w:lang w:val="en-US"/>
                              </w:rPr>
                              <w:t>Lateral</w:t>
                            </w:r>
                          </w:p>
                        </w:txbxContent>
                      </v:textbox>
                    </v:shape>
                    <v:group id="Group 124" o:spid="_x0000_s1186" style="position:absolute;left:685;top:12640;width:16626;height:2744" coordorigin="685,12640" coordsize="16625,27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">
                      <v:shape id="Text Box 72" o:spid="_x0000_s1187" type="#_x0000_t202" style="position:absolute;left:685;top:12640;width:7392;height:27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" filled="f" stroked="f" strokeweight=".5pt">
                        <v:textbox>
                          <w:txbxContent>
                            <w:p w14:paraId="3BC71480" w14:textId="77777777" w:rsidR="00BF4374" w:rsidRDefault="00BF4374" w:rsidP="00BF4374">
                              <w:pPr>
                                <w:spacing w:line="252" w:lineRule="auto"/>
                                <w:rPr>
                                  <w:rFonts w:ascii="Calibri" w:eastAsia="Calibri" w:hAnsi="Calibri" w:cs="Arial"/>
                                  <w:lang w:val="en-US"/>
                                </w:rPr>
                              </w:pPr>
                              <w:r>
                                <w:rPr>
                                  <w:rFonts w:ascii="Calibri" w:eastAsia="Calibri" w:hAnsi="Calibri" w:cs="Arial"/>
                                  <w:lang w:val="en-US"/>
                                </w:rPr>
                                <w:t>Medial</w:t>
                              </w:r>
                            </w:p>
                          </w:txbxContent>
                        </v:textbox>
                      </v:shape>
                      <v:shape id="Straight Arrow Connector 126" o:spid="_x0000_s1188" type="#_x0000_t32" style="position:absolute;left:5791;top:14117;width:11520;height: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" strokecolor="black [3200]" strokeweight=".5pt">
                        <v:stroke startarrow="block" endarrow="block" joinstyle="miter"/>
                      </v:shape>
                    </v:group>
                  </v:group>
                  <v:group id="Group 118" o:spid="_x0000_s1189" style="position:absolute;left:179;top:-1600;width:7517;height:15411" coordorigin="179,-1600" coordsize="7517,1541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">
                    <v:shape id="Text Box 72" o:spid="_x0000_s1190" type="#_x0000_t202" style="position:absolute;left:304;top:11068;width:7392;height:27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" filled="f" stroked="f" strokeweight=".5pt">
                      <v:textbox>
                        <w:txbxContent>
                          <w:p w14:paraId="739E42AD" w14:textId="556C8DE3" w:rsidR="00BF4374" w:rsidRDefault="00686AD4" w:rsidP="00BF4374">
                            <w:pPr>
                              <w:spacing w:line="254" w:lineRule="auto"/>
                              <w:rPr>
                                <w:rFonts w:ascii="Calibri" w:eastAsia="Calibri" w:hAnsi="Calibri" w:cs="Arial"/>
                                <w:lang w:val="en-US"/>
                              </w:rPr>
                            </w:pPr>
                            <w:r>
                              <w:rPr>
                                <w:rFonts w:ascii="Calibri" w:eastAsia="Calibri" w:hAnsi="Calibri" w:cs="Arial"/>
                                <w:lang w:val="en-US"/>
                              </w:rPr>
                              <w:t>Proximal</w:t>
                            </w:r>
                            <w:r w:rsidR="00665C23">
                              <w:rPr>
                                <w:rFonts w:ascii="Calibri" w:eastAsia="Calibri" w:hAnsi="Calibri" w:cs="Arial"/>
                                <w:lang w:val="en-US"/>
                              </w:rPr>
                              <w:t>00</w:t>
                            </w:r>
                          </w:p>
                        </w:txbxContent>
                      </v:textbox>
                    </v:shape>
                    <v:group id="Group 120" o:spid="_x0000_s1191" style="position:absolute;left:179;top:-1600;width:7391;height:13117" coordorigin="179,-1600" coordsize="7391,131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">
                      <v:shape id="Text Box 6" o:spid="_x0000_s1192" type="#_x0000_t202" style="position:absolute;left:179;top:-1600;width:7391;height:27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" filled="f" stroked="f" strokeweight=".5pt">
                        <v:textbox>
                          <w:txbxContent>
                            <w:p w14:paraId="71379B2B" w14:textId="31D6782C" w:rsidR="00BF4374" w:rsidRDefault="00686AD4" w:rsidP="00BF4374">
                              <w:pPr>
                                <w:spacing w:line="256" w:lineRule="auto"/>
                                <w:rPr>
                                  <w:rFonts w:ascii="Calibri" w:eastAsia="Calibri" w:hAnsi="Calibri" w:cs="Arial"/>
                                  <w:lang w:val="en-US"/>
                                </w:rPr>
                              </w:pPr>
                              <w:r>
                                <w:rPr>
                                  <w:rFonts w:ascii="Calibri" w:eastAsia="Calibri" w:hAnsi="Calibri" w:cs="Arial"/>
                                  <w:lang w:val="en-US"/>
                                </w:rPr>
                                <w:t>Distal</w:t>
                              </w:r>
                            </w:p>
                          </w:txbxContent>
                        </v:textbox>
                      </v:shape>
                      <v:shape id="Straight Arrow Connector 122" o:spid="_x0000_s1193" type="#_x0000_t32" style="position:absolute;left:1342;top:714;width:0;height:1080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" strokecolor="black [3200]" strokeweight=".5pt">
                        <v:stroke startarrow="block" endarrow="block" joinstyle="miter"/>
                      </v:shape>
                    </v:group>
                  </v:group>
                </v:group>
                <v:group id="Group 127" o:spid="_x0000_s1194" style="position:absolute;left:2714;top:19097;width:23746;height:12560" coordsize="23746,1256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">
                  <v:group id="Group 128" o:spid="_x0000_s1195" style="position:absolute;left:685;top:9607;width:23061;height:2956" coordorigin="685,9607" coordsize="23060,29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">
                    <v:shape id="Text Box 72" o:spid="_x0000_s1196" type="#_x0000_t202" style="position:absolute;left:17735;top:9607;width:6011;height:27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" filled="f" stroked="f" strokeweight=".5pt">
                      <v:textbox>
                        <w:txbxContent>
                          <w:p w14:paraId="605DA212" w14:textId="77777777" w:rsidR="00BF4374" w:rsidRDefault="00BF4374" w:rsidP="00BF4374">
                            <w:pPr>
                              <w:spacing w:line="252" w:lineRule="auto"/>
                              <w:rPr>
                                <w:rFonts w:ascii="Calibri" w:eastAsia="Calibri" w:hAnsi="Calibri" w:cs="Arial"/>
                                <w:lang w:val="en-US"/>
                              </w:rPr>
                            </w:pPr>
                            <w:r>
                              <w:rPr>
                                <w:rFonts w:ascii="Calibri" w:eastAsia="Calibri" w:hAnsi="Calibri" w:cs="Arial"/>
                                <w:lang w:val="en-US"/>
                              </w:rPr>
                              <w:t>Lateral</w:t>
                            </w:r>
                          </w:p>
                        </w:txbxContent>
                      </v:textbox>
                    </v:shape>
                    <v:group id="Group 135" o:spid="_x0000_s1197" style="position:absolute;left:685;top:9820;width:17706;height:2743" coordorigin="685,9820" coordsize="17705,27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">
                      <v:shape id="Text Box 72" o:spid="_x0000_s1198" type="#_x0000_t202" style="position:absolute;left:685;top:9820;width:7392;height:27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" filled="f" stroked="f" strokeweight=".5pt">
                        <v:textbox>
                          <w:txbxContent>
                            <w:p w14:paraId="1368E6B6" w14:textId="77777777" w:rsidR="00BF4374" w:rsidRDefault="00BF4374" w:rsidP="00BF4374">
                              <w:pPr>
                                <w:spacing w:line="252" w:lineRule="auto"/>
                                <w:rPr>
                                  <w:rFonts w:ascii="Calibri" w:eastAsia="Calibri" w:hAnsi="Calibri" w:cs="Arial"/>
                                  <w:lang w:val="en-US"/>
                                </w:rPr>
                              </w:pPr>
                              <w:r>
                                <w:rPr>
                                  <w:rFonts w:ascii="Calibri" w:eastAsia="Calibri" w:hAnsi="Calibri" w:cs="Arial"/>
                                  <w:lang w:val="en-US"/>
                                </w:rPr>
                                <w:t>Medial</w:t>
                              </w:r>
                            </w:p>
                          </w:txbxContent>
                        </v:textbox>
                      </v:shape>
                      <v:shape id="Straight Arrow Connector 137" o:spid="_x0000_s1199" type="#_x0000_t32" style="position:absolute;left:5791;top:11068;width:12600;height: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" strokecolor="black [3200]" strokeweight=".5pt">
                        <v:stroke startarrow="block" endarrow="block" joinstyle="miter"/>
                      </v:shape>
                    </v:group>
                  </v:group>
                  <v:group id="Group 129" o:spid="_x0000_s1200" style="position:absolute;width:7646;height:10887" coordsize="7646,108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">
                    <v:shape id="Text Box 72" o:spid="_x0000_s1201" type="#_x0000_t202" style="position:absolute;top:8144;width:7646;height:27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" filled="f" stroked="f" strokeweight=".5pt">
                      <v:textbox>
                        <w:txbxContent>
                          <w:p w14:paraId="14EA6839" w14:textId="14CD0967" w:rsidR="00BF4374" w:rsidRDefault="001A1B6B" w:rsidP="00BF4374">
                            <w:pPr>
                              <w:spacing w:line="254" w:lineRule="auto"/>
                              <w:rPr>
                                <w:rFonts w:ascii="Calibri" w:eastAsia="Calibri" w:hAnsi="Calibri" w:cs="Arial"/>
                                <w:lang w:val="en-US"/>
                              </w:rPr>
                            </w:pPr>
                            <w:r>
                              <w:rPr>
                                <w:rFonts w:ascii="Calibri" w:eastAsia="Calibri" w:hAnsi="Calibri" w:cs="Arial"/>
                                <w:lang w:val="en-US"/>
                              </w:rPr>
                              <w:t>Proximal</w:t>
                            </w:r>
                          </w:p>
                        </w:txbxContent>
                      </v:textbox>
                    </v:shape>
                    <v:group id="Group 131" o:spid="_x0000_s1202" style="position:absolute;left:255;width:7391;height:8709" coordorigin="255" coordsize="7391,870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">
                      <v:shape id="Text Box 6" o:spid="_x0000_s1203" type="#_x0000_t202" style="position:absolute;left:255;width:7391;height:27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" filled="f" stroked="f" strokeweight=".5pt">
                        <v:textbox>
                          <w:txbxContent>
                            <w:p w14:paraId="482AA2A6" w14:textId="081593DA" w:rsidR="00BF4374" w:rsidRDefault="001A1B6B" w:rsidP="00BF4374">
                              <w:pPr>
                                <w:spacing w:line="256" w:lineRule="auto"/>
                                <w:rPr>
                                  <w:rFonts w:ascii="Calibri" w:eastAsia="Calibri" w:hAnsi="Calibri" w:cs="Arial"/>
                                  <w:lang w:val="en-US"/>
                                </w:rPr>
                              </w:pPr>
                              <w:r>
                                <w:rPr>
                                  <w:rFonts w:ascii="Calibri" w:eastAsia="Calibri" w:hAnsi="Calibri" w:cs="Arial"/>
                                  <w:lang w:val="en-US"/>
                                </w:rPr>
                                <w:t>Distal</w:t>
                              </w:r>
                            </w:p>
                          </w:txbxContent>
                        </v:textbox>
                      </v:shape>
                      <v:shape id="Straight Arrow Connector 133" o:spid="_x0000_s1204" type="#_x0000_t32" style="position:absolute;left:1342;top:2229;width:0;height:648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" strokecolor="black [3200]" strokeweight=".5pt">
                        <v:stroke startarrow="block" endarrow="block" joinstyle="miter"/>
                      </v:shape>
                    </v:group>
                  </v:group>
                </v:group>
                <v:shape id="Picture 138" o:spid="_x0000_s1205" type="#_x0000_t75" style="position:absolute;left:4648;top:21001;width:21290;height:71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">
                  <v:imagedata r:id="rId80" o:title="" croptop="15417f" cropbottom="10325f" cropleft="1167f" cropright="8695f"/>
                </v:shape>
                <v:shape id="Picture 196" o:spid="_x0000_s1206" type="#_x0000_t75" style="position:absolute;left:3009;top:38528;width:22175;height:6913;flip:x;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">
                  <v:imagedata r:id="rId81" o:title="" croptop="17273f" cropbottom="11403f" cropleft="1278f" cropright="8918f"/>
                </v:shape>
                <v:shape id="Text Box 21" o:spid="_x0000_s1207" type="#_x0000_t202" style="position:absolute;left:53997;top:38340;width:5176;height:47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" filled="f" stroked="f" strokeweight=".5pt">
                  <v:textbox>
                    <w:txbxContent>
                      <w:p w14:paraId="2C9A7859" w14:textId="77777777" w:rsidR="00F72B9D" w:rsidRDefault="00F72B9D" w:rsidP="00F72B9D">
                        <w:pPr>
                          <w:spacing w:after="0"/>
                          <w:jc w:val="center"/>
                        </w:pPr>
                        <w:r w:rsidRPr="005940CD">
                          <w:t>Shear</w:t>
                        </w:r>
                      </w:p>
                      <w:p w14:paraId="3D07C027" w14:textId="77777777" w:rsidR="00F72B9D" w:rsidRPr="005940CD" w:rsidRDefault="00F72B9D" w:rsidP="00F72B9D">
                        <w:pPr>
                          <w:jc w:val="center"/>
                        </w:pPr>
                        <w:r w:rsidRPr="005940CD">
                          <w:t>strain</w:t>
                        </w:r>
                      </w:p>
                    </w:txbxContent>
                  </v:textbox>
                </v:shape>
                <w10:anchorlock/>
              </v:group>
            </w:pict>
          </mc:Fallback>
        </mc:AlternateContent>
      </w:r>
    </w:p>
    <w:p w14:paraId="5FA7BBC3" w14:textId="7103C7C7" w:rsidR="00F72B9D" w:rsidRPr="000B7528" w:rsidRDefault="00F72B9D" w:rsidP="00F72B9D">
      <w:pPr>
        <w:pStyle w:val="Caption"/>
      </w:pPr>
      <w:r>
        <w:t>Fig</w:t>
      </w:r>
      <w:r w:rsidR="00EB3792">
        <w:t xml:space="preserve">ure </w:t>
      </w:r>
      <w:r>
        <w:fldChar w:fldCharType="begin"/>
      </w:r>
      <w:r>
        <w:instrText xml:space="preserve"> SEQ Figure \* ARABIC </w:instrText>
      </w:r>
      <w:r>
        <w:fldChar w:fldCharType="separate"/>
      </w:r>
      <w:r w:rsidR="00CC630B">
        <w:rPr>
          <w:noProof/>
        </w:rPr>
        <w:t>5</w:t>
      </w:r>
      <w:r>
        <w:fldChar w:fldCharType="end"/>
      </w:r>
      <w:r>
        <w:t xml:space="preserve">: </w:t>
      </w:r>
      <w:r w:rsidR="00C37515">
        <w:t>Plantar pressure and s</w:t>
      </w:r>
      <w:r>
        <w:t xml:space="preserve">hear strain (taken from slice through sesamoid centre) distributions, for </w:t>
      </w:r>
      <w:r w:rsidR="00A4400E" w:rsidRPr="00A4400E">
        <w:rPr>
          <w:b/>
          <w:bCs/>
        </w:rPr>
        <w:t>(</w:t>
      </w:r>
      <w:r w:rsidRPr="00A4400E">
        <w:rPr>
          <w:b/>
        </w:rPr>
        <w:t>A&amp;B)</w:t>
      </w:r>
      <w:r w:rsidRPr="00713D72">
        <w:t xml:space="preserve"> </w:t>
      </w:r>
      <w:r>
        <w:t>P8 with sesamoids in neutral position, BMI=21.7, MH1 curvature = 0.144</w:t>
      </w:r>
      <w:r w:rsidR="001129A4">
        <w:t> mm</w:t>
      </w:r>
      <w:r w:rsidR="001129A4">
        <w:rPr>
          <w:vertAlign w:val="superscript"/>
        </w:rPr>
        <w:t>-1</w:t>
      </w:r>
      <w:r>
        <w:t xml:space="preserve">, and </w:t>
      </w:r>
      <w:r w:rsidR="00A4400E" w:rsidRPr="00A4400E">
        <w:rPr>
          <w:b/>
          <w:bCs/>
        </w:rPr>
        <w:t>(</w:t>
      </w:r>
      <w:r w:rsidRPr="00A4400E">
        <w:rPr>
          <w:b/>
        </w:rPr>
        <w:t>C&amp;D)</w:t>
      </w:r>
      <w:r>
        <w:t xml:space="preserve"> P1 with displaced sesamoids, BMI=26.7, MH1 curvature = 0.112</w:t>
      </w:r>
      <w:r w:rsidR="001129A4">
        <w:t> mm</w:t>
      </w:r>
      <w:r w:rsidR="001129A4">
        <w:rPr>
          <w:vertAlign w:val="superscript"/>
        </w:rPr>
        <w:t>-1</w:t>
      </w:r>
      <w:r w:rsidR="000B7528">
        <w:t xml:space="preserve">, and </w:t>
      </w:r>
      <w:r w:rsidR="00A4400E" w:rsidRPr="00A4400E">
        <w:rPr>
          <w:b/>
          <w:bCs/>
        </w:rPr>
        <w:t>(</w:t>
      </w:r>
      <w:r w:rsidR="000B7528" w:rsidRPr="00A4400E">
        <w:rPr>
          <w:b/>
        </w:rPr>
        <w:t>E&amp;F)</w:t>
      </w:r>
      <w:r w:rsidR="000B7528">
        <w:t xml:space="preserve"> Healthy participant</w:t>
      </w:r>
      <w:r w:rsidR="00D31E59">
        <w:t>, BMI=22.3, MH1 curvature = 0.079mm</w:t>
      </w:r>
      <w:r w:rsidR="00D31E59" w:rsidRPr="00D31E59">
        <w:rPr>
          <w:vertAlign w:val="superscript"/>
        </w:rPr>
        <w:t>-1</w:t>
      </w:r>
    </w:p>
    <w:bookmarkEnd w:id="3"/>
    <w:p w14:paraId="5EB4B581" w14:textId="52EDE824" w:rsidR="00133A79" w:rsidRDefault="00C0030A" w:rsidP="00133A79">
      <w:pPr>
        <w:keepNext/>
      </w:pPr>
      <w:r>
        <w:rPr>
          <w:b/>
          <w:noProof/>
          <w:lang w:eastAsia="en-GB"/>
        </w:rPr>
        <w:lastRenderedPageBreak/>
        <mc:AlternateContent>
          <mc:Choice Requires="wpc">
            <w:drawing>
              <wp:inline distT="0" distB="0" distL="0" distR="0" wp14:anchorId="5AB517CF" wp14:editId="1616DBA5">
                <wp:extent cx="5981700" cy="3802380"/>
                <wp:effectExtent l="0" t="0" r="0" b="7620"/>
                <wp:docPr id="53" name="Canvas 53"/>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pic:pic xmlns:pic="http://schemas.openxmlformats.org/drawingml/2006/picture">
                        <pic:nvPicPr>
                          <pic:cNvPr id="22" name="Picture 22" descr="Chart, line chart&#10;&#10;Description automatically generated"/>
                          <pic:cNvPicPr preferRelativeResize="0">
                            <a:picLocks noChangeAspect="1"/>
                          </pic:cNvPicPr>
                        </pic:nvPicPr>
                        <pic:blipFill rotWithShape="1">
                          <a:blip r:embed="rId82" cstate="print">
                            <a:extLst>
                              <a:ext uri="{28A0092B-C50C-407E-A947-70E740481C1C}">
                                <a14:useLocalDpi xmlns:a14="http://schemas.microsoft.com/office/drawing/2010/main" val="0"/>
                              </a:ext>
                            </a:extLst>
                          </a:blip>
                          <a:srcRect l="4341" r="53656" b="50126"/>
                          <a:stretch/>
                        </pic:blipFill>
                        <pic:spPr>
                          <a:xfrm>
                            <a:off x="0" y="236220"/>
                            <a:ext cx="2819400" cy="1638450"/>
                          </a:xfrm>
                          <a:prstGeom prst="rect">
                            <a:avLst/>
                          </a:prstGeom>
                        </pic:spPr>
                      </pic:pic>
                      <wps:wsp>
                        <wps:cNvPr id="57" name="Text Box 27"/>
                        <wps:cNvSpPr txBox="1"/>
                        <wps:spPr>
                          <a:xfrm>
                            <a:off x="31793" y="0"/>
                            <a:ext cx="762000" cy="487680"/>
                          </a:xfrm>
                          <a:prstGeom prst="rect">
                            <a:avLst/>
                          </a:prstGeom>
                          <a:noFill/>
                          <a:ln w="6350">
                            <a:noFill/>
                          </a:ln>
                        </wps:spPr>
                        <wps:txbx>
                          <w:txbxContent>
                            <w:p w14:paraId="00F205A7" w14:textId="5EE32D3C" w:rsidR="00E87218" w:rsidRDefault="00CA6C81" w:rsidP="00E87218">
                              <w:pPr>
                                <w:spacing w:line="256" w:lineRule="auto"/>
                                <w:rPr>
                                  <w:rFonts w:ascii="Calibri" w:eastAsia="Calibri" w:hAnsi="Calibri"/>
                                  <w:b/>
                                  <w:bCs/>
                                </w:rPr>
                              </w:pPr>
                              <w:r>
                                <w:rPr>
                                  <w:rFonts w:ascii="Calibri" w:eastAsia="Calibri" w:hAnsi="Calibri"/>
                                  <w:b/>
                                  <w:bCs/>
                                </w:rPr>
                                <w:t>(</w:t>
                              </w:r>
                              <w:r w:rsidR="00E87218">
                                <w:rPr>
                                  <w:rFonts w:ascii="Calibri" w:eastAsia="Calibri" w:hAnsi="Calibri"/>
                                  <w:b/>
                                  <w:bCs/>
                                </w:rPr>
                                <w:t>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61" name="Text Box 27"/>
                        <wps:cNvSpPr txBox="1"/>
                        <wps:spPr>
                          <a:xfrm>
                            <a:off x="0" y="1926366"/>
                            <a:ext cx="762000" cy="321534"/>
                          </a:xfrm>
                          <a:prstGeom prst="rect">
                            <a:avLst/>
                          </a:prstGeom>
                          <a:noFill/>
                          <a:ln w="6350">
                            <a:noFill/>
                          </a:ln>
                        </wps:spPr>
                        <wps:txbx>
                          <w:txbxContent>
                            <w:p w14:paraId="3D068C4C" w14:textId="5AD66860" w:rsidR="00E87218" w:rsidRDefault="00CA6C81" w:rsidP="00E87218">
                              <w:pPr>
                                <w:spacing w:line="256" w:lineRule="auto"/>
                                <w:rPr>
                                  <w:rFonts w:ascii="Calibri" w:eastAsia="Calibri" w:hAnsi="Calibri"/>
                                  <w:b/>
                                  <w:bCs/>
                                </w:rPr>
                              </w:pPr>
                              <w:r>
                                <w:rPr>
                                  <w:rFonts w:ascii="Calibri" w:eastAsia="Calibri" w:hAnsi="Calibri"/>
                                  <w:b/>
                                  <w:bCs/>
                                </w:rPr>
                                <w:t>(</w:t>
                              </w:r>
                              <w:r w:rsidR="00E87218">
                                <w:rPr>
                                  <w:rFonts w:ascii="Calibri" w:eastAsia="Calibri" w:hAnsi="Calibri"/>
                                  <w:b/>
                                  <w:bCs/>
                                </w:rPr>
                                <w:t>C)</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62" name="Text Box 27"/>
                        <wps:cNvSpPr txBox="1"/>
                        <wps:spPr>
                          <a:xfrm>
                            <a:off x="3045121" y="0"/>
                            <a:ext cx="762000" cy="338160"/>
                          </a:xfrm>
                          <a:prstGeom prst="rect">
                            <a:avLst/>
                          </a:prstGeom>
                          <a:noFill/>
                          <a:ln w="6350">
                            <a:noFill/>
                          </a:ln>
                        </wps:spPr>
                        <wps:txbx>
                          <w:txbxContent>
                            <w:p w14:paraId="4B44BEB9" w14:textId="2A0AF095" w:rsidR="00E87218" w:rsidRDefault="00CA6C81" w:rsidP="00E87218">
                              <w:pPr>
                                <w:spacing w:line="256" w:lineRule="auto"/>
                                <w:rPr>
                                  <w:rFonts w:ascii="Calibri" w:eastAsia="Calibri" w:hAnsi="Calibri"/>
                                  <w:b/>
                                  <w:bCs/>
                                </w:rPr>
                              </w:pPr>
                              <w:r>
                                <w:rPr>
                                  <w:rFonts w:ascii="Calibri" w:eastAsia="Calibri" w:hAnsi="Calibri"/>
                                  <w:b/>
                                  <w:bCs/>
                                </w:rPr>
                                <w:t>(</w:t>
                              </w:r>
                              <w:r w:rsidR="00E87218">
                                <w:rPr>
                                  <w:rFonts w:ascii="Calibri" w:eastAsia="Calibri" w:hAnsi="Calibri"/>
                                  <w:b/>
                                  <w:bCs/>
                                </w:rPr>
                                <w:t>B)</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83" name="Text Box 27"/>
                        <wps:cNvSpPr txBox="1"/>
                        <wps:spPr>
                          <a:xfrm>
                            <a:off x="3037500" y="1940220"/>
                            <a:ext cx="762000" cy="307680"/>
                          </a:xfrm>
                          <a:prstGeom prst="rect">
                            <a:avLst/>
                          </a:prstGeom>
                          <a:noFill/>
                          <a:ln w="6350">
                            <a:noFill/>
                          </a:ln>
                        </wps:spPr>
                        <wps:txbx>
                          <w:txbxContent>
                            <w:p w14:paraId="4AC624CE" w14:textId="4EF23B56" w:rsidR="003C3A9B" w:rsidRDefault="00CA6C81" w:rsidP="003C3A9B">
                              <w:pPr>
                                <w:spacing w:line="254" w:lineRule="auto"/>
                                <w:rPr>
                                  <w:rFonts w:ascii="Calibri" w:eastAsia="Calibri" w:hAnsi="Calibri" w:cs="Arial"/>
                                  <w:b/>
                                  <w:bCs/>
                                </w:rPr>
                              </w:pPr>
                              <w:r>
                                <w:rPr>
                                  <w:rFonts w:ascii="Calibri" w:eastAsia="Calibri" w:hAnsi="Calibri" w:cs="Arial"/>
                                  <w:b/>
                                  <w:bCs/>
                                </w:rPr>
                                <w:t>(</w:t>
                              </w:r>
                              <w:r w:rsidR="003C3A9B">
                                <w:rPr>
                                  <w:rFonts w:ascii="Calibri" w:eastAsia="Calibri" w:hAnsi="Calibri" w:cs="Arial"/>
                                  <w:b/>
                                  <w:bCs/>
                                </w:rPr>
                                <w:t>D)</w:t>
                              </w:r>
                            </w:p>
                          </w:txbxContent>
                        </wps:txbx>
                        <wps:bodyPr rot="0" spcFirstLastPara="0"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84" name="Picture 84" descr="Chart, line chart&#10;&#10;Description automatically generated"/>
                          <pic:cNvPicPr preferRelativeResize="0">
                            <a:picLocks noChangeAspect="1"/>
                          </pic:cNvPicPr>
                        </pic:nvPicPr>
                        <pic:blipFill rotWithShape="1">
                          <a:blip r:embed="rId82" cstate="print">
                            <a:extLst>
                              <a:ext uri="{28A0092B-C50C-407E-A947-70E740481C1C}">
                                <a14:useLocalDpi xmlns:a14="http://schemas.microsoft.com/office/drawing/2010/main" val="0"/>
                              </a:ext>
                            </a:extLst>
                          </a:blip>
                          <a:srcRect l="49908" t="52740" r="6899"/>
                          <a:stretch/>
                        </pic:blipFill>
                        <pic:spPr>
                          <a:xfrm>
                            <a:off x="3070860" y="2235540"/>
                            <a:ext cx="2910840" cy="1566840"/>
                          </a:xfrm>
                          <a:prstGeom prst="rect">
                            <a:avLst/>
                          </a:prstGeom>
                        </pic:spPr>
                      </pic:pic>
                      <pic:pic xmlns:pic="http://schemas.openxmlformats.org/drawingml/2006/picture">
                        <pic:nvPicPr>
                          <pic:cNvPr id="242" name="Picture 242" descr="Chart, line chart&#10;&#10;Description automatically generated"/>
                          <pic:cNvPicPr>
                            <a:picLocks noChangeAspect="1"/>
                          </pic:cNvPicPr>
                        </pic:nvPicPr>
                        <pic:blipFill rotWithShape="1">
                          <a:blip r:embed="rId82" cstate="print">
                            <a:extLst>
                              <a:ext uri="{28A0092B-C50C-407E-A947-70E740481C1C}">
                                <a14:useLocalDpi xmlns:a14="http://schemas.microsoft.com/office/drawing/2010/main" val="0"/>
                              </a:ext>
                            </a:extLst>
                          </a:blip>
                          <a:srcRect l="47184" r="6899" b="50126"/>
                          <a:stretch/>
                        </pic:blipFill>
                        <pic:spPr>
                          <a:xfrm>
                            <a:off x="2899750" y="256200"/>
                            <a:ext cx="3081950" cy="1638300"/>
                          </a:xfrm>
                          <a:prstGeom prst="rect">
                            <a:avLst/>
                          </a:prstGeom>
                        </pic:spPr>
                      </pic:pic>
                      <pic:pic xmlns:pic="http://schemas.openxmlformats.org/drawingml/2006/picture">
                        <pic:nvPicPr>
                          <pic:cNvPr id="243" name="Picture 243" descr="Chart, line chart&#10;&#10;Description automatically generated"/>
                          <pic:cNvPicPr>
                            <a:picLocks noChangeAspect="1"/>
                          </pic:cNvPicPr>
                        </pic:nvPicPr>
                        <pic:blipFill rotWithShape="1">
                          <a:blip r:embed="rId82" cstate="print">
                            <a:extLst>
                              <a:ext uri="{28A0092B-C50C-407E-A947-70E740481C1C}">
                                <a14:useLocalDpi xmlns:a14="http://schemas.microsoft.com/office/drawing/2010/main" val="0"/>
                              </a:ext>
                            </a:extLst>
                          </a:blip>
                          <a:srcRect l="4341" t="52740" r="53145"/>
                          <a:stretch/>
                        </pic:blipFill>
                        <pic:spPr>
                          <a:xfrm>
                            <a:off x="0" y="2235835"/>
                            <a:ext cx="2865121" cy="1566545"/>
                          </a:xfrm>
                          <a:prstGeom prst="rect">
                            <a:avLst/>
                          </a:prstGeom>
                        </pic:spPr>
                      </pic:pic>
                    </wpc:wpc>
                  </a:graphicData>
                </a:graphic>
              </wp:inline>
            </w:drawing>
          </mc:Choice>
          <mc:Fallback>
            <w:pict>
              <v:group w14:anchorId="5AB517CF" id="Canvas 53" o:spid="_x0000_s1208" editas="canvas" style="width:471pt;height:299.4pt;mso-position-horizontal-relative:char;mso-position-vertical-relative:line" coordsize="59817,38023" o:gfxdata="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ub1vx3oXh/U/7Ovpp/tXliUpFbvJhSSBkqD6UAdJRWXoWv2HiOye708zGJJDEfNiaM7gAejAHoRz&#10;Wp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">
                <v:shape id="_x0000_s1209" type="#_x0000_t75" style="position:absolute;width:59817;height:38023;visibility:visible;mso-wrap-style:square" filled="t">
                  <v:fill o:detectmouseclick="t"/>
                  <v:path o:connecttype="none"/>
                </v:shape>
                <v:shape id="Picture 22" o:spid="_x0000_s1210" type="#_x0000_t75" alt="Chart, line chart&#10;&#10;Description automatically generated" style="position:absolute;top:2362;width:28194;height:16384;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">
                  <v:imagedata r:id="rId83" o:title="Chart, line chart&#10;&#10;Description automatically generated" cropbottom="32851f" cropleft="2845f" cropright="35164f"/>
                </v:shape>
                <v:shape id="Text Box 27" o:spid="_x0000_s1211" type="#_x0000_t202" style="position:absolute;left:317;width:7620;height:48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" filled="f" stroked="f" strokeweight=".5pt">
                  <v:textbox>
                    <w:txbxContent>
                      <w:p w14:paraId="00F205A7" w14:textId="5EE32D3C" w:rsidR="00E87218" w:rsidRDefault="00CA6C81" w:rsidP="00E87218">
                        <w:pPr>
                          <w:spacing w:line="256" w:lineRule="auto"/>
                          <w:rPr>
                            <w:rFonts w:ascii="Calibri" w:eastAsia="Calibri" w:hAnsi="Calibri"/>
                            <w:b/>
                            <w:bCs/>
                          </w:rPr>
                        </w:pPr>
                        <w:r>
                          <w:rPr>
                            <w:rFonts w:ascii="Calibri" w:eastAsia="Calibri" w:hAnsi="Calibri"/>
                            <w:b/>
                            <w:bCs/>
                          </w:rPr>
                          <w:t>(</w:t>
                        </w:r>
                        <w:r w:rsidR="00E87218">
                          <w:rPr>
                            <w:rFonts w:ascii="Calibri" w:eastAsia="Calibri" w:hAnsi="Calibri"/>
                            <w:b/>
                            <w:bCs/>
                          </w:rPr>
                          <w:t>A)</w:t>
                        </w:r>
                      </w:p>
                    </w:txbxContent>
                  </v:textbox>
                </v:shape>
                <v:shape id="Text Box 27" o:spid="_x0000_s1212" type="#_x0000_t202" style="position:absolute;top:19263;width:7620;height:321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" filled="f" stroked="f" strokeweight=".5pt">
                  <v:textbox>
                    <w:txbxContent>
                      <w:p w14:paraId="3D068C4C" w14:textId="5AD66860" w:rsidR="00E87218" w:rsidRDefault="00CA6C81" w:rsidP="00E87218">
                        <w:pPr>
                          <w:spacing w:line="256" w:lineRule="auto"/>
                          <w:rPr>
                            <w:rFonts w:ascii="Calibri" w:eastAsia="Calibri" w:hAnsi="Calibri"/>
                            <w:b/>
                            <w:bCs/>
                          </w:rPr>
                        </w:pPr>
                        <w:r>
                          <w:rPr>
                            <w:rFonts w:ascii="Calibri" w:eastAsia="Calibri" w:hAnsi="Calibri"/>
                            <w:b/>
                            <w:bCs/>
                          </w:rPr>
                          <w:t>(</w:t>
                        </w:r>
                        <w:r w:rsidR="00E87218">
                          <w:rPr>
                            <w:rFonts w:ascii="Calibri" w:eastAsia="Calibri" w:hAnsi="Calibri"/>
                            <w:b/>
                            <w:bCs/>
                          </w:rPr>
                          <w:t>C)</w:t>
                        </w:r>
                      </w:p>
                    </w:txbxContent>
                  </v:textbox>
                </v:shape>
                <v:shape id="Text Box 27" o:spid="_x0000_s1213" type="#_x0000_t202" style="position:absolute;left:30451;width:7620;height:33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" filled="f" stroked="f" strokeweight=".5pt">
                  <v:textbox>
                    <w:txbxContent>
                      <w:p w14:paraId="4B44BEB9" w14:textId="2A0AF095" w:rsidR="00E87218" w:rsidRDefault="00CA6C81" w:rsidP="00E87218">
                        <w:pPr>
                          <w:spacing w:line="256" w:lineRule="auto"/>
                          <w:rPr>
                            <w:rFonts w:ascii="Calibri" w:eastAsia="Calibri" w:hAnsi="Calibri"/>
                            <w:b/>
                            <w:bCs/>
                          </w:rPr>
                        </w:pPr>
                        <w:r>
                          <w:rPr>
                            <w:rFonts w:ascii="Calibri" w:eastAsia="Calibri" w:hAnsi="Calibri"/>
                            <w:b/>
                            <w:bCs/>
                          </w:rPr>
                          <w:t>(</w:t>
                        </w:r>
                        <w:r w:rsidR="00E87218">
                          <w:rPr>
                            <w:rFonts w:ascii="Calibri" w:eastAsia="Calibri" w:hAnsi="Calibri"/>
                            <w:b/>
                            <w:bCs/>
                          </w:rPr>
                          <w:t>B)</w:t>
                        </w:r>
                      </w:p>
                    </w:txbxContent>
                  </v:textbox>
                </v:shape>
                <v:shape id="Text Box 27" o:spid="_x0000_s1214" type="#_x0000_t202" style="position:absolute;left:30375;top:19402;width:7620;height:30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" filled="f" stroked="f" strokeweight=".5pt">
                  <v:textbox>
                    <w:txbxContent>
                      <w:p w14:paraId="4AC624CE" w14:textId="4EF23B56" w:rsidR="003C3A9B" w:rsidRDefault="00CA6C81" w:rsidP="003C3A9B">
                        <w:pPr>
                          <w:spacing w:line="254" w:lineRule="auto"/>
                          <w:rPr>
                            <w:rFonts w:ascii="Calibri" w:eastAsia="Calibri" w:hAnsi="Calibri" w:cs="Arial"/>
                            <w:b/>
                            <w:bCs/>
                          </w:rPr>
                        </w:pPr>
                        <w:r>
                          <w:rPr>
                            <w:rFonts w:ascii="Calibri" w:eastAsia="Calibri" w:hAnsi="Calibri" w:cs="Arial"/>
                            <w:b/>
                            <w:bCs/>
                          </w:rPr>
                          <w:t>(</w:t>
                        </w:r>
                        <w:r w:rsidR="003C3A9B">
                          <w:rPr>
                            <w:rFonts w:ascii="Calibri" w:eastAsia="Calibri" w:hAnsi="Calibri" w:cs="Arial"/>
                            <w:b/>
                            <w:bCs/>
                          </w:rPr>
                          <w:t>D)</w:t>
                        </w:r>
                      </w:p>
                    </w:txbxContent>
                  </v:textbox>
                </v:shape>
                <v:shape id="Picture 84" o:spid="_x0000_s1215" type="#_x0000_t75" alt="Chart, line chart&#10;&#10;Description automatically generated" style="position:absolute;left:30708;top:22355;width:29109;height:15668;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">
                  <v:imagedata r:id="rId83" o:title="Chart, line chart&#10;&#10;Description automatically generated" croptop="34564f" cropleft="32708f" cropright="4521f"/>
                </v:shape>
                <v:shape id="Picture 242" o:spid="_x0000_s1216" type="#_x0000_t75" alt="Chart, line chart&#10;&#10;Description automatically generated" style="position:absolute;left:28997;top:2562;width:30820;height:1638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">
                  <v:imagedata r:id="rId83" o:title="Chart, line chart&#10;&#10;Description automatically generated" cropbottom="32851f" cropleft="30923f" cropright="4521f"/>
                </v:shape>
                <v:shape id="Picture 243" o:spid="_x0000_s1217" type="#_x0000_t75" alt="Chart, line chart&#10;&#10;Description automatically generated" style="position:absolute;top:22358;width:28651;height:1566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">
                  <v:imagedata r:id="rId83" o:title="Chart, line chart&#10;&#10;Description automatically generated" croptop="34564f" cropleft="2845f" cropright="34829f"/>
                </v:shape>
                <w10:anchorlock/>
              </v:group>
            </w:pict>
          </mc:Fallback>
        </mc:AlternateContent>
      </w:r>
    </w:p>
    <w:p w14:paraId="11A31A2D" w14:textId="36E3FDB9" w:rsidR="00802F41" w:rsidRPr="00802F41" w:rsidRDefault="00133A79" w:rsidP="00802F41">
      <w:pPr>
        <w:pStyle w:val="Caption"/>
      </w:pPr>
      <w:r>
        <w:t>Fig</w:t>
      </w:r>
      <w:r w:rsidR="00CA6C81">
        <w:t xml:space="preserve">ure </w:t>
      </w:r>
      <w:r w:rsidR="00D264FC">
        <w:fldChar w:fldCharType="begin"/>
      </w:r>
      <w:r w:rsidR="00D264FC">
        <w:instrText xml:space="preserve"> SEQ Figure \* ARABIC </w:instrText>
      </w:r>
      <w:r w:rsidR="00D264FC">
        <w:fldChar w:fldCharType="separate"/>
      </w:r>
      <w:r w:rsidR="00CC630B">
        <w:rPr>
          <w:noProof/>
        </w:rPr>
        <w:t>6</w:t>
      </w:r>
      <w:r w:rsidR="00D264FC">
        <w:rPr>
          <w:noProof/>
        </w:rPr>
        <w:fldChar w:fldCharType="end"/>
      </w:r>
      <w:r>
        <w:t>:</w:t>
      </w:r>
      <w:r w:rsidR="008E7EE5">
        <w:t xml:space="preserve"> </w:t>
      </w:r>
      <w:r w:rsidR="003C3A9B">
        <w:t xml:space="preserve">Average </w:t>
      </w:r>
      <w:r w:rsidR="0010501D">
        <w:t xml:space="preserve">medial plantar </w:t>
      </w:r>
      <w:r w:rsidR="00824FA1">
        <w:t xml:space="preserve">MH1 </w:t>
      </w:r>
      <w:r w:rsidR="003C3A9B">
        <w:t>curvature</w:t>
      </w:r>
      <w:r w:rsidR="00824FA1">
        <w:t xml:space="preserve"> results, sep</w:t>
      </w:r>
      <w:r w:rsidR="008F074A">
        <w:t xml:space="preserve">arated into normal vs high BMI groups, </w:t>
      </w:r>
      <w:r w:rsidR="003871DA">
        <w:t>for</w:t>
      </w:r>
      <w:r w:rsidR="001D22EC">
        <w:t>:</w:t>
      </w:r>
      <w:r w:rsidR="003871DA">
        <w:t xml:space="preserve"> </w:t>
      </w:r>
      <w:r w:rsidR="00B507FF" w:rsidRPr="00B507FF">
        <w:rPr>
          <w:b/>
          <w:bCs/>
        </w:rPr>
        <w:t>(</w:t>
      </w:r>
      <w:r w:rsidR="008F074A" w:rsidRPr="00B507FF">
        <w:rPr>
          <w:b/>
        </w:rPr>
        <w:t>A)</w:t>
      </w:r>
      <w:r w:rsidR="008F074A">
        <w:t xml:space="preserve"> 99</w:t>
      </w:r>
      <w:r w:rsidR="008F074A" w:rsidRPr="008F074A">
        <w:rPr>
          <w:vertAlign w:val="superscript"/>
        </w:rPr>
        <w:t>th</w:t>
      </w:r>
      <w:r w:rsidR="008F074A">
        <w:t xml:space="preserve">% shear strain in the limb; </w:t>
      </w:r>
      <w:r w:rsidR="00B507FF" w:rsidRPr="00B507FF">
        <w:rPr>
          <w:b/>
          <w:bCs/>
        </w:rPr>
        <w:t>(</w:t>
      </w:r>
      <w:r w:rsidR="008F074A" w:rsidRPr="00B507FF">
        <w:rPr>
          <w:b/>
        </w:rPr>
        <w:t>B)</w:t>
      </w:r>
      <w:r w:rsidR="008F074A">
        <w:t xml:space="preserve"> volume of tissue in the limb over 10% shear strain; </w:t>
      </w:r>
      <w:r w:rsidR="00B507FF" w:rsidRPr="00B507FF">
        <w:rPr>
          <w:b/>
          <w:bCs/>
        </w:rPr>
        <w:t>(</w:t>
      </w:r>
      <w:r w:rsidR="008F074A" w:rsidRPr="00B507FF">
        <w:rPr>
          <w:b/>
        </w:rPr>
        <w:t>C)</w:t>
      </w:r>
      <w:r w:rsidR="008F074A">
        <w:t xml:space="preserve"> 99</w:t>
      </w:r>
      <w:r w:rsidR="008F074A" w:rsidRPr="008F074A">
        <w:rPr>
          <w:vertAlign w:val="superscript"/>
        </w:rPr>
        <w:t>th</w:t>
      </w:r>
      <w:r w:rsidR="008F074A">
        <w:t>% plantar pressure</w:t>
      </w:r>
      <w:r w:rsidR="005F5688">
        <w:t xml:space="preserve">; </w:t>
      </w:r>
      <w:r w:rsidR="00B507FF" w:rsidRPr="00B507FF">
        <w:rPr>
          <w:b/>
          <w:bCs/>
        </w:rPr>
        <w:t>(</w:t>
      </w:r>
      <w:r w:rsidR="005F5688" w:rsidRPr="00B507FF">
        <w:rPr>
          <w:b/>
        </w:rPr>
        <w:t>D)</w:t>
      </w:r>
      <w:r w:rsidR="005F5688">
        <w:t xml:space="preserve"> maximum plantar pressure gradient</w:t>
      </w:r>
      <w:r w:rsidR="00535551">
        <w:t>. Groups identified by marker colour and convex hull boundaries.</w:t>
      </w:r>
    </w:p>
    <w:p w14:paraId="575752F8" w14:textId="77777777" w:rsidR="00F87DFE" w:rsidRPr="00B07FB8" w:rsidRDefault="00525A97" w:rsidP="00F87DFE">
      <w:pPr>
        <w:pStyle w:val="Caption"/>
      </w:pPr>
      <w:bookmarkStart w:id="4" w:name="_Ref85535173"/>
      <w:r>
        <w:t xml:space="preserve">Table </w:t>
      </w:r>
      <w:r>
        <w:fldChar w:fldCharType="begin"/>
      </w:r>
      <w:r>
        <w:instrText xml:space="preserve"> SEQ Table \* ARABIC </w:instrText>
      </w:r>
      <w:r>
        <w:fldChar w:fldCharType="separate"/>
      </w:r>
      <w:r>
        <w:rPr>
          <w:noProof/>
        </w:rPr>
        <w:t>3</w:t>
      </w:r>
      <w:r>
        <w:fldChar w:fldCharType="end"/>
      </w:r>
      <w:bookmarkEnd w:id="4"/>
      <w:r>
        <w:t xml:space="preserve">: </w:t>
      </w:r>
      <w:r w:rsidR="00F87DFE" w:rsidRPr="00B07FB8">
        <w:t>Correlations for model predictions with the clinical data and morphological measurements. Moderate to strong correlations (&gt;0.4) are bolded. * indicates significant (p&lt;0.05) correlation.</w:t>
      </w:r>
    </w:p>
    <w:tbl>
      <w:tblPr>
        <w:tblStyle w:val="TableGrid"/>
        <w:tblW w:w="9776" w:type="dxa"/>
        <w:tblLook w:val="04A0" w:firstRow="1" w:lastRow="0" w:firstColumn="1" w:lastColumn="0" w:noHBand="0" w:noVBand="1"/>
      </w:tblPr>
      <w:tblGrid>
        <w:gridCol w:w="3116"/>
        <w:gridCol w:w="3542"/>
        <w:gridCol w:w="3118"/>
      </w:tblGrid>
      <w:tr w:rsidR="00525A97" w:rsidRPr="00B07FB8" w14:paraId="0BE509B9" w14:textId="77777777" w:rsidTr="00B17F53">
        <w:trPr>
          <w:tblHeader/>
        </w:trPr>
        <w:tc>
          <w:tcPr>
            <w:tcW w:w="3116" w:type="dxa"/>
          </w:tcPr>
          <w:p w14:paraId="40CE59A0" w14:textId="77777777" w:rsidR="00525A97" w:rsidRPr="00B07FB8" w:rsidRDefault="00525A97" w:rsidP="00B17F53">
            <w:pPr>
              <w:tabs>
                <w:tab w:val="left" w:pos="1224"/>
              </w:tabs>
              <w:rPr>
                <w:b/>
                <w:bCs/>
              </w:rPr>
            </w:pPr>
            <w:r w:rsidRPr="00B07FB8">
              <w:rPr>
                <w:b/>
                <w:bCs/>
              </w:rPr>
              <w:t>Variable 1</w:t>
            </w:r>
          </w:p>
        </w:tc>
        <w:tc>
          <w:tcPr>
            <w:tcW w:w="3542" w:type="dxa"/>
          </w:tcPr>
          <w:p w14:paraId="47511735" w14:textId="77777777" w:rsidR="00525A97" w:rsidRPr="00B07FB8" w:rsidRDefault="00525A97" w:rsidP="00B17F53">
            <w:pPr>
              <w:tabs>
                <w:tab w:val="left" w:pos="1224"/>
              </w:tabs>
              <w:rPr>
                <w:b/>
                <w:bCs/>
              </w:rPr>
            </w:pPr>
            <w:r w:rsidRPr="00B07FB8">
              <w:rPr>
                <w:b/>
                <w:bCs/>
              </w:rPr>
              <w:t>Variable 2</w:t>
            </w:r>
          </w:p>
        </w:tc>
        <w:tc>
          <w:tcPr>
            <w:tcW w:w="3118" w:type="dxa"/>
          </w:tcPr>
          <w:p w14:paraId="0CF41C0E" w14:textId="5487633E" w:rsidR="00525A97" w:rsidRPr="00B07FB8" w:rsidRDefault="00525A97" w:rsidP="00B17F53">
            <w:pPr>
              <w:tabs>
                <w:tab w:val="left" w:pos="1224"/>
              </w:tabs>
              <w:jc w:val="center"/>
              <w:rPr>
                <w:b/>
                <w:bCs/>
              </w:rPr>
            </w:pPr>
            <w:r w:rsidRPr="00B07FB8">
              <w:rPr>
                <w:b/>
                <w:bCs/>
              </w:rPr>
              <w:t>Correlation (</w:t>
            </w:r>
            <w:r w:rsidR="00296D5E" w:rsidRPr="00296D5E">
              <w:rPr>
                <w:b/>
                <w:bCs/>
                <w:i/>
                <w:iCs/>
              </w:rPr>
              <w:t xml:space="preserve">P </w:t>
            </w:r>
            <w:r w:rsidRPr="00B07FB8">
              <w:rPr>
                <w:b/>
                <w:bCs/>
              </w:rPr>
              <w:t>value)</w:t>
            </w:r>
          </w:p>
        </w:tc>
      </w:tr>
      <w:tr w:rsidR="00525A97" w:rsidRPr="00B07FB8" w14:paraId="3E2B9381" w14:textId="77777777" w:rsidTr="00B17F53">
        <w:tc>
          <w:tcPr>
            <w:tcW w:w="3116" w:type="dxa"/>
            <w:vMerge w:val="restart"/>
          </w:tcPr>
          <w:p w14:paraId="6CB2C05E" w14:textId="77777777" w:rsidR="00525A97" w:rsidRPr="00B07FB8" w:rsidRDefault="00525A97" w:rsidP="00B17F53">
            <w:pPr>
              <w:tabs>
                <w:tab w:val="left" w:pos="1224"/>
              </w:tabs>
            </w:pPr>
            <w:r w:rsidRPr="00B07FB8">
              <w:t>99</w:t>
            </w:r>
            <w:r w:rsidRPr="00B07FB8">
              <w:rPr>
                <w:vertAlign w:val="superscript"/>
              </w:rPr>
              <w:t>th</w:t>
            </w:r>
            <w:r w:rsidRPr="00B07FB8">
              <w:t>% Shear strain in limb</w:t>
            </w:r>
          </w:p>
        </w:tc>
        <w:tc>
          <w:tcPr>
            <w:tcW w:w="3542" w:type="dxa"/>
          </w:tcPr>
          <w:p w14:paraId="208ABEE7" w14:textId="77777777" w:rsidR="00525A97" w:rsidRPr="00B07FB8" w:rsidRDefault="00525A97" w:rsidP="00B17F53">
            <w:pPr>
              <w:tabs>
                <w:tab w:val="left" w:pos="1224"/>
              </w:tabs>
            </w:pPr>
            <w:r w:rsidRPr="00B07FB8">
              <w:t>BMI</w:t>
            </w:r>
          </w:p>
        </w:tc>
        <w:tc>
          <w:tcPr>
            <w:tcW w:w="3118" w:type="dxa"/>
            <w:vAlign w:val="center"/>
          </w:tcPr>
          <w:p w14:paraId="05CA5500" w14:textId="77777777" w:rsidR="00525A97" w:rsidRPr="00B07FB8" w:rsidRDefault="00525A97" w:rsidP="00B17F53">
            <w:pPr>
              <w:tabs>
                <w:tab w:val="left" w:pos="1224"/>
              </w:tabs>
              <w:jc w:val="center"/>
            </w:pPr>
            <w:r w:rsidRPr="00B07FB8">
              <w:rPr>
                <w:b/>
                <w:bCs/>
              </w:rPr>
              <w:t>0.600 (0.030)*</w:t>
            </w:r>
          </w:p>
        </w:tc>
      </w:tr>
      <w:tr w:rsidR="00525A97" w:rsidRPr="00B07FB8" w14:paraId="50BAAC80" w14:textId="77777777" w:rsidTr="00B17F53">
        <w:tc>
          <w:tcPr>
            <w:tcW w:w="3116" w:type="dxa"/>
            <w:vMerge/>
          </w:tcPr>
          <w:p w14:paraId="28C67FAD" w14:textId="77777777" w:rsidR="00525A97" w:rsidRPr="00B07FB8" w:rsidRDefault="00525A97" w:rsidP="00B17F53">
            <w:pPr>
              <w:tabs>
                <w:tab w:val="left" w:pos="1224"/>
              </w:tabs>
            </w:pPr>
          </w:p>
        </w:tc>
        <w:tc>
          <w:tcPr>
            <w:tcW w:w="3542" w:type="dxa"/>
          </w:tcPr>
          <w:p w14:paraId="621CD215" w14:textId="77777777" w:rsidR="00525A97" w:rsidRPr="00B07FB8" w:rsidRDefault="00525A97" w:rsidP="00B17F53">
            <w:pPr>
              <w:tabs>
                <w:tab w:val="left" w:pos="1224"/>
              </w:tabs>
            </w:pPr>
            <w:r w:rsidRPr="00B07FB8">
              <w:t>Unloaded lateral offset of sesamoid</w:t>
            </w:r>
          </w:p>
        </w:tc>
        <w:tc>
          <w:tcPr>
            <w:tcW w:w="3118" w:type="dxa"/>
            <w:vAlign w:val="center"/>
          </w:tcPr>
          <w:p w14:paraId="06B45F5A" w14:textId="77777777" w:rsidR="00525A97" w:rsidRPr="00B07FB8" w:rsidRDefault="00525A97" w:rsidP="00B17F53">
            <w:pPr>
              <w:tabs>
                <w:tab w:val="left" w:pos="1224"/>
              </w:tabs>
              <w:jc w:val="center"/>
              <w:rPr>
                <w:b/>
                <w:bCs/>
              </w:rPr>
            </w:pPr>
            <w:r w:rsidRPr="00B07FB8">
              <w:rPr>
                <w:b/>
                <w:bCs/>
              </w:rPr>
              <w:t>-0.662 (0.014)*</w:t>
            </w:r>
          </w:p>
        </w:tc>
      </w:tr>
      <w:tr w:rsidR="00525A97" w:rsidRPr="00B07FB8" w14:paraId="746C69C7" w14:textId="77777777" w:rsidTr="00B17F53">
        <w:tc>
          <w:tcPr>
            <w:tcW w:w="3116" w:type="dxa"/>
            <w:vMerge/>
          </w:tcPr>
          <w:p w14:paraId="24789C2B" w14:textId="77777777" w:rsidR="00525A97" w:rsidRPr="00B07FB8" w:rsidRDefault="00525A97" w:rsidP="00B17F53">
            <w:pPr>
              <w:tabs>
                <w:tab w:val="left" w:pos="1224"/>
              </w:tabs>
            </w:pPr>
          </w:p>
        </w:tc>
        <w:tc>
          <w:tcPr>
            <w:tcW w:w="3542" w:type="dxa"/>
          </w:tcPr>
          <w:p w14:paraId="420BE627" w14:textId="77777777" w:rsidR="00525A97" w:rsidRPr="00B07FB8" w:rsidRDefault="00525A97" w:rsidP="00B17F53">
            <w:pPr>
              <w:tabs>
                <w:tab w:val="left" w:pos="1224"/>
              </w:tabs>
            </w:pPr>
            <w:r w:rsidRPr="00B07FB8">
              <w:t>Tissue Depth under MH1</w:t>
            </w:r>
          </w:p>
        </w:tc>
        <w:tc>
          <w:tcPr>
            <w:tcW w:w="3118" w:type="dxa"/>
            <w:vAlign w:val="center"/>
          </w:tcPr>
          <w:p w14:paraId="5D893969" w14:textId="77777777" w:rsidR="00525A97" w:rsidRPr="00B07FB8" w:rsidRDefault="00525A97" w:rsidP="00B17F53">
            <w:pPr>
              <w:tabs>
                <w:tab w:val="left" w:pos="1224"/>
              </w:tabs>
              <w:jc w:val="center"/>
              <w:rPr>
                <w:b/>
                <w:bCs/>
              </w:rPr>
            </w:pPr>
            <w:r w:rsidRPr="00B07FB8">
              <w:rPr>
                <w:b/>
                <w:bCs/>
              </w:rPr>
              <w:t>0.623 (0.023)*</w:t>
            </w:r>
          </w:p>
        </w:tc>
      </w:tr>
      <w:tr w:rsidR="00525A97" w:rsidRPr="00B07FB8" w14:paraId="4EEBF8DA" w14:textId="77777777" w:rsidTr="00B17F53">
        <w:tc>
          <w:tcPr>
            <w:tcW w:w="3116" w:type="dxa"/>
            <w:vMerge/>
          </w:tcPr>
          <w:p w14:paraId="7E22E210" w14:textId="77777777" w:rsidR="00525A97" w:rsidRPr="00B07FB8" w:rsidRDefault="00525A97" w:rsidP="00B17F53">
            <w:pPr>
              <w:tabs>
                <w:tab w:val="left" w:pos="1224"/>
              </w:tabs>
            </w:pPr>
          </w:p>
        </w:tc>
        <w:tc>
          <w:tcPr>
            <w:tcW w:w="3542" w:type="dxa"/>
          </w:tcPr>
          <w:p w14:paraId="1B4779E0" w14:textId="77777777" w:rsidR="00525A97" w:rsidRPr="00B07FB8" w:rsidRDefault="00525A97" w:rsidP="00B17F53">
            <w:pPr>
              <w:tabs>
                <w:tab w:val="left" w:pos="1224"/>
              </w:tabs>
            </w:pPr>
            <w:r w:rsidRPr="00B07FB8">
              <w:t>LFIS-IF</w:t>
            </w:r>
          </w:p>
        </w:tc>
        <w:tc>
          <w:tcPr>
            <w:tcW w:w="3118" w:type="dxa"/>
            <w:vAlign w:val="center"/>
          </w:tcPr>
          <w:p w14:paraId="201B35CF" w14:textId="77777777" w:rsidR="00525A97" w:rsidRPr="00B07FB8" w:rsidRDefault="00525A97" w:rsidP="00B17F53">
            <w:pPr>
              <w:tabs>
                <w:tab w:val="left" w:pos="1224"/>
              </w:tabs>
              <w:jc w:val="center"/>
            </w:pPr>
            <w:r w:rsidRPr="00B07FB8">
              <w:t>0.271 (0.370)</w:t>
            </w:r>
          </w:p>
        </w:tc>
      </w:tr>
      <w:tr w:rsidR="00525A97" w:rsidRPr="00B07FB8" w14:paraId="7BA67EF3" w14:textId="77777777" w:rsidTr="00B17F53">
        <w:tc>
          <w:tcPr>
            <w:tcW w:w="3116" w:type="dxa"/>
            <w:vMerge/>
          </w:tcPr>
          <w:p w14:paraId="4DB694F1" w14:textId="77777777" w:rsidR="00525A97" w:rsidRPr="00B07FB8" w:rsidRDefault="00525A97" w:rsidP="00B17F53">
            <w:pPr>
              <w:tabs>
                <w:tab w:val="left" w:pos="1224"/>
              </w:tabs>
            </w:pPr>
          </w:p>
        </w:tc>
        <w:tc>
          <w:tcPr>
            <w:tcW w:w="3542" w:type="dxa"/>
          </w:tcPr>
          <w:p w14:paraId="707CC1E8" w14:textId="77777777" w:rsidR="00525A97" w:rsidRPr="00B07FB8" w:rsidRDefault="00525A97" w:rsidP="00B17F53">
            <w:pPr>
              <w:tabs>
                <w:tab w:val="left" w:pos="1224"/>
              </w:tabs>
            </w:pPr>
            <w:r w:rsidRPr="00B07FB8">
              <w:t>Disease Duration</w:t>
            </w:r>
          </w:p>
        </w:tc>
        <w:tc>
          <w:tcPr>
            <w:tcW w:w="3118" w:type="dxa"/>
            <w:vAlign w:val="center"/>
          </w:tcPr>
          <w:p w14:paraId="7D27D1BF" w14:textId="77777777" w:rsidR="00525A97" w:rsidRPr="00B07FB8" w:rsidRDefault="00525A97" w:rsidP="00B17F53">
            <w:pPr>
              <w:tabs>
                <w:tab w:val="left" w:pos="1224"/>
              </w:tabs>
              <w:jc w:val="center"/>
              <w:rPr>
                <w:b/>
                <w:bCs/>
              </w:rPr>
            </w:pPr>
            <w:r w:rsidRPr="00B07FB8">
              <w:rPr>
                <w:b/>
                <w:bCs/>
              </w:rPr>
              <w:t>-0.601 (0.030)*</w:t>
            </w:r>
          </w:p>
        </w:tc>
      </w:tr>
      <w:tr w:rsidR="00525A97" w:rsidRPr="00B07FB8" w14:paraId="577773E9" w14:textId="77777777" w:rsidTr="00B17F53">
        <w:tc>
          <w:tcPr>
            <w:tcW w:w="3116" w:type="dxa"/>
            <w:vMerge/>
          </w:tcPr>
          <w:p w14:paraId="3D612624" w14:textId="77777777" w:rsidR="00525A97" w:rsidRPr="00B07FB8" w:rsidRDefault="00525A97" w:rsidP="00B17F53">
            <w:pPr>
              <w:tabs>
                <w:tab w:val="left" w:pos="1224"/>
              </w:tabs>
            </w:pPr>
          </w:p>
        </w:tc>
        <w:tc>
          <w:tcPr>
            <w:tcW w:w="3542" w:type="dxa"/>
          </w:tcPr>
          <w:p w14:paraId="53010247" w14:textId="77777777" w:rsidR="00525A97" w:rsidRPr="00B07FB8" w:rsidRDefault="00525A97" w:rsidP="00B17F53">
            <w:pPr>
              <w:tabs>
                <w:tab w:val="left" w:pos="1224"/>
              </w:tabs>
            </w:pPr>
            <w:r w:rsidRPr="00B07FB8">
              <w:t>Instances of bursae, erosion, synovial hypertrophy</w:t>
            </w:r>
          </w:p>
        </w:tc>
        <w:tc>
          <w:tcPr>
            <w:tcW w:w="3118" w:type="dxa"/>
            <w:vAlign w:val="center"/>
          </w:tcPr>
          <w:p w14:paraId="68C13768" w14:textId="77777777" w:rsidR="00525A97" w:rsidRPr="00B07FB8" w:rsidRDefault="00525A97" w:rsidP="00B17F53">
            <w:pPr>
              <w:tabs>
                <w:tab w:val="left" w:pos="1224"/>
              </w:tabs>
              <w:jc w:val="center"/>
            </w:pPr>
            <w:r w:rsidRPr="00B07FB8">
              <w:t>0.284 (0.372)</w:t>
            </w:r>
          </w:p>
        </w:tc>
      </w:tr>
      <w:tr w:rsidR="00525A97" w:rsidRPr="00B07FB8" w14:paraId="5600A543" w14:textId="77777777" w:rsidTr="00B17F53">
        <w:tc>
          <w:tcPr>
            <w:tcW w:w="3116" w:type="dxa"/>
            <w:vMerge/>
          </w:tcPr>
          <w:p w14:paraId="1CA69766" w14:textId="77777777" w:rsidR="00525A97" w:rsidRPr="00B07FB8" w:rsidRDefault="00525A97" w:rsidP="00B17F53">
            <w:pPr>
              <w:tabs>
                <w:tab w:val="left" w:pos="1224"/>
              </w:tabs>
            </w:pPr>
          </w:p>
        </w:tc>
        <w:tc>
          <w:tcPr>
            <w:tcW w:w="3542" w:type="dxa"/>
          </w:tcPr>
          <w:p w14:paraId="3E0AF128" w14:textId="77777777" w:rsidR="00525A97" w:rsidRPr="00B07FB8" w:rsidRDefault="00525A97" w:rsidP="00B17F53">
            <w:pPr>
              <w:tabs>
                <w:tab w:val="left" w:pos="1224"/>
              </w:tabs>
            </w:pPr>
            <w:r w:rsidRPr="00B07FB8">
              <w:t>Average principal curvature of MH1</w:t>
            </w:r>
          </w:p>
        </w:tc>
        <w:tc>
          <w:tcPr>
            <w:tcW w:w="3118" w:type="dxa"/>
            <w:vAlign w:val="center"/>
          </w:tcPr>
          <w:p w14:paraId="44D261D9" w14:textId="77777777" w:rsidR="00525A97" w:rsidRPr="00B07FB8" w:rsidRDefault="00525A97" w:rsidP="00B17F53">
            <w:pPr>
              <w:tabs>
                <w:tab w:val="left" w:pos="1224"/>
              </w:tabs>
              <w:jc w:val="center"/>
              <w:rPr>
                <w:b/>
                <w:bCs/>
              </w:rPr>
            </w:pPr>
            <w:r w:rsidRPr="00B07FB8">
              <w:rPr>
                <w:b/>
                <w:bCs/>
              </w:rPr>
              <w:t>0.574 (0.040)*</w:t>
            </w:r>
          </w:p>
        </w:tc>
      </w:tr>
      <w:tr w:rsidR="00525A97" w:rsidRPr="00B07FB8" w14:paraId="5164294C" w14:textId="77777777" w:rsidTr="00B17F53">
        <w:tc>
          <w:tcPr>
            <w:tcW w:w="3116" w:type="dxa"/>
            <w:vMerge w:val="restart"/>
          </w:tcPr>
          <w:p w14:paraId="71D0D69A" w14:textId="77777777" w:rsidR="00525A97" w:rsidRPr="00B07FB8" w:rsidRDefault="00525A97" w:rsidP="00B17F53">
            <w:pPr>
              <w:tabs>
                <w:tab w:val="left" w:pos="1224"/>
              </w:tabs>
            </w:pPr>
            <w:r w:rsidRPr="00B07FB8">
              <w:t>Volume of tissue over 10% shear strain</w:t>
            </w:r>
          </w:p>
        </w:tc>
        <w:tc>
          <w:tcPr>
            <w:tcW w:w="3542" w:type="dxa"/>
          </w:tcPr>
          <w:p w14:paraId="73C5B4EC" w14:textId="77777777" w:rsidR="00525A97" w:rsidRPr="00B07FB8" w:rsidRDefault="00525A97" w:rsidP="00B17F53">
            <w:pPr>
              <w:tabs>
                <w:tab w:val="left" w:pos="1224"/>
              </w:tabs>
            </w:pPr>
            <w:r w:rsidRPr="00B07FB8">
              <w:t>BMI</w:t>
            </w:r>
          </w:p>
        </w:tc>
        <w:tc>
          <w:tcPr>
            <w:tcW w:w="3118" w:type="dxa"/>
            <w:vAlign w:val="center"/>
          </w:tcPr>
          <w:p w14:paraId="02BABFFE" w14:textId="77777777" w:rsidR="00525A97" w:rsidRPr="00B07FB8" w:rsidRDefault="00525A97" w:rsidP="00B17F53">
            <w:pPr>
              <w:tabs>
                <w:tab w:val="left" w:pos="1224"/>
              </w:tabs>
              <w:jc w:val="center"/>
            </w:pPr>
            <w:r w:rsidRPr="00B07FB8">
              <w:rPr>
                <w:b/>
                <w:bCs/>
              </w:rPr>
              <w:t>0.652 (0.016)*</w:t>
            </w:r>
          </w:p>
        </w:tc>
      </w:tr>
      <w:tr w:rsidR="00525A97" w:rsidRPr="00B07FB8" w14:paraId="367CC881" w14:textId="77777777" w:rsidTr="00B17F53">
        <w:tc>
          <w:tcPr>
            <w:tcW w:w="3116" w:type="dxa"/>
            <w:vMerge/>
          </w:tcPr>
          <w:p w14:paraId="0A912108" w14:textId="77777777" w:rsidR="00525A97" w:rsidRPr="00B07FB8" w:rsidRDefault="00525A97" w:rsidP="00B17F53">
            <w:pPr>
              <w:tabs>
                <w:tab w:val="left" w:pos="1224"/>
              </w:tabs>
            </w:pPr>
          </w:p>
        </w:tc>
        <w:tc>
          <w:tcPr>
            <w:tcW w:w="3542" w:type="dxa"/>
          </w:tcPr>
          <w:p w14:paraId="7CACE0E8" w14:textId="77777777" w:rsidR="00525A97" w:rsidRPr="00B07FB8" w:rsidRDefault="00525A97" w:rsidP="00B17F53">
            <w:pPr>
              <w:tabs>
                <w:tab w:val="left" w:pos="1224"/>
              </w:tabs>
            </w:pPr>
            <w:r w:rsidRPr="00B07FB8">
              <w:t>Unloaded lateral offset of sesamoid</w:t>
            </w:r>
          </w:p>
        </w:tc>
        <w:tc>
          <w:tcPr>
            <w:tcW w:w="3118" w:type="dxa"/>
            <w:vAlign w:val="center"/>
          </w:tcPr>
          <w:p w14:paraId="0F3D1C8B" w14:textId="77777777" w:rsidR="00525A97" w:rsidRPr="00B07FB8" w:rsidRDefault="00525A97" w:rsidP="00B17F53">
            <w:pPr>
              <w:tabs>
                <w:tab w:val="left" w:pos="1224"/>
              </w:tabs>
              <w:jc w:val="center"/>
              <w:rPr>
                <w:b/>
                <w:bCs/>
              </w:rPr>
            </w:pPr>
            <w:r w:rsidRPr="00B07FB8">
              <w:rPr>
                <w:b/>
                <w:bCs/>
              </w:rPr>
              <w:t>-0.758 (0.003)*</w:t>
            </w:r>
          </w:p>
        </w:tc>
      </w:tr>
      <w:tr w:rsidR="00525A97" w:rsidRPr="00B07FB8" w14:paraId="3455CEF6" w14:textId="77777777" w:rsidTr="00B17F53">
        <w:tc>
          <w:tcPr>
            <w:tcW w:w="3116" w:type="dxa"/>
            <w:vMerge/>
          </w:tcPr>
          <w:p w14:paraId="6C24C5B1" w14:textId="77777777" w:rsidR="00525A97" w:rsidRPr="00B07FB8" w:rsidRDefault="00525A97" w:rsidP="00B17F53">
            <w:pPr>
              <w:tabs>
                <w:tab w:val="left" w:pos="1224"/>
              </w:tabs>
            </w:pPr>
          </w:p>
        </w:tc>
        <w:tc>
          <w:tcPr>
            <w:tcW w:w="3542" w:type="dxa"/>
          </w:tcPr>
          <w:p w14:paraId="59C1066B" w14:textId="77777777" w:rsidR="00525A97" w:rsidRPr="00B07FB8" w:rsidRDefault="00525A97" w:rsidP="00B17F53">
            <w:pPr>
              <w:tabs>
                <w:tab w:val="left" w:pos="1224"/>
              </w:tabs>
            </w:pPr>
            <w:r w:rsidRPr="00B07FB8">
              <w:t>Tissue Depth under MH1</w:t>
            </w:r>
          </w:p>
        </w:tc>
        <w:tc>
          <w:tcPr>
            <w:tcW w:w="3118" w:type="dxa"/>
            <w:vAlign w:val="center"/>
          </w:tcPr>
          <w:p w14:paraId="5D201F18" w14:textId="77777777" w:rsidR="00525A97" w:rsidRPr="00B07FB8" w:rsidRDefault="00525A97" w:rsidP="00B17F53">
            <w:pPr>
              <w:tabs>
                <w:tab w:val="left" w:pos="1224"/>
              </w:tabs>
              <w:jc w:val="center"/>
              <w:rPr>
                <w:b/>
                <w:bCs/>
              </w:rPr>
            </w:pPr>
            <w:r w:rsidRPr="00B07FB8">
              <w:rPr>
                <w:b/>
                <w:bCs/>
              </w:rPr>
              <w:t>0.627 (0.022)*</w:t>
            </w:r>
          </w:p>
        </w:tc>
      </w:tr>
      <w:tr w:rsidR="00525A97" w:rsidRPr="00B07FB8" w14:paraId="7EB7439B" w14:textId="77777777" w:rsidTr="00B17F53">
        <w:tc>
          <w:tcPr>
            <w:tcW w:w="3116" w:type="dxa"/>
            <w:vMerge/>
          </w:tcPr>
          <w:p w14:paraId="5AF174C7" w14:textId="77777777" w:rsidR="00525A97" w:rsidRPr="00B07FB8" w:rsidRDefault="00525A97" w:rsidP="00B17F53">
            <w:pPr>
              <w:tabs>
                <w:tab w:val="left" w:pos="1224"/>
              </w:tabs>
            </w:pPr>
          </w:p>
        </w:tc>
        <w:tc>
          <w:tcPr>
            <w:tcW w:w="3542" w:type="dxa"/>
          </w:tcPr>
          <w:p w14:paraId="7C19E615" w14:textId="77777777" w:rsidR="00525A97" w:rsidRPr="00B07FB8" w:rsidRDefault="00525A97" w:rsidP="00B17F53">
            <w:pPr>
              <w:tabs>
                <w:tab w:val="left" w:pos="1224"/>
              </w:tabs>
            </w:pPr>
            <w:r w:rsidRPr="00B07FB8">
              <w:t>LFIS-IF</w:t>
            </w:r>
          </w:p>
        </w:tc>
        <w:tc>
          <w:tcPr>
            <w:tcW w:w="3118" w:type="dxa"/>
            <w:vAlign w:val="center"/>
          </w:tcPr>
          <w:p w14:paraId="089CB422" w14:textId="77777777" w:rsidR="00525A97" w:rsidRPr="00B07FB8" w:rsidRDefault="00525A97" w:rsidP="00B17F53">
            <w:pPr>
              <w:tabs>
                <w:tab w:val="left" w:pos="1224"/>
              </w:tabs>
              <w:jc w:val="center"/>
            </w:pPr>
            <w:r w:rsidRPr="00B07FB8">
              <w:t>0.222 (0.467)</w:t>
            </w:r>
          </w:p>
        </w:tc>
      </w:tr>
      <w:tr w:rsidR="00525A97" w:rsidRPr="00B07FB8" w14:paraId="3F0B93F9" w14:textId="77777777" w:rsidTr="00B17F53">
        <w:tc>
          <w:tcPr>
            <w:tcW w:w="3116" w:type="dxa"/>
            <w:vMerge/>
          </w:tcPr>
          <w:p w14:paraId="57A9878B" w14:textId="77777777" w:rsidR="00525A97" w:rsidRPr="00B07FB8" w:rsidRDefault="00525A97" w:rsidP="00B17F53">
            <w:pPr>
              <w:tabs>
                <w:tab w:val="left" w:pos="1224"/>
              </w:tabs>
            </w:pPr>
          </w:p>
        </w:tc>
        <w:tc>
          <w:tcPr>
            <w:tcW w:w="3542" w:type="dxa"/>
          </w:tcPr>
          <w:p w14:paraId="1DC1D19D" w14:textId="77777777" w:rsidR="00525A97" w:rsidRPr="00B07FB8" w:rsidRDefault="00525A97" w:rsidP="00B17F53">
            <w:pPr>
              <w:tabs>
                <w:tab w:val="left" w:pos="1224"/>
              </w:tabs>
            </w:pPr>
            <w:r w:rsidRPr="00B07FB8">
              <w:t>Disease Duration</w:t>
            </w:r>
          </w:p>
        </w:tc>
        <w:tc>
          <w:tcPr>
            <w:tcW w:w="3118" w:type="dxa"/>
            <w:vAlign w:val="center"/>
          </w:tcPr>
          <w:p w14:paraId="2F934004" w14:textId="77777777" w:rsidR="00525A97" w:rsidRPr="00B07FB8" w:rsidRDefault="00525A97" w:rsidP="00B17F53">
            <w:pPr>
              <w:tabs>
                <w:tab w:val="left" w:pos="1224"/>
              </w:tabs>
              <w:jc w:val="center"/>
              <w:rPr>
                <w:b/>
                <w:bCs/>
              </w:rPr>
            </w:pPr>
            <w:r w:rsidRPr="00B07FB8">
              <w:rPr>
                <w:b/>
                <w:bCs/>
              </w:rPr>
              <w:t>-0.709 (0.007)*</w:t>
            </w:r>
          </w:p>
        </w:tc>
      </w:tr>
      <w:tr w:rsidR="00525A97" w:rsidRPr="00B07FB8" w14:paraId="124533B1" w14:textId="77777777" w:rsidTr="00B17F53">
        <w:tc>
          <w:tcPr>
            <w:tcW w:w="3116" w:type="dxa"/>
            <w:vMerge/>
          </w:tcPr>
          <w:p w14:paraId="3A388BFA" w14:textId="77777777" w:rsidR="00525A97" w:rsidRPr="00B07FB8" w:rsidRDefault="00525A97" w:rsidP="00B17F53">
            <w:pPr>
              <w:tabs>
                <w:tab w:val="left" w:pos="1224"/>
              </w:tabs>
            </w:pPr>
          </w:p>
        </w:tc>
        <w:tc>
          <w:tcPr>
            <w:tcW w:w="3542" w:type="dxa"/>
          </w:tcPr>
          <w:p w14:paraId="265ECB77" w14:textId="77777777" w:rsidR="00525A97" w:rsidRPr="00B07FB8" w:rsidRDefault="00525A97" w:rsidP="00B17F53">
            <w:pPr>
              <w:tabs>
                <w:tab w:val="left" w:pos="1224"/>
              </w:tabs>
            </w:pPr>
            <w:r w:rsidRPr="00B07FB8">
              <w:t>Instances of bursae, erosion, synovial hypertrophy</w:t>
            </w:r>
          </w:p>
        </w:tc>
        <w:tc>
          <w:tcPr>
            <w:tcW w:w="3118" w:type="dxa"/>
            <w:vAlign w:val="center"/>
          </w:tcPr>
          <w:p w14:paraId="1DB05F50" w14:textId="77777777" w:rsidR="00525A97" w:rsidRPr="00B07FB8" w:rsidRDefault="00525A97" w:rsidP="00B17F53">
            <w:pPr>
              <w:tabs>
                <w:tab w:val="left" w:pos="1224"/>
              </w:tabs>
              <w:jc w:val="center"/>
            </w:pPr>
            <w:r w:rsidRPr="00B07FB8">
              <w:t>0.157 (0.627)</w:t>
            </w:r>
          </w:p>
        </w:tc>
      </w:tr>
      <w:tr w:rsidR="00525A97" w:rsidRPr="00B07FB8" w14:paraId="1611971A" w14:textId="77777777" w:rsidTr="00B17F53">
        <w:tc>
          <w:tcPr>
            <w:tcW w:w="3116" w:type="dxa"/>
            <w:vMerge/>
          </w:tcPr>
          <w:p w14:paraId="03DCC68D" w14:textId="77777777" w:rsidR="00525A97" w:rsidRPr="00B07FB8" w:rsidRDefault="00525A97" w:rsidP="00B17F53">
            <w:pPr>
              <w:tabs>
                <w:tab w:val="left" w:pos="1224"/>
              </w:tabs>
            </w:pPr>
          </w:p>
        </w:tc>
        <w:tc>
          <w:tcPr>
            <w:tcW w:w="3542" w:type="dxa"/>
          </w:tcPr>
          <w:p w14:paraId="47B9BA02" w14:textId="77777777" w:rsidR="00525A97" w:rsidRPr="00B07FB8" w:rsidRDefault="00525A97" w:rsidP="00B17F53">
            <w:pPr>
              <w:tabs>
                <w:tab w:val="left" w:pos="1224"/>
              </w:tabs>
            </w:pPr>
            <w:r w:rsidRPr="00B07FB8">
              <w:t>Average principal curvature of MH1</w:t>
            </w:r>
          </w:p>
        </w:tc>
        <w:tc>
          <w:tcPr>
            <w:tcW w:w="3118" w:type="dxa"/>
            <w:vAlign w:val="center"/>
          </w:tcPr>
          <w:p w14:paraId="3B21ADB4" w14:textId="77777777" w:rsidR="00525A97" w:rsidRPr="00B07FB8" w:rsidRDefault="00525A97" w:rsidP="00B17F53">
            <w:pPr>
              <w:tabs>
                <w:tab w:val="left" w:pos="1224"/>
              </w:tabs>
              <w:jc w:val="center"/>
              <w:rPr>
                <w:b/>
                <w:bCs/>
              </w:rPr>
            </w:pPr>
            <w:r w:rsidRPr="00B07FB8">
              <w:rPr>
                <w:b/>
                <w:bCs/>
              </w:rPr>
              <w:t>0.543 (0.055)</w:t>
            </w:r>
          </w:p>
        </w:tc>
      </w:tr>
      <w:tr w:rsidR="00525A97" w:rsidRPr="00B07FB8" w14:paraId="20C069D0" w14:textId="77777777" w:rsidTr="00B17F53">
        <w:tc>
          <w:tcPr>
            <w:tcW w:w="3116" w:type="dxa"/>
            <w:vMerge w:val="restart"/>
          </w:tcPr>
          <w:p w14:paraId="3BDE8993" w14:textId="77777777" w:rsidR="00525A97" w:rsidRPr="00B07FB8" w:rsidRDefault="00525A97" w:rsidP="00B17F53">
            <w:pPr>
              <w:tabs>
                <w:tab w:val="left" w:pos="1224"/>
              </w:tabs>
            </w:pPr>
            <w:r w:rsidRPr="00B07FB8">
              <w:t>99</w:t>
            </w:r>
            <w:r w:rsidRPr="00B07FB8">
              <w:rPr>
                <w:vertAlign w:val="superscript"/>
              </w:rPr>
              <w:t>th</w:t>
            </w:r>
            <w:r w:rsidRPr="00B07FB8">
              <w:t>% Plantar pressure</w:t>
            </w:r>
          </w:p>
        </w:tc>
        <w:tc>
          <w:tcPr>
            <w:tcW w:w="3542" w:type="dxa"/>
          </w:tcPr>
          <w:p w14:paraId="6350B107" w14:textId="77777777" w:rsidR="00525A97" w:rsidRPr="00B07FB8" w:rsidRDefault="00525A97" w:rsidP="00B17F53">
            <w:pPr>
              <w:tabs>
                <w:tab w:val="left" w:pos="1224"/>
              </w:tabs>
            </w:pPr>
            <w:r w:rsidRPr="00B07FB8">
              <w:t>BMI</w:t>
            </w:r>
          </w:p>
        </w:tc>
        <w:tc>
          <w:tcPr>
            <w:tcW w:w="3118" w:type="dxa"/>
            <w:vAlign w:val="center"/>
          </w:tcPr>
          <w:p w14:paraId="29A45793" w14:textId="77777777" w:rsidR="00525A97" w:rsidRPr="00B07FB8" w:rsidRDefault="00525A97" w:rsidP="00B17F53">
            <w:pPr>
              <w:tabs>
                <w:tab w:val="left" w:pos="1224"/>
              </w:tabs>
              <w:jc w:val="center"/>
            </w:pPr>
            <w:r w:rsidRPr="00B07FB8">
              <w:rPr>
                <w:b/>
                <w:bCs/>
              </w:rPr>
              <w:t>0.644 (0.018)*</w:t>
            </w:r>
          </w:p>
        </w:tc>
      </w:tr>
      <w:tr w:rsidR="00525A97" w:rsidRPr="00B07FB8" w14:paraId="67A7BA8A" w14:textId="77777777" w:rsidTr="00B17F53">
        <w:tc>
          <w:tcPr>
            <w:tcW w:w="3116" w:type="dxa"/>
            <w:vMerge/>
          </w:tcPr>
          <w:p w14:paraId="10A80803" w14:textId="77777777" w:rsidR="00525A97" w:rsidRPr="00B07FB8" w:rsidRDefault="00525A97" w:rsidP="00B17F53">
            <w:pPr>
              <w:tabs>
                <w:tab w:val="left" w:pos="1224"/>
              </w:tabs>
            </w:pPr>
          </w:p>
        </w:tc>
        <w:tc>
          <w:tcPr>
            <w:tcW w:w="3542" w:type="dxa"/>
          </w:tcPr>
          <w:p w14:paraId="19481E74" w14:textId="77777777" w:rsidR="00525A97" w:rsidRPr="00B07FB8" w:rsidRDefault="00525A97" w:rsidP="00B17F53">
            <w:pPr>
              <w:tabs>
                <w:tab w:val="left" w:pos="1224"/>
              </w:tabs>
            </w:pPr>
            <w:r w:rsidRPr="00B07FB8">
              <w:t>Unloaded lateral offset of sesamoid</w:t>
            </w:r>
          </w:p>
        </w:tc>
        <w:tc>
          <w:tcPr>
            <w:tcW w:w="3118" w:type="dxa"/>
            <w:vAlign w:val="center"/>
          </w:tcPr>
          <w:p w14:paraId="7EC506ED" w14:textId="77777777" w:rsidR="00525A97" w:rsidRPr="00B07FB8" w:rsidRDefault="00525A97" w:rsidP="00B17F53">
            <w:pPr>
              <w:tabs>
                <w:tab w:val="left" w:pos="1224"/>
              </w:tabs>
              <w:jc w:val="center"/>
              <w:rPr>
                <w:b/>
                <w:bCs/>
              </w:rPr>
            </w:pPr>
            <w:r w:rsidRPr="00B07FB8">
              <w:rPr>
                <w:b/>
                <w:bCs/>
              </w:rPr>
              <w:t>-0.578 (0.038)*</w:t>
            </w:r>
          </w:p>
        </w:tc>
      </w:tr>
      <w:tr w:rsidR="00525A97" w:rsidRPr="00B07FB8" w14:paraId="3D82B56E" w14:textId="77777777" w:rsidTr="00B17F53">
        <w:tc>
          <w:tcPr>
            <w:tcW w:w="3116" w:type="dxa"/>
            <w:vMerge/>
          </w:tcPr>
          <w:p w14:paraId="28AC377F" w14:textId="77777777" w:rsidR="00525A97" w:rsidRPr="00B07FB8" w:rsidRDefault="00525A97" w:rsidP="00B17F53">
            <w:pPr>
              <w:tabs>
                <w:tab w:val="left" w:pos="1224"/>
              </w:tabs>
            </w:pPr>
          </w:p>
        </w:tc>
        <w:tc>
          <w:tcPr>
            <w:tcW w:w="3542" w:type="dxa"/>
          </w:tcPr>
          <w:p w14:paraId="71D9C42C" w14:textId="77777777" w:rsidR="00525A97" w:rsidRPr="00B07FB8" w:rsidRDefault="00525A97" w:rsidP="00B17F53">
            <w:pPr>
              <w:tabs>
                <w:tab w:val="left" w:pos="1224"/>
              </w:tabs>
            </w:pPr>
            <w:r w:rsidRPr="00B07FB8">
              <w:t>Tissue Depth under MH1</w:t>
            </w:r>
          </w:p>
        </w:tc>
        <w:tc>
          <w:tcPr>
            <w:tcW w:w="3118" w:type="dxa"/>
            <w:vAlign w:val="center"/>
          </w:tcPr>
          <w:p w14:paraId="4A47BF4C" w14:textId="77777777" w:rsidR="00525A97" w:rsidRPr="00B07FB8" w:rsidRDefault="00525A97" w:rsidP="00B17F53">
            <w:pPr>
              <w:tabs>
                <w:tab w:val="left" w:pos="1224"/>
              </w:tabs>
              <w:jc w:val="center"/>
              <w:rPr>
                <w:b/>
                <w:bCs/>
              </w:rPr>
            </w:pPr>
            <w:r w:rsidRPr="00B07FB8">
              <w:rPr>
                <w:b/>
                <w:bCs/>
              </w:rPr>
              <w:t>0.464 (0.110)</w:t>
            </w:r>
          </w:p>
        </w:tc>
      </w:tr>
      <w:tr w:rsidR="00525A97" w:rsidRPr="00B07FB8" w14:paraId="365320E7" w14:textId="77777777" w:rsidTr="00B17F53">
        <w:tc>
          <w:tcPr>
            <w:tcW w:w="3116" w:type="dxa"/>
            <w:vMerge/>
          </w:tcPr>
          <w:p w14:paraId="5A77093D" w14:textId="77777777" w:rsidR="00525A97" w:rsidRPr="00B07FB8" w:rsidRDefault="00525A97" w:rsidP="00B17F53">
            <w:pPr>
              <w:tabs>
                <w:tab w:val="left" w:pos="1224"/>
              </w:tabs>
            </w:pPr>
          </w:p>
        </w:tc>
        <w:tc>
          <w:tcPr>
            <w:tcW w:w="3542" w:type="dxa"/>
          </w:tcPr>
          <w:p w14:paraId="23AA3F8E" w14:textId="77777777" w:rsidR="00525A97" w:rsidRPr="00B07FB8" w:rsidRDefault="00525A97" w:rsidP="00B17F53">
            <w:pPr>
              <w:tabs>
                <w:tab w:val="left" w:pos="1224"/>
              </w:tabs>
            </w:pPr>
            <w:r w:rsidRPr="00B07FB8">
              <w:t>LFIS-IF</w:t>
            </w:r>
          </w:p>
        </w:tc>
        <w:tc>
          <w:tcPr>
            <w:tcW w:w="3118" w:type="dxa"/>
            <w:vAlign w:val="center"/>
          </w:tcPr>
          <w:p w14:paraId="5554EE9F" w14:textId="77777777" w:rsidR="00525A97" w:rsidRPr="00B07FB8" w:rsidRDefault="00525A97" w:rsidP="00B17F53">
            <w:pPr>
              <w:tabs>
                <w:tab w:val="left" w:pos="1224"/>
              </w:tabs>
              <w:jc w:val="center"/>
            </w:pPr>
            <w:r w:rsidRPr="00B07FB8">
              <w:t>0.323 (0.281)</w:t>
            </w:r>
          </w:p>
        </w:tc>
      </w:tr>
      <w:tr w:rsidR="00525A97" w:rsidRPr="00B07FB8" w14:paraId="2F290C24" w14:textId="77777777" w:rsidTr="00B17F53">
        <w:tc>
          <w:tcPr>
            <w:tcW w:w="3116" w:type="dxa"/>
            <w:vMerge/>
          </w:tcPr>
          <w:p w14:paraId="2E222146" w14:textId="77777777" w:rsidR="00525A97" w:rsidRPr="00B07FB8" w:rsidRDefault="00525A97" w:rsidP="00B17F53">
            <w:pPr>
              <w:tabs>
                <w:tab w:val="left" w:pos="1224"/>
              </w:tabs>
            </w:pPr>
          </w:p>
        </w:tc>
        <w:tc>
          <w:tcPr>
            <w:tcW w:w="3542" w:type="dxa"/>
          </w:tcPr>
          <w:p w14:paraId="6E634EB9" w14:textId="77777777" w:rsidR="00525A97" w:rsidRPr="00B07FB8" w:rsidRDefault="00525A97" w:rsidP="00B17F53">
            <w:pPr>
              <w:tabs>
                <w:tab w:val="left" w:pos="1224"/>
              </w:tabs>
            </w:pPr>
            <w:r w:rsidRPr="00B07FB8">
              <w:t>Disease Duration</w:t>
            </w:r>
          </w:p>
        </w:tc>
        <w:tc>
          <w:tcPr>
            <w:tcW w:w="3118" w:type="dxa"/>
            <w:vAlign w:val="center"/>
          </w:tcPr>
          <w:p w14:paraId="72CFF64E" w14:textId="77777777" w:rsidR="00525A97" w:rsidRPr="00B07FB8" w:rsidRDefault="00525A97" w:rsidP="00B17F53">
            <w:pPr>
              <w:tabs>
                <w:tab w:val="left" w:pos="1224"/>
              </w:tabs>
              <w:jc w:val="center"/>
              <w:rPr>
                <w:b/>
                <w:bCs/>
              </w:rPr>
            </w:pPr>
            <w:r w:rsidRPr="00B07FB8">
              <w:rPr>
                <w:b/>
                <w:bCs/>
              </w:rPr>
              <w:t>-0.621 (0.023)*</w:t>
            </w:r>
          </w:p>
        </w:tc>
      </w:tr>
      <w:tr w:rsidR="00525A97" w:rsidRPr="00B07FB8" w14:paraId="5B2417D5" w14:textId="77777777" w:rsidTr="00B17F53">
        <w:tc>
          <w:tcPr>
            <w:tcW w:w="3116" w:type="dxa"/>
            <w:vMerge/>
          </w:tcPr>
          <w:p w14:paraId="54C39A04" w14:textId="77777777" w:rsidR="00525A97" w:rsidRPr="00B07FB8" w:rsidRDefault="00525A97" w:rsidP="00B17F53">
            <w:pPr>
              <w:tabs>
                <w:tab w:val="left" w:pos="1224"/>
              </w:tabs>
            </w:pPr>
          </w:p>
        </w:tc>
        <w:tc>
          <w:tcPr>
            <w:tcW w:w="3542" w:type="dxa"/>
          </w:tcPr>
          <w:p w14:paraId="6EF87C98" w14:textId="77777777" w:rsidR="00525A97" w:rsidRPr="00B07FB8" w:rsidRDefault="00525A97" w:rsidP="00B17F53">
            <w:pPr>
              <w:tabs>
                <w:tab w:val="left" w:pos="1224"/>
              </w:tabs>
            </w:pPr>
            <w:r w:rsidRPr="00B07FB8">
              <w:t>Instances of bursae, erosion, synovial hypertrophy</w:t>
            </w:r>
          </w:p>
        </w:tc>
        <w:tc>
          <w:tcPr>
            <w:tcW w:w="3118" w:type="dxa"/>
            <w:vAlign w:val="center"/>
          </w:tcPr>
          <w:p w14:paraId="4DD0B7B2" w14:textId="77777777" w:rsidR="00525A97" w:rsidRPr="00B07FB8" w:rsidRDefault="00525A97" w:rsidP="00B17F53">
            <w:pPr>
              <w:tabs>
                <w:tab w:val="left" w:pos="1224"/>
              </w:tabs>
              <w:jc w:val="center"/>
            </w:pPr>
            <w:r w:rsidRPr="00B07FB8">
              <w:t>0.128 (0.691)</w:t>
            </w:r>
          </w:p>
        </w:tc>
      </w:tr>
      <w:tr w:rsidR="00525A97" w:rsidRPr="00B07FB8" w14:paraId="452F2420" w14:textId="77777777" w:rsidTr="00B17F53">
        <w:tc>
          <w:tcPr>
            <w:tcW w:w="3116" w:type="dxa"/>
            <w:vMerge/>
          </w:tcPr>
          <w:p w14:paraId="12B31D00" w14:textId="77777777" w:rsidR="00525A97" w:rsidRPr="00B07FB8" w:rsidRDefault="00525A97" w:rsidP="00B17F53">
            <w:pPr>
              <w:tabs>
                <w:tab w:val="left" w:pos="1224"/>
              </w:tabs>
            </w:pPr>
          </w:p>
        </w:tc>
        <w:tc>
          <w:tcPr>
            <w:tcW w:w="3542" w:type="dxa"/>
          </w:tcPr>
          <w:p w14:paraId="7C6C3B93" w14:textId="77777777" w:rsidR="00525A97" w:rsidRPr="00B07FB8" w:rsidRDefault="00525A97" w:rsidP="00B17F53">
            <w:pPr>
              <w:tabs>
                <w:tab w:val="left" w:pos="1224"/>
              </w:tabs>
            </w:pPr>
            <w:r w:rsidRPr="00B07FB8">
              <w:t>Average principal curvature of MH1</w:t>
            </w:r>
          </w:p>
        </w:tc>
        <w:tc>
          <w:tcPr>
            <w:tcW w:w="3118" w:type="dxa"/>
            <w:vAlign w:val="center"/>
          </w:tcPr>
          <w:p w14:paraId="5F36678B" w14:textId="77777777" w:rsidR="00525A97" w:rsidRPr="00B07FB8" w:rsidRDefault="00525A97" w:rsidP="00B17F53">
            <w:pPr>
              <w:tabs>
                <w:tab w:val="left" w:pos="1224"/>
              </w:tabs>
              <w:jc w:val="center"/>
              <w:rPr>
                <w:b/>
                <w:bCs/>
              </w:rPr>
            </w:pPr>
            <w:r w:rsidRPr="00B07FB8">
              <w:rPr>
                <w:b/>
                <w:bCs/>
              </w:rPr>
              <w:t>0.529 (0.063)</w:t>
            </w:r>
          </w:p>
        </w:tc>
      </w:tr>
      <w:tr w:rsidR="00525A97" w:rsidRPr="00B07FB8" w14:paraId="2F32BD0C" w14:textId="77777777" w:rsidTr="00B17F53">
        <w:tc>
          <w:tcPr>
            <w:tcW w:w="3116" w:type="dxa"/>
            <w:vMerge w:val="restart"/>
          </w:tcPr>
          <w:p w14:paraId="3C89B74B" w14:textId="77777777" w:rsidR="00525A97" w:rsidRPr="00B07FB8" w:rsidRDefault="00525A97" w:rsidP="00B17F53">
            <w:pPr>
              <w:tabs>
                <w:tab w:val="left" w:pos="1224"/>
              </w:tabs>
            </w:pPr>
            <w:r w:rsidRPr="00B07FB8">
              <w:t>Max. plantar pressure gradient</w:t>
            </w:r>
          </w:p>
        </w:tc>
        <w:tc>
          <w:tcPr>
            <w:tcW w:w="3542" w:type="dxa"/>
          </w:tcPr>
          <w:p w14:paraId="0A497FA8" w14:textId="77777777" w:rsidR="00525A97" w:rsidRPr="00B07FB8" w:rsidRDefault="00525A97" w:rsidP="00B17F53">
            <w:pPr>
              <w:tabs>
                <w:tab w:val="left" w:pos="1224"/>
              </w:tabs>
            </w:pPr>
            <w:r w:rsidRPr="00B07FB8">
              <w:t>BMI</w:t>
            </w:r>
          </w:p>
        </w:tc>
        <w:tc>
          <w:tcPr>
            <w:tcW w:w="3118" w:type="dxa"/>
            <w:vAlign w:val="center"/>
          </w:tcPr>
          <w:p w14:paraId="40B3077A" w14:textId="77777777" w:rsidR="00525A97" w:rsidRPr="00B07FB8" w:rsidRDefault="00525A97" w:rsidP="00B17F53">
            <w:pPr>
              <w:tabs>
                <w:tab w:val="left" w:pos="1224"/>
              </w:tabs>
              <w:jc w:val="center"/>
            </w:pPr>
            <w:r w:rsidRPr="00B07FB8">
              <w:rPr>
                <w:b/>
                <w:bCs/>
              </w:rPr>
              <w:t>0.452 (0.121)</w:t>
            </w:r>
          </w:p>
        </w:tc>
      </w:tr>
      <w:tr w:rsidR="00525A97" w:rsidRPr="00B07FB8" w14:paraId="1B318666" w14:textId="77777777" w:rsidTr="00B17F53">
        <w:tc>
          <w:tcPr>
            <w:tcW w:w="3116" w:type="dxa"/>
            <w:vMerge/>
          </w:tcPr>
          <w:p w14:paraId="488B3426" w14:textId="77777777" w:rsidR="00525A97" w:rsidRPr="00B07FB8" w:rsidRDefault="00525A97" w:rsidP="00B17F53">
            <w:pPr>
              <w:tabs>
                <w:tab w:val="left" w:pos="1224"/>
              </w:tabs>
            </w:pPr>
          </w:p>
        </w:tc>
        <w:tc>
          <w:tcPr>
            <w:tcW w:w="3542" w:type="dxa"/>
          </w:tcPr>
          <w:p w14:paraId="1F5C77E3" w14:textId="77777777" w:rsidR="00525A97" w:rsidRPr="00B07FB8" w:rsidRDefault="00525A97" w:rsidP="00B17F53">
            <w:pPr>
              <w:tabs>
                <w:tab w:val="left" w:pos="1224"/>
              </w:tabs>
            </w:pPr>
            <w:r w:rsidRPr="00B07FB8">
              <w:t>Unloaded lateral offset of sesamoid</w:t>
            </w:r>
          </w:p>
        </w:tc>
        <w:tc>
          <w:tcPr>
            <w:tcW w:w="3118" w:type="dxa"/>
            <w:vAlign w:val="center"/>
          </w:tcPr>
          <w:p w14:paraId="39701063" w14:textId="77777777" w:rsidR="00525A97" w:rsidRPr="00B07FB8" w:rsidRDefault="00525A97" w:rsidP="00B17F53">
            <w:pPr>
              <w:tabs>
                <w:tab w:val="left" w:pos="1224"/>
              </w:tabs>
              <w:jc w:val="center"/>
              <w:rPr>
                <w:b/>
                <w:bCs/>
              </w:rPr>
            </w:pPr>
            <w:r w:rsidRPr="00B07FB8">
              <w:rPr>
                <w:b/>
                <w:bCs/>
              </w:rPr>
              <w:t>-0.485 (0.093)</w:t>
            </w:r>
          </w:p>
        </w:tc>
      </w:tr>
      <w:tr w:rsidR="00525A97" w:rsidRPr="00B07FB8" w14:paraId="3633905A" w14:textId="77777777" w:rsidTr="00B17F53">
        <w:tc>
          <w:tcPr>
            <w:tcW w:w="3116" w:type="dxa"/>
            <w:vMerge/>
          </w:tcPr>
          <w:p w14:paraId="55FDC820" w14:textId="77777777" w:rsidR="00525A97" w:rsidRPr="00B07FB8" w:rsidRDefault="00525A97" w:rsidP="00B17F53">
            <w:pPr>
              <w:tabs>
                <w:tab w:val="left" w:pos="1224"/>
              </w:tabs>
            </w:pPr>
          </w:p>
        </w:tc>
        <w:tc>
          <w:tcPr>
            <w:tcW w:w="3542" w:type="dxa"/>
          </w:tcPr>
          <w:p w14:paraId="03F36200" w14:textId="77777777" w:rsidR="00525A97" w:rsidRPr="00B07FB8" w:rsidRDefault="00525A97" w:rsidP="00B17F53">
            <w:pPr>
              <w:tabs>
                <w:tab w:val="left" w:pos="1224"/>
              </w:tabs>
            </w:pPr>
            <w:r w:rsidRPr="00B07FB8">
              <w:t>Tissue Depth under MH1</w:t>
            </w:r>
          </w:p>
        </w:tc>
        <w:tc>
          <w:tcPr>
            <w:tcW w:w="3118" w:type="dxa"/>
            <w:vAlign w:val="center"/>
          </w:tcPr>
          <w:p w14:paraId="2B033C78" w14:textId="77777777" w:rsidR="00525A97" w:rsidRPr="00B07FB8" w:rsidRDefault="00525A97" w:rsidP="00B17F53">
            <w:pPr>
              <w:tabs>
                <w:tab w:val="left" w:pos="1224"/>
              </w:tabs>
              <w:jc w:val="center"/>
            </w:pPr>
            <w:r w:rsidRPr="00B07FB8">
              <w:t>0.374 (0.208)</w:t>
            </w:r>
          </w:p>
        </w:tc>
      </w:tr>
      <w:tr w:rsidR="00525A97" w:rsidRPr="00B07FB8" w14:paraId="0C91D310" w14:textId="77777777" w:rsidTr="00B17F53">
        <w:tc>
          <w:tcPr>
            <w:tcW w:w="3116" w:type="dxa"/>
            <w:vMerge/>
          </w:tcPr>
          <w:p w14:paraId="73358E7B" w14:textId="77777777" w:rsidR="00525A97" w:rsidRPr="00B07FB8" w:rsidRDefault="00525A97" w:rsidP="00B17F53">
            <w:pPr>
              <w:tabs>
                <w:tab w:val="left" w:pos="1224"/>
              </w:tabs>
            </w:pPr>
          </w:p>
        </w:tc>
        <w:tc>
          <w:tcPr>
            <w:tcW w:w="3542" w:type="dxa"/>
          </w:tcPr>
          <w:p w14:paraId="68A7F0F4" w14:textId="77777777" w:rsidR="00525A97" w:rsidRPr="00B07FB8" w:rsidRDefault="00525A97" w:rsidP="00B17F53">
            <w:pPr>
              <w:tabs>
                <w:tab w:val="left" w:pos="1224"/>
              </w:tabs>
            </w:pPr>
            <w:r w:rsidRPr="00B07FB8">
              <w:t>LFIS-IF</w:t>
            </w:r>
          </w:p>
        </w:tc>
        <w:tc>
          <w:tcPr>
            <w:tcW w:w="3118" w:type="dxa"/>
            <w:vAlign w:val="center"/>
          </w:tcPr>
          <w:p w14:paraId="0DD3AC9E" w14:textId="77777777" w:rsidR="00525A97" w:rsidRPr="00B07FB8" w:rsidRDefault="00525A97" w:rsidP="00B17F53">
            <w:pPr>
              <w:tabs>
                <w:tab w:val="left" w:pos="1224"/>
              </w:tabs>
              <w:jc w:val="center"/>
            </w:pPr>
            <w:r w:rsidRPr="00B07FB8">
              <w:t>0.126 (0.681)</w:t>
            </w:r>
          </w:p>
        </w:tc>
      </w:tr>
      <w:tr w:rsidR="00525A97" w:rsidRPr="00B07FB8" w14:paraId="3AF98C3C" w14:textId="77777777" w:rsidTr="00B17F53">
        <w:tc>
          <w:tcPr>
            <w:tcW w:w="3116" w:type="dxa"/>
            <w:vMerge/>
          </w:tcPr>
          <w:p w14:paraId="515ABFFD" w14:textId="77777777" w:rsidR="00525A97" w:rsidRPr="00B07FB8" w:rsidRDefault="00525A97" w:rsidP="00B17F53">
            <w:pPr>
              <w:tabs>
                <w:tab w:val="left" w:pos="1224"/>
              </w:tabs>
            </w:pPr>
          </w:p>
        </w:tc>
        <w:tc>
          <w:tcPr>
            <w:tcW w:w="3542" w:type="dxa"/>
          </w:tcPr>
          <w:p w14:paraId="21842913" w14:textId="77777777" w:rsidR="00525A97" w:rsidRPr="00B07FB8" w:rsidRDefault="00525A97" w:rsidP="00B17F53">
            <w:pPr>
              <w:tabs>
                <w:tab w:val="left" w:pos="1224"/>
              </w:tabs>
            </w:pPr>
            <w:r w:rsidRPr="00B07FB8">
              <w:t>Disease Duration</w:t>
            </w:r>
          </w:p>
        </w:tc>
        <w:tc>
          <w:tcPr>
            <w:tcW w:w="3118" w:type="dxa"/>
            <w:vAlign w:val="center"/>
          </w:tcPr>
          <w:p w14:paraId="66288169" w14:textId="77777777" w:rsidR="00525A97" w:rsidRPr="00B07FB8" w:rsidRDefault="00525A97" w:rsidP="00B17F53">
            <w:pPr>
              <w:tabs>
                <w:tab w:val="left" w:pos="1224"/>
              </w:tabs>
              <w:jc w:val="center"/>
            </w:pPr>
            <w:r w:rsidRPr="00B07FB8">
              <w:t>-0.335 (0.264)</w:t>
            </w:r>
          </w:p>
        </w:tc>
      </w:tr>
      <w:tr w:rsidR="00525A97" w:rsidRPr="00B07FB8" w14:paraId="5A7A15C8" w14:textId="77777777" w:rsidTr="00B17F53">
        <w:tc>
          <w:tcPr>
            <w:tcW w:w="3116" w:type="dxa"/>
            <w:vMerge/>
          </w:tcPr>
          <w:p w14:paraId="1285B3A4" w14:textId="77777777" w:rsidR="00525A97" w:rsidRPr="00B07FB8" w:rsidRDefault="00525A97" w:rsidP="00B17F53">
            <w:pPr>
              <w:tabs>
                <w:tab w:val="left" w:pos="1224"/>
              </w:tabs>
            </w:pPr>
          </w:p>
        </w:tc>
        <w:tc>
          <w:tcPr>
            <w:tcW w:w="3542" w:type="dxa"/>
          </w:tcPr>
          <w:p w14:paraId="2E4945E3" w14:textId="77777777" w:rsidR="00525A97" w:rsidRPr="00B07FB8" w:rsidRDefault="00525A97" w:rsidP="00B17F53">
            <w:pPr>
              <w:tabs>
                <w:tab w:val="left" w:pos="1224"/>
              </w:tabs>
            </w:pPr>
            <w:r w:rsidRPr="00B07FB8">
              <w:t>Instances of bursae, erosion, synovial hypertrophy</w:t>
            </w:r>
          </w:p>
        </w:tc>
        <w:tc>
          <w:tcPr>
            <w:tcW w:w="3118" w:type="dxa"/>
            <w:vAlign w:val="center"/>
          </w:tcPr>
          <w:p w14:paraId="4C0AEEDB" w14:textId="77777777" w:rsidR="00525A97" w:rsidRPr="00B07FB8" w:rsidRDefault="00525A97" w:rsidP="00B17F53">
            <w:pPr>
              <w:tabs>
                <w:tab w:val="left" w:pos="1224"/>
              </w:tabs>
              <w:jc w:val="center"/>
            </w:pPr>
            <w:r w:rsidRPr="00B07FB8">
              <w:t>-0.206 (0.520)</w:t>
            </w:r>
          </w:p>
        </w:tc>
      </w:tr>
      <w:tr w:rsidR="00525A97" w:rsidRPr="00B07FB8" w14:paraId="0DD736C8" w14:textId="77777777" w:rsidTr="00B17F53">
        <w:tc>
          <w:tcPr>
            <w:tcW w:w="3116" w:type="dxa"/>
            <w:vMerge/>
          </w:tcPr>
          <w:p w14:paraId="18A28BC6" w14:textId="77777777" w:rsidR="00525A97" w:rsidRPr="00B07FB8" w:rsidRDefault="00525A97" w:rsidP="00B17F53">
            <w:pPr>
              <w:tabs>
                <w:tab w:val="left" w:pos="1224"/>
              </w:tabs>
            </w:pPr>
          </w:p>
        </w:tc>
        <w:tc>
          <w:tcPr>
            <w:tcW w:w="3542" w:type="dxa"/>
          </w:tcPr>
          <w:p w14:paraId="2ED8F6E9" w14:textId="77777777" w:rsidR="00525A97" w:rsidRPr="00B07FB8" w:rsidRDefault="00525A97" w:rsidP="00B17F53">
            <w:pPr>
              <w:tabs>
                <w:tab w:val="left" w:pos="1224"/>
              </w:tabs>
            </w:pPr>
            <w:r w:rsidRPr="00B07FB8">
              <w:t>Average principal curvature of MH1</w:t>
            </w:r>
          </w:p>
        </w:tc>
        <w:tc>
          <w:tcPr>
            <w:tcW w:w="3118" w:type="dxa"/>
            <w:vAlign w:val="center"/>
          </w:tcPr>
          <w:p w14:paraId="5485032A" w14:textId="77777777" w:rsidR="00525A97" w:rsidRPr="00B07FB8" w:rsidRDefault="00525A97" w:rsidP="00B17F53">
            <w:pPr>
              <w:tabs>
                <w:tab w:val="left" w:pos="1224"/>
              </w:tabs>
              <w:jc w:val="center"/>
              <w:rPr>
                <w:b/>
                <w:bCs/>
              </w:rPr>
            </w:pPr>
            <w:r w:rsidRPr="00B07FB8">
              <w:rPr>
                <w:b/>
                <w:bCs/>
              </w:rPr>
              <w:t>0.557 (0.048)*</w:t>
            </w:r>
          </w:p>
        </w:tc>
      </w:tr>
    </w:tbl>
    <w:p w14:paraId="267024F3" w14:textId="77777777" w:rsidR="00525A97" w:rsidRPr="00525A97" w:rsidRDefault="00525A97" w:rsidP="00F87DFE"/>
    <w:p w14:paraId="32F01F6A" w14:textId="2106480D" w:rsidR="009C4548" w:rsidRPr="009C4548" w:rsidRDefault="00113422" w:rsidP="009C4548">
      <w:pPr>
        <w:pStyle w:val="ListParagraph"/>
        <w:numPr>
          <w:ilvl w:val="0"/>
          <w:numId w:val="1"/>
        </w:numPr>
        <w:rPr>
          <w:b/>
          <w:bCs/>
        </w:rPr>
      </w:pPr>
      <w:r>
        <w:rPr>
          <w:b/>
          <w:bCs/>
        </w:rPr>
        <w:t>Discussion</w:t>
      </w:r>
    </w:p>
    <w:p w14:paraId="0906E9C7" w14:textId="0C06D487" w:rsidR="0083796A" w:rsidRDefault="00811AE8" w:rsidP="0083796A">
      <w:r w:rsidRPr="00CB0D4C">
        <w:t xml:space="preserve">The aim of this study was to </w:t>
      </w:r>
      <w:r w:rsidR="000061A3" w:rsidRPr="00CB0D4C">
        <w:t xml:space="preserve">determine whether </w:t>
      </w:r>
      <w:r w:rsidR="00194A25" w:rsidRPr="00CB0D4C">
        <w:t xml:space="preserve">simplified </w:t>
      </w:r>
      <w:r w:rsidR="000061A3" w:rsidRPr="00CB0D4C">
        <w:t>computational</w:t>
      </w:r>
      <w:r w:rsidR="0039556C" w:rsidRPr="00CB0D4C">
        <w:t xml:space="preserve"> forefoot</w:t>
      </w:r>
      <w:r w:rsidR="000061A3" w:rsidRPr="00CB0D4C">
        <w:t xml:space="preserve"> models </w:t>
      </w:r>
      <w:r w:rsidR="00194A25" w:rsidRPr="00CB0D4C">
        <w:t>would produce differing biomechanical predictions</w:t>
      </w:r>
      <w:r w:rsidR="00194A25" w:rsidRPr="000C0972">
        <w:t xml:space="preserve"> depending on</w:t>
      </w:r>
      <w:r w:rsidR="00B23B0C" w:rsidRPr="007E7D80">
        <w:t xml:space="preserve"> </w:t>
      </w:r>
      <w:r w:rsidR="00B23B0C" w:rsidRPr="000C1CBF">
        <w:t>c</w:t>
      </w:r>
      <w:r w:rsidR="00B23B0C" w:rsidRPr="00B112BE">
        <w:t>o</w:t>
      </w:r>
      <w:r w:rsidR="00B23B0C" w:rsidRPr="00D02077">
        <w:t>n</w:t>
      </w:r>
      <w:r w:rsidR="00B23B0C" w:rsidRPr="00873699">
        <w:t>d</w:t>
      </w:r>
      <w:r w:rsidR="00B23B0C" w:rsidRPr="00AA18A6">
        <w:t>i</w:t>
      </w:r>
      <w:r w:rsidR="00B23B0C" w:rsidRPr="00B3568B">
        <w:t>t</w:t>
      </w:r>
      <w:r w:rsidR="00B23B0C" w:rsidRPr="00A16D8A">
        <w:t>i</w:t>
      </w:r>
      <w:r w:rsidR="00B23B0C" w:rsidRPr="00767AC7">
        <w:t>o</w:t>
      </w:r>
      <w:r w:rsidR="00B23B0C" w:rsidRPr="008220B6">
        <w:t>n</w:t>
      </w:r>
      <w:r w:rsidR="00B23B0C" w:rsidRPr="00FB3E90">
        <w:t xml:space="preserve"> </w:t>
      </w:r>
      <w:r w:rsidR="00B23B0C" w:rsidRPr="00CB0D4C">
        <w:t>severity in people with</w:t>
      </w:r>
      <w:r w:rsidR="00194A25" w:rsidRPr="00CB0D4C">
        <w:t xml:space="preserve"> RA</w:t>
      </w:r>
      <w:r w:rsidR="00821560" w:rsidRPr="00CB0D4C">
        <w:t xml:space="preserve">, </w:t>
      </w:r>
      <w:r w:rsidR="003E252C" w:rsidRPr="00CB0D4C">
        <w:t>e.g</w:t>
      </w:r>
      <w:r w:rsidR="00D52670" w:rsidRPr="00CB0D4C">
        <w:t>.</w:t>
      </w:r>
      <w:r w:rsidR="00821560" w:rsidRPr="00CB0D4C">
        <w:t xml:space="preserve"> </w:t>
      </w:r>
      <w:r w:rsidR="00B370BA" w:rsidRPr="00CB0D4C">
        <w:t xml:space="preserve">LFIS-IF score </w:t>
      </w:r>
      <w:r w:rsidR="00622CFD" w:rsidRPr="00CB0D4C">
        <w:t xml:space="preserve">and </w:t>
      </w:r>
      <w:r w:rsidR="00B370BA" w:rsidRPr="00CB0D4C">
        <w:t>morphological measures</w:t>
      </w:r>
      <w:r w:rsidR="00D52670" w:rsidRPr="00CB0D4C">
        <w:t>, or other relevant factors such as BMI</w:t>
      </w:r>
      <w:r w:rsidR="00622CFD" w:rsidRPr="00CB0D4C">
        <w:t>.</w:t>
      </w:r>
      <w:r w:rsidR="00622CFD">
        <w:t xml:space="preserve"> </w:t>
      </w:r>
      <w:r w:rsidR="00E27C44">
        <w:t xml:space="preserve">These predictions were also compared to model predictions from a healthy individual to determine any differences. </w:t>
      </w:r>
      <w:r w:rsidR="006B4B1C">
        <w:t>Models capable of producing different predictions</w:t>
      </w:r>
      <w:r w:rsidR="003D1707">
        <w:t xml:space="preserve"> between these individuals would allow for personalised </w:t>
      </w:r>
      <w:r w:rsidR="00FF4732">
        <w:t>FO design to improve treatmen</w:t>
      </w:r>
      <w:r w:rsidR="00DC7C14">
        <w:t>t</w:t>
      </w:r>
      <w:r w:rsidR="00FF4732">
        <w:t xml:space="preserve">. </w:t>
      </w:r>
      <w:r w:rsidR="00551222">
        <w:t>T</w:t>
      </w:r>
      <w:r w:rsidR="004F7C8E">
        <w:t>he model</w:t>
      </w:r>
      <w:r w:rsidR="00157BAB">
        <w:t xml:space="preserve"> predictions</w:t>
      </w:r>
      <w:r w:rsidR="008C4DCA">
        <w:t xml:space="preserve"> </w:t>
      </w:r>
      <w:r w:rsidR="00157BAB">
        <w:t>differed</w:t>
      </w:r>
      <w:r w:rsidR="004C6DEB">
        <w:t xml:space="preserve"> between th</w:t>
      </w:r>
      <w:r w:rsidR="00551222">
        <w:t>e</w:t>
      </w:r>
      <w:r w:rsidR="004C6DEB">
        <w:t xml:space="preserve"> </w:t>
      </w:r>
      <w:r w:rsidR="00FC197B">
        <w:t>foot</w:t>
      </w:r>
      <w:r w:rsidR="004C6DEB">
        <w:t xml:space="preserve"> </w:t>
      </w:r>
      <w:r w:rsidR="00514386">
        <w:t xml:space="preserve">MR data for a </w:t>
      </w:r>
      <w:r w:rsidR="004C6DEB">
        <w:t>healthy individual</w:t>
      </w:r>
      <w:r w:rsidR="00551222">
        <w:t xml:space="preserve"> </w:t>
      </w:r>
      <w:r w:rsidR="004C6DEB">
        <w:t xml:space="preserve">and </w:t>
      </w:r>
      <w:r w:rsidR="00857940">
        <w:t xml:space="preserve">the </w:t>
      </w:r>
      <w:r w:rsidR="00FC197B">
        <w:t>data for</w:t>
      </w:r>
      <w:r w:rsidR="004C6DEB">
        <w:t xml:space="preserve"> those with RA</w:t>
      </w:r>
      <w:r w:rsidR="00857940">
        <w:t>, as seen in the pressure and strain results (</w:t>
      </w:r>
      <w:r w:rsidR="00857940">
        <w:fldChar w:fldCharType="begin"/>
      </w:r>
      <w:r w:rsidR="00857940">
        <w:instrText xml:space="preserve"> REF _Ref77866670 \h </w:instrText>
      </w:r>
      <w:r w:rsidR="00857940">
        <w:fldChar w:fldCharType="separate"/>
      </w:r>
      <w:r w:rsidR="00857940">
        <w:t xml:space="preserve">Table </w:t>
      </w:r>
      <w:r w:rsidR="00857940">
        <w:rPr>
          <w:noProof/>
        </w:rPr>
        <w:t>2</w:t>
      </w:r>
      <w:r w:rsidR="00857940">
        <w:fldChar w:fldCharType="end"/>
      </w:r>
      <w:r w:rsidR="00857940">
        <w:t>)</w:t>
      </w:r>
      <w:r w:rsidR="00C35E96">
        <w:t>.</w:t>
      </w:r>
      <w:r w:rsidR="009A1CD5">
        <w:t xml:space="preserve"> </w:t>
      </w:r>
      <w:r w:rsidR="00857940">
        <w:t>C</w:t>
      </w:r>
      <w:r w:rsidR="0048592D">
        <w:t>omparing to a single healthy individual does not confirm the models would dist</w:t>
      </w:r>
      <w:r w:rsidR="008E3003">
        <w:t>inguish between cohorts of healthy vs</w:t>
      </w:r>
      <w:r w:rsidR="002E275D">
        <w:t>.</w:t>
      </w:r>
      <w:r w:rsidR="008E3003">
        <w:t xml:space="preserve"> RA</w:t>
      </w:r>
      <w:r w:rsidR="003C1163">
        <w:t xml:space="preserve">, but the results do </w:t>
      </w:r>
      <w:r w:rsidR="00DD1C7F">
        <w:t>provide</w:t>
      </w:r>
      <w:r w:rsidR="003C1163">
        <w:t xml:space="preserve"> another point of comparison </w:t>
      </w:r>
      <w:r w:rsidR="00731FC7">
        <w:t>for</w:t>
      </w:r>
      <w:r w:rsidR="002D5415">
        <w:t xml:space="preserve"> condition severity</w:t>
      </w:r>
      <w:r w:rsidR="001902CB">
        <w:t>.</w:t>
      </w:r>
      <w:r w:rsidR="008E3003">
        <w:t xml:space="preserve"> </w:t>
      </w:r>
      <w:r w:rsidR="004C6DEB">
        <w:t xml:space="preserve">Within the </w:t>
      </w:r>
      <w:r w:rsidR="00E56D87">
        <w:t xml:space="preserve">RA </w:t>
      </w:r>
      <w:r w:rsidR="004C6DEB">
        <w:t xml:space="preserve">group, </w:t>
      </w:r>
      <w:r w:rsidR="0024635A">
        <w:t>high</w:t>
      </w:r>
      <w:r w:rsidR="00EE002D">
        <w:t>er</w:t>
      </w:r>
      <w:r w:rsidR="0024635A">
        <w:t xml:space="preserve"> BMIs correspond</w:t>
      </w:r>
      <w:r w:rsidR="001A1C3F">
        <w:t>ed</w:t>
      </w:r>
      <w:r w:rsidR="0024635A">
        <w:t xml:space="preserve"> to higher model </w:t>
      </w:r>
      <w:r w:rsidR="00087B1E">
        <w:t xml:space="preserve">predictions of soft tissue shear strain and </w:t>
      </w:r>
      <w:r w:rsidR="00EC0CEE">
        <w:t>plantar pressure,</w:t>
      </w:r>
      <w:r w:rsidR="0024635A">
        <w:t xml:space="preserve"> a</w:t>
      </w:r>
      <w:r w:rsidR="00EE002D">
        <w:t xml:space="preserve">s </w:t>
      </w:r>
      <w:r w:rsidR="00731FC7">
        <w:t>did</w:t>
      </w:r>
      <w:r w:rsidR="00EE002D">
        <w:t xml:space="preserve"> </w:t>
      </w:r>
      <w:r w:rsidR="006C1750">
        <w:t xml:space="preserve">higher medial plantar MH1 curvature (indicating a </w:t>
      </w:r>
      <w:r w:rsidR="008A32BD">
        <w:t xml:space="preserve">less rounded, </w:t>
      </w:r>
      <w:r w:rsidR="00687060">
        <w:t xml:space="preserve">more </w:t>
      </w:r>
      <w:r w:rsidR="008A32BD">
        <w:t>sharp</w:t>
      </w:r>
      <w:r w:rsidR="00CE1D9F">
        <w:t xml:space="preserve">ly curved </w:t>
      </w:r>
      <w:r w:rsidR="000B760C">
        <w:t>bone contour</w:t>
      </w:r>
      <w:r w:rsidR="006C1750">
        <w:t>).</w:t>
      </w:r>
      <w:r w:rsidR="00A049B0">
        <w:t xml:space="preserve"> </w:t>
      </w:r>
      <w:r w:rsidR="00BE5AA0">
        <w:t xml:space="preserve">The models could not distinguish </w:t>
      </w:r>
      <w:r w:rsidR="00D0746C">
        <w:t xml:space="preserve"> between LFIS-IF score </w:t>
      </w:r>
      <w:r w:rsidR="00507B49">
        <w:t>or instances of bursae, erosion and synovial hypertrophy.</w:t>
      </w:r>
      <w:r w:rsidR="00653E38">
        <w:t xml:space="preserve"> </w:t>
      </w:r>
      <w:r w:rsidR="00F937B9" w:rsidRPr="008720BB">
        <w:t xml:space="preserve">RA prevalence is significantly higher in women than men </w:t>
      </w:r>
      <w:r w:rsidR="00F937B9">
        <w:fldChar w:fldCharType="begin"/>
      </w:r>
      <w:r w:rsidR="00A55AC3">
        <w:instrText xml:space="preserve"> ADDIN EN.CITE &lt;EndNote&gt;&lt;Cite&gt;&lt;Author&gt;Symmons&lt;/Author&gt;&lt;Year&gt;2002&lt;/Year&gt;&lt;RecNum&gt;36&lt;/RecNum&gt;&lt;DisplayText&gt;(46)&lt;/DisplayText&gt;&lt;record&gt;&lt;rec-number&gt;36&lt;/rec-number&gt;&lt;foreign-keys&gt;&lt;key app="EN" db-id="t9d0twvzixtxpkev55fxeer4rsvxavtvf2pa" timestamp="1634832419"&gt;36&lt;/key&gt;&lt;/foreign-keys&gt;&lt;ref-type name="Journal Article"&gt;17&lt;/ref-type&gt;&lt;contributors&gt;&lt;authors&gt;&lt;author&gt;Symmons, D.&lt;/author&gt;&lt;author&gt;Turner, G.&lt;/author&gt;&lt;author&gt;Webb, R.&lt;/author&gt;&lt;author&gt;Asten, P.&lt;/author&gt;&lt;author&gt;Barrett, E.&lt;/author&gt;&lt;author&gt;Lunt, M.&lt;/author&gt;&lt;author&gt;Scott, D.&lt;/author&gt;&lt;author&gt;Silman, A.&lt;/author&gt;&lt;/authors&gt;&lt;/contributors&gt;&lt;titles&gt;&lt;title&gt;The prevalence of rheumatoid arthritis in the United Kingdom: new estimates for a new century&lt;/title&gt;&lt;secondary-title&gt;Rheumatology&lt;/secondary-title&gt;&lt;/titles&gt;&lt;periodical&gt;&lt;full-title&gt;Rheumatology&lt;/full-title&gt;&lt;/periodical&gt;&lt;pages&gt;793-800&lt;/pages&gt;&lt;volume&gt;41&lt;/volume&gt;&lt;number&gt;7&lt;/number&gt;&lt;dates&gt;&lt;year&gt;2002&lt;/year&gt;&lt;/dates&gt;&lt;isbn&gt;1462-0324&lt;/isbn&gt;&lt;urls&gt;&lt;related-urls&gt;&lt;url&gt;https://doi.org/10.1093/rheumatology/41.7.793&lt;/url&gt;&lt;/related-urls&gt;&lt;/urls&gt;&lt;electronic-resource-num&gt;10.1093/rheumatology/41.7.793&lt;/electronic-resource-num&gt;&lt;access-date&gt;8/5/2021&lt;/access-date&gt;&lt;/record&gt;&lt;/Cite&gt;&lt;/EndNote&gt;</w:instrText>
      </w:r>
      <w:r w:rsidR="00F937B9">
        <w:fldChar w:fldCharType="separate"/>
      </w:r>
      <w:r w:rsidR="00A55AC3">
        <w:rPr>
          <w:noProof/>
        </w:rPr>
        <w:t>(46)</w:t>
      </w:r>
      <w:r w:rsidR="00F937B9">
        <w:fldChar w:fldCharType="end"/>
      </w:r>
      <w:r w:rsidR="00F937B9" w:rsidRPr="008720BB">
        <w:t>, and all participants in this study were female. However, this does mean the findings</w:t>
      </w:r>
      <w:r w:rsidR="00185BF8">
        <w:t xml:space="preserve"> are </w:t>
      </w:r>
      <w:r w:rsidR="00F85A52">
        <w:t xml:space="preserve">only </w:t>
      </w:r>
      <w:r w:rsidR="00185BF8">
        <w:t>applicable to women with RA and</w:t>
      </w:r>
      <w:r w:rsidR="00F937B9" w:rsidRPr="008720BB">
        <w:t xml:space="preserve"> may not apply to men with RA.</w:t>
      </w:r>
      <w:r w:rsidR="00F937B9">
        <w:t xml:space="preserve"> </w:t>
      </w:r>
      <w:r w:rsidR="006C6B1C">
        <w:t>T</w:t>
      </w:r>
      <w:r w:rsidR="00E419BB">
        <w:t>he</w:t>
      </w:r>
      <w:r w:rsidR="001B4BC9">
        <w:t xml:space="preserve"> </w:t>
      </w:r>
      <w:r w:rsidR="00993B3B">
        <w:t xml:space="preserve">predicted pressure and strain </w:t>
      </w:r>
      <w:r w:rsidR="00E419BB">
        <w:t>varied</w:t>
      </w:r>
      <w:r w:rsidR="00993B3B">
        <w:t xml:space="preserve"> </w:t>
      </w:r>
      <w:r w:rsidR="00B15146">
        <w:t xml:space="preserve">considerably </w:t>
      </w:r>
      <w:r w:rsidR="00993B3B">
        <w:t>across the participants</w:t>
      </w:r>
      <w:r w:rsidR="00347856">
        <w:t>,</w:t>
      </w:r>
      <w:r w:rsidR="00993B3B">
        <w:t xml:space="preserve"> emphasis</w:t>
      </w:r>
      <w:r w:rsidR="00287E88">
        <w:t>ing</w:t>
      </w:r>
      <w:r w:rsidR="00993B3B">
        <w:t xml:space="preserve"> the importance of </w:t>
      </w:r>
      <w:r w:rsidR="00B15146">
        <w:t>evaluating multiple individuals</w:t>
      </w:r>
      <w:r w:rsidR="008A7B43">
        <w:t>. P</w:t>
      </w:r>
      <w:r w:rsidR="00DC65F6">
        <w:t xml:space="preserve">revious </w:t>
      </w:r>
      <w:r w:rsidR="006004FE">
        <w:t xml:space="preserve">studies using </w:t>
      </w:r>
      <w:r w:rsidR="00E419BB">
        <w:t>single cases or healthy cohorts are unlikely to provide a robust assessment of interventions.</w:t>
      </w:r>
    </w:p>
    <w:p w14:paraId="507B93AA" w14:textId="262EF5A1" w:rsidR="00F1331A" w:rsidRPr="00963F6B" w:rsidRDefault="00E66399" w:rsidP="0083796A">
      <w:pPr>
        <w:rPr>
          <w:rFonts w:ascii="Calibri" w:hAnsi="Calibri" w:cs="Calibri"/>
          <w:color w:val="000000"/>
          <w:bdr w:val="none" w:sz="0" w:space="0" w:color="auto" w:frame="1"/>
        </w:rPr>
      </w:pPr>
      <w:r>
        <w:t>The</w:t>
      </w:r>
      <w:r w:rsidR="00D36EF4">
        <w:t xml:space="preserve"> </w:t>
      </w:r>
      <w:r>
        <w:t xml:space="preserve">plantar pressures predicted by the models </w:t>
      </w:r>
      <w:r w:rsidR="007726DC">
        <w:rPr>
          <w:rStyle w:val="normaltextrun"/>
          <w:rFonts w:ascii="Calibri" w:hAnsi="Calibri" w:cs="Calibri"/>
          <w:color w:val="000000"/>
          <w:bdr w:val="none" w:sz="0" w:space="0" w:color="auto" w:frame="1"/>
        </w:rPr>
        <w:t>(</w:t>
      </w:r>
      <w:r w:rsidR="00FA3EC8">
        <w:rPr>
          <w:rStyle w:val="normaltextrun"/>
          <w:rFonts w:ascii="Calibri" w:hAnsi="Calibri" w:cs="Calibri"/>
          <w:color w:val="000000"/>
          <w:bdr w:val="none" w:sz="0" w:space="0" w:color="auto" w:frame="1"/>
        </w:rPr>
        <w:t>median: 6</w:t>
      </w:r>
      <w:r w:rsidR="00FB51C3">
        <w:rPr>
          <w:rStyle w:val="normaltextrun"/>
          <w:rFonts w:ascii="Calibri" w:hAnsi="Calibri" w:cs="Calibri"/>
          <w:color w:val="000000"/>
          <w:bdr w:val="none" w:sz="0" w:space="0" w:color="auto" w:frame="1"/>
        </w:rPr>
        <w:t>3</w:t>
      </w:r>
      <w:r w:rsidR="00FA3EC8">
        <w:rPr>
          <w:rStyle w:val="normaltextrun"/>
          <w:rFonts w:ascii="Calibri" w:hAnsi="Calibri" w:cs="Calibri"/>
          <w:color w:val="000000"/>
          <w:bdr w:val="none" w:sz="0" w:space="0" w:color="auto" w:frame="1"/>
        </w:rPr>
        <w:t xml:space="preserve">kPa, </w:t>
      </w:r>
      <w:r w:rsidR="005E29E1">
        <w:rPr>
          <w:rStyle w:val="normaltextrun"/>
          <w:rFonts w:ascii="Calibri" w:hAnsi="Calibri" w:cs="Calibri"/>
          <w:color w:val="000000"/>
          <w:bdr w:val="none" w:sz="0" w:space="0" w:color="auto" w:frame="1"/>
        </w:rPr>
        <w:t xml:space="preserve">IQR: </w:t>
      </w:r>
      <w:r w:rsidR="007726DC">
        <w:rPr>
          <w:rStyle w:val="normaltextrun"/>
          <w:rFonts w:ascii="Calibri" w:hAnsi="Calibri" w:cs="Calibri"/>
          <w:color w:val="000000"/>
          <w:bdr w:val="none" w:sz="0" w:space="0" w:color="auto" w:frame="1"/>
        </w:rPr>
        <w:t>59</w:t>
      </w:r>
      <w:r w:rsidR="005E29E1">
        <w:rPr>
          <w:rStyle w:val="normaltextrun"/>
          <w:rFonts w:ascii="Calibri" w:hAnsi="Calibri" w:cs="Calibri"/>
          <w:color w:val="000000"/>
          <w:bdr w:val="none" w:sz="0" w:space="0" w:color="auto" w:frame="1"/>
        </w:rPr>
        <w:t>-6</w:t>
      </w:r>
      <w:r w:rsidR="00FB51C3">
        <w:rPr>
          <w:rStyle w:val="normaltextrun"/>
          <w:rFonts w:ascii="Calibri" w:hAnsi="Calibri" w:cs="Calibri"/>
          <w:color w:val="000000"/>
          <w:bdr w:val="none" w:sz="0" w:space="0" w:color="auto" w:frame="1"/>
        </w:rPr>
        <w:t>6</w:t>
      </w:r>
      <w:r w:rsidR="006A76AA">
        <w:rPr>
          <w:rStyle w:val="normaltextrun"/>
          <w:rFonts w:ascii="Calibri" w:hAnsi="Calibri" w:cs="Calibri"/>
          <w:color w:val="000000"/>
          <w:bdr w:val="none" w:sz="0" w:space="0" w:color="auto" w:frame="1"/>
        </w:rPr>
        <w:t>kPa</w:t>
      </w:r>
      <w:r w:rsidR="007726DC">
        <w:rPr>
          <w:rStyle w:val="normaltextrun"/>
          <w:rFonts w:ascii="Calibri" w:hAnsi="Calibri" w:cs="Calibri"/>
          <w:color w:val="000000"/>
          <w:bdr w:val="none" w:sz="0" w:space="0" w:color="auto" w:frame="1"/>
        </w:rPr>
        <w:t xml:space="preserve">) </w:t>
      </w:r>
      <w:r w:rsidR="00FA3EC8">
        <w:rPr>
          <w:rStyle w:val="normaltextrun"/>
          <w:rFonts w:ascii="Calibri" w:hAnsi="Calibri" w:cs="Calibri"/>
          <w:color w:val="000000"/>
          <w:bdr w:val="none" w:sz="0" w:space="0" w:color="auto" w:frame="1"/>
        </w:rPr>
        <w:t xml:space="preserve">fell </w:t>
      </w:r>
      <w:r w:rsidR="00727595">
        <w:rPr>
          <w:rStyle w:val="normaltextrun"/>
          <w:rFonts w:ascii="Calibri" w:hAnsi="Calibri" w:cs="Calibri"/>
          <w:color w:val="000000"/>
          <w:bdr w:val="none" w:sz="0" w:space="0" w:color="auto" w:frame="1"/>
        </w:rPr>
        <w:t xml:space="preserve">within the </w:t>
      </w:r>
      <w:r w:rsidR="004366B9">
        <w:rPr>
          <w:rStyle w:val="normaltextrun"/>
          <w:rFonts w:ascii="Calibri" w:hAnsi="Calibri" w:cs="Calibri"/>
          <w:color w:val="000000"/>
          <w:bdr w:val="none" w:sz="0" w:space="0" w:color="auto" w:frame="1"/>
        </w:rPr>
        <w:t xml:space="preserve">expected </w:t>
      </w:r>
      <w:r w:rsidR="00727595">
        <w:rPr>
          <w:rStyle w:val="normaltextrun"/>
          <w:rFonts w:ascii="Calibri" w:hAnsi="Calibri" w:cs="Calibri"/>
          <w:color w:val="000000"/>
          <w:bdr w:val="none" w:sz="0" w:space="0" w:color="auto" w:frame="1"/>
        </w:rPr>
        <w:t xml:space="preserve">bounds of forefoot </w:t>
      </w:r>
      <w:r w:rsidR="004366B9">
        <w:rPr>
          <w:rStyle w:val="normaltextrun"/>
          <w:rFonts w:ascii="Calibri" w:hAnsi="Calibri" w:cs="Calibri"/>
          <w:color w:val="000000"/>
          <w:bdr w:val="none" w:sz="0" w:space="0" w:color="auto" w:frame="1"/>
        </w:rPr>
        <w:t xml:space="preserve">pressures </w:t>
      </w:r>
      <w:r w:rsidR="00727595">
        <w:rPr>
          <w:rStyle w:val="normaltextrun"/>
          <w:rFonts w:ascii="Calibri" w:hAnsi="Calibri" w:cs="Calibri"/>
          <w:color w:val="000000"/>
          <w:bdr w:val="none" w:sz="0" w:space="0" w:color="auto" w:frame="1"/>
        </w:rPr>
        <w:t xml:space="preserve">during midstance in the presence of an FO. </w:t>
      </w:r>
      <w:r w:rsidR="00B53E9D">
        <w:rPr>
          <w:rStyle w:val="normaltextrun"/>
          <w:rFonts w:ascii="Calibri" w:hAnsi="Calibri" w:cs="Calibri"/>
          <w:color w:val="000000"/>
          <w:bdr w:val="none" w:sz="0" w:space="0" w:color="auto" w:frame="1"/>
        </w:rPr>
        <w:t>Experimental testing of</w:t>
      </w:r>
      <w:r w:rsidR="00DC3C2B">
        <w:rPr>
          <w:rStyle w:val="normaltextrun"/>
          <w:rFonts w:ascii="Calibri" w:hAnsi="Calibri" w:cs="Calibri"/>
          <w:color w:val="000000"/>
          <w:bdr w:val="none" w:sz="0" w:space="0" w:color="auto" w:frame="1"/>
        </w:rPr>
        <w:t xml:space="preserve"> in-shoe midstance pressures of</w:t>
      </w:r>
      <w:r w:rsidR="00B53E9D">
        <w:rPr>
          <w:rStyle w:val="normaltextrun"/>
          <w:rFonts w:ascii="Calibri" w:hAnsi="Calibri" w:cs="Calibri"/>
          <w:color w:val="000000"/>
          <w:bdr w:val="none" w:sz="0" w:space="0" w:color="auto" w:frame="1"/>
        </w:rPr>
        <w:t xml:space="preserve"> </w:t>
      </w:r>
      <w:r w:rsidR="00022037">
        <w:rPr>
          <w:rStyle w:val="normaltextrun"/>
          <w:rFonts w:ascii="Calibri" w:hAnsi="Calibri" w:cs="Calibri"/>
          <w:color w:val="000000"/>
          <w:bdr w:val="none" w:sz="0" w:space="0" w:color="auto" w:frame="1"/>
        </w:rPr>
        <w:t xml:space="preserve">five </w:t>
      </w:r>
      <w:r w:rsidR="00B53E9D">
        <w:rPr>
          <w:rStyle w:val="normaltextrun"/>
          <w:rFonts w:ascii="Calibri" w:hAnsi="Calibri" w:cs="Calibri"/>
          <w:color w:val="000000"/>
          <w:bdr w:val="none" w:sz="0" w:space="0" w:color="auto" w:frame="1"/>
        </w:rPr>
        <w:t xml:space="preserve">healthy participants </w:t>
      </w:r>
      <w:r w:rsidR="00D36EF4">
        <w:rPr>
          <w:rStyle w:val="normaltextrun"/>
          <w:rFonts w:ascii="Calibri" w:hAnsi="Calibri" w:cs="Calibri"/>
          <w:color w:val="000000"/>
          <w:bdr w:val="none" w:sz="0" w:space="0" w:color="auto" w:frame="1"/>
        </w:rPr>
        <w:t xml:space="preserve">recorded </w:t>
      </w:r>
      <w:r w:rsidR="00F30BA5">
        <w:rPr>
          <w:rStyle w:val="normaltextrun"/>
          <w:rFonts w:ascii="Calibri" w:hAnsi="Calibri" w:cs="Calibri"/>
          <w:color w:val="000000"/>
          <w:bdr w:val="none" w:sz="0" w:space="0" w:color="auto" w:frame="1"/>
        </w:rPr>
        <w:t xml:space="preserve">median </w:t>
      </w:r>
      <w:r w:rsidR="00D36EF4">
        <w:rPr>
          <w:rStyle w:val="normaltextrun"/>
          <w:rFonts w:ascii="Calibri" w:hAnsi="Calibri" w:cs="Calibri"/>
          <w:color w:val="000000"/>
          <w:bdr w:val="none" w:sz="0" w:space="0" w:color="auto" w:frame="1"/>
        </w:rPr>
        <w:t xml:space="preserve">peak forefoot pressures of </w:t>
      </w:r>
      <w:r w:rsidR="00F30BA5">
        <w:rPr>
          <w:rStyle w:val="normaltextrun"/>
          <w:rFonts w:ascii="Calibri" w:hAnsi="Calibri" w:cs="Calibri"/>
          <w:color w:val="000000"/>
          <w:bdr w:val="none" w:sz="0" w:space="0" w:color="auto" w:frame="1"/>
        </w:rPr>
        <w:t xml:space="preserve">131kPa (IQR: </w:t>
      </w:r>
      <w:r w:rsidR="00366ACC">
        <w:rPr>
          <w:rStyle w:val="normaltextrun"/>
          <w:rFonts w:ascii="Calibri" w:hAnsi="Calibri" w:cs="Calibri"/>
          <w:color w:val="000000"/>
          <w:bdr w:val="none" w:sz="0" w:space="0" w:color="auto" w:frame="1"/>
        </w:rPr>
        <w:t>95-151kPa)</w:t>
      </w:r>
      <w:r w:rsidR="00261DBF">
        <w:rPr>
          <w:rStyle w:val="normaltextrun"/>
          <w:rFonts w:ascii="Calibri" w:hAnsi="Calibri" w:cs="Calibri"/>
          <w:color w:val="000000"/>
          <w:bdr w:val="none" w:sz="0" w:space="0" w:color="auto" w:frame="1"/>
        </w:rPr>
        <w:t>, see Supplementary Data</w:t>
      </w:r>
      <w:r w:rsidR="007C7EA1">
        <w:rPr>
          <w:rStyle w:val="normaltextrun"/>
          <w:rFonts w:ascii="Calibri" w:hAnsi="Calibri" w:cs="Calibri"/>
          <w:color w:val="000000"/>
          <w:bdr w:val="none" w:sz="0" w:space="0" w:color="auto" w:frame="1"/>
        </w:rPr>
        <w:t xml:space="preserve"> – Section B</w:t>
      </w:r>
      <w:r w:rsidR="00261DBF">
        <w:rPr>
          <w:rStyle w:val="normaltextrun"/>
          <w:rFonts w:ascii="Calibri" w:hAnsi="Calibri" w:cs="Calibri"/>
          <w:color w:val="000000"/>
          <w:bdr w:val="none" w:sz="0" w:space="0" w:color="auto" w:frame="1"/>
        </w:rPr>
        <w:t xml:space="preserve"> for details of the testing</w:t>
      </w:r>
      <w:r w:rsidR="000E4F30">
        <w:rPr>
          <w:rStyle w:val="normaltextrun"/>
          <w:rFonts w:ascii="Calibri" w:hAnsi="Calibri" w:cs="Calibri"/>
          <w:color w:val="000000"/>
          <w:bdr w:val="none" w:sz="0" w:space="0" w:color="auto" w:frame="1"/>
        </w:rPr>
        <w:t>. Though higher tha</w:t>
      </w:r>
      <w:r w:rsidR="007F7DE8">
        <w:rPr>
          <w:rStyle w:val="normaltextrun"/>
          <w:rFonts w:ascii="Calibri" w:hAnsi="Calibri" w:cs="Calibri"/>
          <w:color w:val="000000"/>
          <w:bdr w:val="none" w:sz="0" w:space="0" w:color="auto" w:frame="1"/>
        </w:rPr>
        <w:t>n</w:t>
      </w:r>
      <w:r w:rsidR="000E4F30">
        <w:rPr>
          <w:rStyle w:val="normaltextrun"/>
          <w:rFonts w:ascii="Calibri" w:hAnsi="Calibri" w:cs="Calibri"/>
          <w:color w:val="000000"/>
          <w:bdr w:val="none" w:sz="0" w:space="0" w:color="auto" w:frame="1"/>
        </w:rPr>
        <w:t xml:space="preserve"> the pressure results </w:t>
      </w:r>
      <w:r w:rsidR="00681AAE">
        <w:rPr>
          <w:rStyle w:val="normaltextrun"/>
          <w:rFonts w:ascii="Calibri" w:hAnsi="Calibri" w:cs="Calibri"/>
          <w:color w:val="000000"/>
          <w:bdr w:val="none" w:sz="0" w:space="0" w:color="auto" w:frame="1"/>
        </w:rPr>
        <w:t>in</w:t>
      </w:r>
      <w:r w:rsidR="000E4F30">
        <w:rPr>
          <w:rStyle w:val="normaltextrun"/>
          <w:rFonts w:ascii="Calibri" w:hAnsi="Calibri" w:cs="Calibri"/>
          <w:color w:val="000000"/>
          <w:bdr w:val="none" w:sz="0" w:space="0" w:color="auto" w:frame="1"/>
        </w:rPr>
        <w:t xml:space="preserve"> the present study, the experimental pressures were measured without an FO</w:t>
      </w:r>
      <w:r w:rsidR="00293084">
        <w:rPr>
          <w:rStyle w:val="normaltextrun"/>
          <w:rFonts w:ascii="Calibri" w:hAnsi="Calibri" w:cs="Calibri"/>
          <w:color w:val="000000"/>
          <w:bdr w:val="none" w:sz="0" w:space="0" w:color="auto" w:frame="1"/>
        </w:rPr>
        <w:t>.</w:t>
      </w:r>
      <w:r w:rsidR="00902C35">
        <w:rPr>
          <w:rStyle w:val="normaltextrun"/>
          <w:rFonts w:ascii="Calibri" w:hAnsi="Calibri" w:cs="Calibri"/>
          <w:color w:val="000000"/>
          <w:bdr w:val="none" w:sz="0" w:space="0" w:color="auto" w:frame="1"/>
        </w:rPr>
        <w:t xml:space="preserve"> </w:t>
      </w:r>
      <w:r w:rsidR="00293084">
        <w:rPr>
          <w:rStyle w:val="normaltextrun"/>
          <w:rFonts w:ascii="Calibri" w:hAnsi="Calibri" w:cs="Calibri"/>
          <w:color w:val="000000"/>
          <w:bdr w:val="none" w:sz="0" w:space="0" w:color="auto" w:frame="1"/>
        </w:rPr>
        <w:t>FOs</w:t>
      </w:r>
      <w:r w:rsidR="00902C35">
        <w:rPr>
          <w:rStyle w:val="normaltextrun"/>
          <w:rFonts w:ascii="Calibri" w:hAnsi="Calibri" w:cs="Calibri"/>
          <w:color w:val="000000"/>
          <w:bdr w:val="none" w:sz="0" w:space="0" w:color="auto" w:frame="1"/>
        </w:rPr>
        <w:t xml:space="preserve"> </w:t>
      </w:r>
      <w:r w:rsidR="00440E93">
        <w:rPr>
          <w:rStyle w:val="normaltextrun"/>
          <w:rFonts w:ascii="Calibri" w:hAnsi="Calibri" w:cs="Calibri"/>
          <w:color w:val="000000"/>
          <w:bdr w:val="none" w:sz="0" w:space="0" w:color="auto" w:frame="1"/>
        </w:rPr>
        <w:t>have been shown to</w:t>
      </w:r>
      <w:r w:rsidR="001650FD">
        <w:rPr>
          <w:rStyle w:val="normaltextrun"/>
          <w:rFonts w:ascii="Calibri" w:hAnsi="Calibri" w:cs="Calibri"/>
          <w:color w:val="000000"/>
          <w:bdr w:val="none" w:sz="0" w:space="0" w:color="auto" w:frame="1"/>
        </w:rPr>
        <w:t xml:space="preserve"> </w:t>
      </w:r>
      <w:r w:rsidR="001E06D3">
        <w:rPr>
          <w:rStyle w:val="normaltextrun"/>
          <w:rFonts w:ascii="Calibri" w:hAnsi="Calibri" w:cs="Calibri"/>
          <w:color w:val="000000"/>
          <w:bdr w:val="none" w:sz="0" w:space="0" w:color="auto" w:frame="1"/>
        </w:rPr>
        <w:t>reduce plantar pressures</w:t>
      </w:r>
      <w:r w:rsidR="001650FD">
        <w:rPr>
          <w:rStyle w:val="normaltextrun"/>
          <w:rFonts w:ascii="Calibri" w:hAnsi="Calibri" w:cs="Calibri"/>
          <w:color w:val="000000"/>
          <w:bdr w:val="none" w:sz="0" w:space="0" w:color="auto" w:frame="1"/>
        </w:rPr>
        <w:t xml:space="preserve"> by </w:t>
      </w:r>
      <w:r w:rsidR="00440E93">
        <w:rPr>
          <w:rStyle w:val="normaltextrun"/>
          <w:rFonts w:ascii="Calibri" w:hAnsi="Calibri" w:cs="Calibri"/>
          <w:color w:val="000000"/>
          <w:bdr w:val="none" w:sz="0" w:space="0" w:color="auto" w:frame="1"/>
        </w:rPr>
        <w:t>56</w:t>
      </w:r>
      <w:r w:rsidR="001650FD">
        <w:rPr>
          <w:rStyle w:val="normaltextrun"/>
          <w:rFonts w:ascii="Calibri" w:hAnsi="Calibri" w:cs="Calibri"/>
          <w:color w:val="000000"/>
          <w:bdr w:val="none" w:sz="0" w:space="0" w:color="auto" w:frame="1"/>
        </w:rPr>
        <w:t xml:space="preserve">% </w:t>
      </w:r>
      <w:r w:rsidR="00440E93">
        <w:rPr>
          <w:rStyle w:val="normaltextrun"/>
          <w:rFonts w:ascii="Calibri" w:hAnsi="Calibri" w:cs="Calibri"/>
          <w:color w:val="000000"/>
          <w:bdr w:val="none" w:sz="0" w:space="0" w:color="auto" w:frame="1"/>
        </w:rPr>
        <w:t xml:space="preserve">during stance </w:t>
      </w:r>
      <w:r w:rsidR="00F91B27">
        <w:rPr>
          <w:rStyle w:val="normaltextrun"/>
          <w:rFonts w:ascii="Calibri" w:hAnsi="Calibri" w:cs="Calibri"/>
          <w:color w:val="000000"/>
          <w:bdr w:val="none" w:sz="0" w:space="0" w:color="auto" w:frame="1"/>
        </w:rPr>
        <w:fldChar w:fldCharType="begin"/>
      </w:r>
      <w:r w:rsidR="00A55AC3">
        <w:rPr>
          <w:rStyle w:val="normaltextrun"/>
          <w:rFonts w:ascii="Calibri" w:hAnsi="Calibri" w:cs="Calibri"/>
          <w:color w:val="000000"/>
          <w:bdr w:val="none" w:sz="0" w:space="0" w:color="auto" w:frame="1"/>
        </w:rPr>
        <w:instrText xml:space="preserve"> ADDIN EN.CITE &lt;EndNote&gt;&lt;Cite&gt;&lt;Author&gt;Kato&lt;/Author&gt;&lt;Year&gt;1996&lt;/Year&gt;&lt;RecNum&gt;37&lt;/RecNum&gt;&lt;DisplayText&gt;(47)&lt;/DisplayText&gt;&lt;record&gt;&lt;rec-number&gt;37&lt;/rec-number&gt;&lt;foreign-keys&gt;&lt;key app="EN" db-id="t9d0twvzixtxpkev55fxeer4rsvxavtvf2pa" timestamp="1634832419"&gt;37&lt;/key&gt;&lt;/foreign-keys&gt;&lt;ref-type name="Journal Article"&gt;17&lt;/ref-type&gt;&lt;contributors&gt;&lt;authors&gt;&lt;author&gt;Kato, H.&lt;/author&gt;&lt;author&gt;Takada, T.&lt;/author&gt;&lt;author&gt;Kawamura, T.&lt;/author&gt;&lt;author&gt;Hotta, N.&lt;/author&gt;&lt;author&gt;Torii, S.&lt;/author&gt;&lt;/authors&gt;&lt;/contributors&gt;&lt;titles&gt;&lt;title&gt;The reduction and redistribution of plantar pressures using foot orthoses in diabetic patients&lt;/title&gt;&lt;secondary-title&gt;Diabetes Research and Clinical Practice&lt;/secondary-title&gt;&lt;/titles&gt;&lt;periodical&gt;&lt;full-title&gt;Diabetes Research and Clinical Practice&lt;/full-title&gt;&lt;/periodical&gt;&lt;pages&gt;115-118&lt;/pages&gt;&lt;volume&gt;31&lt;/volume&gt;&lt;number&gt;1&lt;/number&gt;&lt;keywords&gt;&lt;keyword&gt;Diabetic foot&lt;/keyword&gt;&lt;keyword&gt;Foot orthosis&lt;/keyword&gt;&lt;keyword&gt;Peak pressure&lt;/keyword&gt;&lt;keyword&gt;Contact area&lt;/keyword&gt;&lt;keyword&gt;Plantar ulcers&lt;/keyword&gt;&lt;/keywords&gt;&lt;dates&gt;&lt;year&gt;1996&lt;/year&gt;&lt;pub-dates&gt;&lt;date&gt;1996/03/01/&lt;/date&gt;&lt;/pub-dates&gt;&lt;/dates&gt;&lt;isbn&gt;0168-8227&lt;/isbn&gt;&lt;urls&gt;&lt;related-urls&gt;&lt;url&gt;https://www.sciencedirect.com/science/article/pii/0168822796012144&lt;/url&gt;&lt;/related-urls&gt;&lt;/urls&gt;&lt;electronic-resource-num&gt;10.1016/0168-8227(96)01214-4&lt;/electronic-resource-num&gt;&lt;/record&gt;&lt;/Cite&gt;&lt;/EndNote&gt;</w:instrText>
      </w:r>
      <w:r w:rsidR="00F91B27">
        <w:rPr>
          <w:rStyle w:val="normaltextrun"/>
          <w:rFonts w:ascii="Calibri" w:hAnsi="Calibri" w:cs="Calibri"/>
          <w:color w:val="000000"/>
          <w:bdr w:val="none" w:sz="0" w:space="0" w:color="auto" w:frame="1"/>
        </w:rPr>
        <w:fldChar w:fldCharType="separate"/>
      </w:r>
      <w:r w:rsidR="00A55AC3">
        <w:rPr>
          <w:rStyle w:val="normaltextrun"/>
          <w:rFonts w:ascii="Calibri" w:hAnsi="Calibri" w:cs="Calibri"/>
          <w:noProof/>
          <w:color w:val="000000"/>
          <w:bdr w:val="none" w:sz="0" w:space="0" w:color="auto" w:frame="1"/>
        </w:rPr>
        <w:t>(47)</w:t>
      </w:r>
      <w:r w:rsidR="00F91B27">
        <w:rPr>
          <w:rStyle w:val="normaltextrun"/>
          <w:rFonts w:ascii="Calibri" w:hAnsi="Calibri" w:cs="Calibri"/>
          <w:color w:val="000000"/>
          <w:bdr w:val="none" w:sz="0" w:space="0" w:color="auto" w:frame="1"/>
        </w:rPr>
        <w:fldChar w:fldCharType="end"/>
      </w:r>
      <w:r w:rsidR="00902C35">
        <w:rPr>
          <w:rStyle w:val="normaltextrun"/>
          <w:rFonts w:ascii="Calibri" w:hAnsi="Calibri" w:cs="Calibri"/>
          <w:color w:val="000000"/>
          <w:bdr w:val="none" w:sz="0" w:space="0" w:color="auto" w:frame="1"/>
        </w:rPr>
        <w:t>, which would bring the experimental results far more in line with the model predictions</w:t>
      </w:r>
      <w:r w:rsidR="001E06D3">
        <w:rPr>
          <w:rStyle w:val="normaltextrun"/>
          <w:rFonts w:ascii="Calibri" w:hAnsi="Calibri" w:cs="Calibri"/>
          <w:color w:val="000000"/>
          <w:bdr w:val="none" w:sz="0" w:space="0" w:color="auto" w:frame="1"/>
        </w:rPr>
        <w:t>.</w:t>
      </w:r>
      <w:r w:rsidR="00097486">
        <w:rPr>
          <w:rStyle w:val="normaltextrun"/>
          <w:rFonts w:ascii="Calibri" w:hAnsi="Calibri" w:cs="Calibri"/>
          <w:color w:val="000000"/>
          <w:bdr w:val="none" w:sz="0" w:space="0" w:color="auto" w:frame="1"/>
        </w:rPr>
        <w:t xml:space="preserve"> A recent study by Simonsen et al. </w:t>
      </w:r>
      <w:r w:rsidR="00F91B27">
        <w:rPr>
          <w:rStyle w:val="normaltextrun"/>
          <w:rFonts w:ascii="Calibri" w:hAnsi="Calibri" w:cs="Calibri"/>
          <w:color w:val="000000"/>
          <w:bdr w:val="none" w:sz="0" w:space="0" w:color="auto" w:frame="1"/>
        </w:rPr>
        <w:fldChar w:fldCharType="begin"/>
      </w:r>
      <w:r w:rsidR="00A55AC3">
        <w:rPr>
          <w:rStyle w:val="normaltextrun"/>
          <w:rFonts w:ascii="Calibri" w:hAnsi="Calibri" w:cs="Calibri"/>
          <w:color w:val="000000"/>
          <w:bdr w:val="none" w:sz="0" w:space="0" w:color="auto" w:frame="1"/>
        </w:rPr>
        <w:instrText xml:space="preserve"> ADDIN EN.CITE &lt;EndNote&gt;&lt;Cite&gt;&lt;Author&gt;Simonsen&lt;/Author&gt;&lt;Year&gt;2021&lt;/Year&gt;&lt;RecNum&gt;570&lt;/RecNum&gt;&lt;DisplayText&gt;(48)&lt;/DisplayText&gt;&lt;record&gt;&lt;rec-number&gt;570&lt;/rec-number&gt;&lt;foreign-keys&gt;&lt;key app="EN" db-id="x0fafrvs1stpsuetstlvrf55pwwxpve290ft" timestamp="1624113063"&gt;570&lt;/key&gt;&lt;/foreign-keys&gt;&lt;ref-type name="Journal Article"&gt;17&lt;/ref-type&gt;&lt;contributors&gt;&lt;authors&gt;&lt;author&gt;Simonsen, Morten Bilde&lt;/author&gt;&lt;author&gt;Hirata, Rogerio Pessoto&lt;/author&gt;&lt;author&gt;Næsborg-Andersen, Ketill&lt;/author&gt;&lt;author&gt;Leutscher, Peter Derek Christian&lt;/author&gt;&lt;author&gt;Hørslev-Petersen, Kim&lt;/author&gt;&lt;author&gt;Woodburn, James&lt;/author&gt;&lt;author&gt;Andersen, Michael Skipper&lt;/author&gt;&lt;/authors&gt;&lt;/contributors&gt;&lt;titles&gt;&lt;title&gt;Different types of foot orthoses effect on gait mechanics in patients with rheumatoid arthritis&lt;/title&gt;&lt;secondary-title&gt;Journal of Biomechanics&lt;/secondary-title&gt;&lt;/titles&gt;&lt;periodical&gt;&lt;full-title&gt;Journal of Biomechanics&lt;/full-title&gt;&lt;/periodical&gt;&lt;pages&gt;110496&lt;/pages&gt;&lt;keywords&gt;&lt;keyword&gt;Rheumatoid arthritis&lt;/keyword&gt;&lt;keyword&gt;Foot orthotics&lt;/keyword&gt;&lt;keyword&gt;Gait&lt;/keyword&gt;&lt;/keywords&gt;&lt;dates&gt;&lt;year&gt;2021&lt;/year&gt;&lt;pub-dates&gt;&lt;date&gt;2021/04/30/&lt;/date&gt;&lt;/pub-dates&gt;&lt;/dates&gt;&lt;isbn&gt;0021-9290&lt;/isbn&gt;&lt;urls&gt;&lt;related-urls&gt;&lt;url&gt;https://www.sciencedirect.com/science/article/pii/S0021929021002773&lt;/url&gt;&lt;/related-urls&gt;&lt;/urls&gt;&lt;electronic-resource-num&gt;https://doi.org/10.1016/j.jbiomech.2021.110496&lt;/electronic-resource-num&gt;&lt;/record&gt;&lt;/Cite&gt;&lt;/EndNote&gt;</w:instrText>
      </w:r>
      <w:r w:rsidR="00F91B27">
        <w:rPr>
          <w:rStyle w:val="normaltextrun"/>
          <w:rFonts w:ascii="Calibri" w:hAnsi="Calibri" w:cs="Calibri"/>
          <w:color w:val="000000"/>
          <w:bdr w:val="none" w:sz="0" w:space="0" w:color="auto" w:frame="1"/>
        </w:rPr>
        <w:fldChar w:fldCharType="separate"/>
      </w:r>
      <w:r w:rsidR="00A55AC3">
        <w:rPr>
          <w:rStyle w:val="normaltextrun"/>
          <w:rFonts w:ascii="Calibri" w:hAnsi="Calibri" w:cs="Calibri"/>
          <w:noProof/>
          <w:color w:val="000000"/>
          <w:bdr w:val="none" w:sz="0" w:space="0" w:color="auto" w:frame="1"/>
        </w:rPr>
        <w:t>(48)</w:t>
      </w:r>
      <w:r w:rsidR="00F91B27">
        <w:rPr>
          <w:rStyle w:val="normaltextrun"/>
          <w:rFonts w:ascii="Calibri" w:hAnsi="Calibri" w:cs="Calibri"/>
          <w:color w:val="000000"/>
          <w:bdr w:val="none" w:sz="0" w:space="0" w:color="auto" w:frame="1"/>
        </w:rPr>
        <w:fldChar w:fldCharType="end"/>
      </w:r>
      <w:r w:rsidR="00097486">
        <w:rPr>
          <w:rStyle w:val="normaltextrun"/>
          <w:rFonts w:ascii="Calibri" w:hAnsi="Calibri" w:cs="Calibri"/>
          <w:color w:val="000000"/>
          <w:bdr w:val="none" w:sz="0" w:space="0" w:color="auto" w:frame="1"/>
        </w:rPr>
        <w:t xml:space="preserve"> </w:t>
      </w:r>
      <w:r w:rsidR="00097486">
        <w:rPr>
          <w:rStyle w:val="normaltextrun"/>
          <w:rFonts w:ascii="Calibri" w:hAnsi="Calibri" w:cs="Calibri"/>
          <w:color w:val="000000"/>
          <w:bdr w:val="none" w:sz="0" w:space="0" w:color="auto" w:frame="1"/>
        </w:rPr>
        <w:lastRenderedPageBreak/>
        <w:t>measured in-shoe plantar pressures for people with RA wearing orthoses</w:t>
      </w:r>
      <w:r w:rsidR="002E0424">
        <w:rPr>
          <w:rStyle w:val="normaltextrun"/>
          <w:rFonts w:ascii="Calibri" w:hAnsi="Calibri" w:cs="Calibri"/>
          <w:color w:val="000000"/>
          <w:bdr w:val="none" w:sz="0" w:space="0" w:color="auto" w:frame="1"/>
        </w:rPr>
        <w:t>, and found that at 50% of the stance phase</w:t>
      </w:r>
      <w:r w:rsidR="000750CF">
        <w:rPr>
          <w:rStyle w:val="normaltextrun"/>
          <w:rFonts w:ascii="Calibri" w:hAnsi="Calibri" w:cs="Calibri"/>
          <w:color w:val="000000"/>
          <w:bdr w:val="none" w:sz="0" w:space="0" w:color="auto" w:frame="1"/>
        </w:rPr>
        <w:t xml:space="preserve">, peak pressures ranged from </w:t>
      </w:r>
      <w:r w:rsidR="00770752">
        <w:rPr>
          <w:rStyle w:val="normaltextrun"/>
          <w:rFonts w:ascii="Calibri" w:hAnsi="Calibri" w:cs="Calibri"/>
          <w:color w:val="000000"/>
          <w:bdr w:val="none" w:sz="0" w:space="0" w:color="auto" w:frame="1"/>
        </w:rPr>
        <w:t xml:space="preserve">approximately </w:t>
      </w:r>
      <w:r w:rsidR="00F121D5">
        <w:rPr>
          <w:rStyle w:val="normaltextrun"/>
          <w:rFonts w:ascii="Calibri" w:hAnsi="Calibri" w:cs="Calibri"/>
          <w:color w:val="000000"/>
          <w:bdr w:val="none" w:sz="0" w:space="0" w:color="auto" w:frame="1"/>
        </w:rPr>
        <w:t>17-54kPa</w:t>
      </w:r>
      <w:r w:rsidR="00410F2D">
        <w:rPr>
          <w:rStyle w:val="normaltextrun"/>
          <w:rFonts w:ascii="Calibri" w:hAnsi="Calibri" w:cs="Calibri"/>
          <w:color w:val="000000"/>
          <w:bdr w:val="none" w:sz="0" w:space="0" w:color="auto" w:frame="1"/>
        </w:rPr>
        <w:t>, with a mean</w:t>
      </w:r>
      <w:r w:rsidR="002C493E">
        <w:rPr>
          <w:rStyle w:val="normaltextrun"/>
          <w:rFonts w:ascii="Calibri" w:hAnsi="Calibri" w:cs="Calibri"/>
          <w:color w:val="000000"/>
          <w:bdr w:val="none" w:sz="0" w:space="0" w:color="auto" w:frame="1"/>
        </w:rPr>
        <w:t xml:space="preserve"> of around 29kPa</w:t>
      </w:r>
      <w:r w:rsidR="004E6220">
        <w:rPr>
          <w:rStyle w:val="normaltextrun"/>
          <w:rFonts w:ascii="Calibri" w:hAnsi="Calibri" w:cs="Calibri"/>
          <w:color w:val="000000"/>
          <w:bdr w:val="none" w:sz="0" w:space="0" w:color="auto" w:frame="1"/>
        </w:rPr>
        <w:t xml:space="preserve"> with a custom FO</w:t>
      </w:r>
      <w:r w:rsidR="00F121D5">
        <w:rPr>
          <w:rStyle w:val="normaltextrun"/>
          <w:rFonts w:ascii="Calibri" w:hAnsi="Calibri" w:cs="Calibri"/>
          <w:color w:val="000000"/>
          <w:bdr w:val="none" w:sz="0" w:space="0" w:color="auto" w:frame="1"/>
        </w:rPr>
        <w:t>.</w:t>
      </w:r>
      <w:r w:rsidR="001E06D3">
        <w:rPr>
          <w:rStyle w:val="normaltextrun"/>
          <w:rFonts w:ascii="Calibri" w:hAnsi="Calibri" w:cs="Calibri"/>
          <w:color w:val="000000"/>
          <w:bdr w:val="none" w:sz="0" w:space="0" w:color="auto" w:frame="1"/>
        </w:rPr>
        <w:t xml:space="preserve"> </w:t>
      </w:r>
      <w:r w:rsidR="00AC3BEE">
        <w:rPr>
          <w:rStyle w:val="normaltextrun"/>
          <w:rFonts w:ascii="Calibri" w:hAnsi="Calibri" w:cs="Calibri"/>
          <w:color w:val="000000"/>
          <w:bdr w:val="none" w:sz="0" w:space="0" w:color="auto" w:frame="1"/>
        </w:rPr>
        <w:t>Previous studies</w:t>
      </w:r>
      <w:r w:rsidR="001F63FD">
        <w:rPr>
          <w:rStyle w:val="normaltextrun"/>
          <w:rFonts w:ascii="Calibri" w:hAnsi="Calibri" w:cs="Calibri"/>
          <w:color w:val="000000"/>
          <w:bdr w:val="none" w:sz="0" w:space="0" w:color="auto" w:frame="1"/>
        </w:rPr>
        <w:t xml:space="preserve"> of healthy individuals </w:t>
      </w:r>
      <w:r w:rsidR="00E149E3">
        <w:rPr>
          <w:rStyle w:val="normaltextrun"/>
          <w:rFonts w:ascii="Calibri" w:hAnsi="Calibri" w:cs="Calibri"/>
          <w:color w:val="000000"/>
          <w:bdr w:val="none" w:sz="0" w:space="0" w:color="auto" w:frame="1"/>
        </w:rPr>
        <w:t>have</w:t>
      </w:r>
      <w:r w:rsidR="001F63FD">
        <w:rPr>
          <w:rStyle w:val="normaltextrun"/>
          <w:rFonts w:ascii="Calibri" w:hAnsi="Calibri" w:cs="Calibri"/>
          <w:color w:val="000000"/>
          <w:bdr w:val="none" w:sz="0" w:space="0" w:color="auto" w:frame="1"/>
        </w:rPr>
        <w:t xml:space="preserve"> </w:t>
      </w:r>
      <w:r w:rsidR="00CC3A4B">
        <w:rPr>
          <w:rStyle w:val="normaltextrun"/>
          <w:rFonts w:ascii="Calibri" w:hAnsi="Calibri" w:cs="Calibri"/>
          <w:color w:val="000000"/>
          <w:bdr w:val="none" w:sz="0" w:space="0" w:color="auto" w:frame="1"/>
        </w:rPr>
        <w:t xml:space="preserve">found mean midstance forefoot pressures of </w:t>
      </w:r>
      <w:r w:rsidR="003B1B64">
        <w:rPr>
          <w:rStyle w:val="normaltextrun"/>
          <w:rFonts w:ascii="Calibri" w:hAnsi="Calibri" w:cs="Calibri"/>
          <w:color w:val="000000"/>
          <w:bdr w:val="none" w:sz="0" w:space="0" w:color="auto" w:frame="1"/>
        </w:rPr>
        <w:t>approximately 70</w:t>
      </w:r>
      <w:r w:rsidR="00CC3A4B">
        <w:rPr>
          <w:rStyle w:val="normaltextrun"/>
          <w:rFonts w:ascii="Calibri" w:hAnsi="Calibri" w:cs="Calibri"/>
          <w:color w:val="000000"/>
          <w:bdr w:val="none" w:sz="0" w:space="0" w:color="auto" w:frame="1"/>
        </w:rPr>
        <w:t>kPa</w:t>
      </w:r>
      <w:r w:rsidR="006A76AA">
        <w:rPr>
          <w:rStyle w:val="normaltextrun"/>
          <w:rFonts w:ascii="Calibri" w:hAnsi="Calibri" w:cs="Calibri"/>
          <w:color w:val="000000"/>
          <w:bdr w:val="none" w:sz="0" w:space="0" w:color="auto" w:frame="1"/>
        </w:rPr>
        <w:t xml:space="preserve"> </w:t>
      </w:r>
      <w:r w:rsidR="009416B6">
        <w:rPr>
          <w:rStyle w:val="normaltextrun"/>
          <w:rFonts w:ascii="Calibri" w:hAnsi="Calibri" w:cs="Calibri"/>
          <w:color w:val="000000"/>
          <w:bdr w:val="none" w:sz="0" w:space="0" w:color="auto" w:frame="1"/>
        </w:rPr>
        <w:fldChar w:fldCharType="begin"/>
      </w:r>
      <w:r w:rsidR="00A55AC3">
        <w:rPr>
          <w:rStyle w:val="normaltextrun"/>
          <w:rFonts w:ascii="Calibri" w:hAnsi="Calibri" w:cs="Calibri"/>
          <w:color w:val="000000"/>
          <w:bdr w:val="none" w:sz="0" w:space="0" w:color="auto" w:frame="1"/>
        </w:rPr>
        <w:instrText xml:space="preserve"> ADDIN EN.CITE &lt;EndNote&gt;&lt;Cite&gt;&lt;Author&gt;Aliberti&lt;/Author&gt;&lt;Year&gt;2011&lt;/Year&gt;&lt;RecNum&gt;39&lt;/RecNum&gt;&lt;DisplayText&gt;(49)&lt;/DisplayText&gt;&lt;record&gt;&lt;rec-number&gt;39&lt;/rec-number&gt;&lt;foreign-keys&gt;&lt;key app="EN" db-id="t9d0twvzixtxpkev55fxeer4rsvxavtvf2pa" timestamp="1634832419"&gt;39&lt;/key&gt;&lt;/foreign-keys&gt;&lt;ref-type name="Journal Article"&gt;17&lt;/ref-type&gt;&lt;contributors&gt;&lt;authors&gt;&lt;author&gt;Aliberti, S.&lt;/author&gt;&lt;author&gt;Costa Mde, S.&lt;/author&gt;&lt;author&gt;Passaro Ade, C.&lt;/author&gt;&lt;author&gt;Arnone, A. C.&lt;/author&gt;&lt;author&gt;Hirata, R.&lt;/author&gt;&lt;author&gt;Sacco, I. C.&lt;/author&gt;&lt;/authors&gt;&lt;/contributors&gt;&lt;auth-address&gt;Laboratory of Biomechanics of the Human Movement and Posture, Physical Therapy, Speech and Occupational Therapy Department, School of Medicine, University of São Paulo, São Paulo, Brazil.&lt;/auth-address&gt;&lt;titles&gt;&lt;title&gt;Influence of patellofemoral pain syndrome on plantar pressure in the foot rollover process during gait&lt;/title&gt;&lt;secondary-title&gt;Clinics (Sao Paulo)&lt;/secondary-title&gt;&lt;/titles&gt;&lt;periodical&gt;&lt;full-title&gt;Clinics (Sao Paulo)&lt;/full-title&gt;&lt;/periodical&gt;&lt;pages&gt;367-372&lt;/pages&gt;&lt;volume&gt;66&lt;/volume&gt;&lt;number&gt;3&lt;/number&gt;&lt;edition&gt;2011/05/10&lt;/edition&gt;&lt;keywords&gt;&lt;keyword&gt;Adult&lt;/keyword&gt;&lt;keyword&gt;Biomechanical Phenomena/physiology&lt;/keyword&gt;&lt;keyword&gt;Case-Control Studies&lt;/keyword&gt;&lt;keyword&gt;Female&lt;/keyword&gt;&lt;keyword&gt;Foot/*physiopathology&lt;/keyword&gt;&lt;keyword&gt;Gait/*physiology&lt;/keyword&gt;&lt;keyword&gt;Humans&lt;/keyword&gt;&lt;keyword&gt;Male&lt;/keyword&gt;&lt;keyword&gt;Pain Measurement&lt;/keyword&gt;&lt;keyword&gt;Patellofemoral Pain Syndrome/*physiopathology&lt;/keyword&gt;&lt;keyword&gt;*Pressure&lt;/keyword&gt;&lt;keyword&gt;Sex Factors&lt;/keyword&gt;&lt;keyword&gt;Statistics, Nonparametric&lt;/keyword&gt;&lt;keyword&gt;Time Factors&lt;/keyword&gt;&lt;keyword&gt;Young Adult&lt;/keyword&gt;&lt;/keywords&gt;&lt;dates&gt;&lt;year&gt;2011&lt;/year&gt;&lt;/dates&gt;&lt;isbn&gt;1807-5932 (Print)&amp;#xD;1807-5932&lt;/isbn&gt;&lt;accession-num&gt;21552657&lt;/accession-num&gt;&lt;urls&gt;&lt;/urls&gt;&lt;custom2&gt;PMC3071993&lt;/custom2&gt;&lt;electronic-resource-num&gt;10.1590/s1807-59322011000300001&lt;/electronic-resource-num&gt;&lt;remote-database-provider&gt;NLM&lt;/remote-database-provider&gt;&lt;language&gt;eng&lt;/language&gt;&lt;/record&gt;&lt;/Cite&gt;&lt;/EndNote&gt;</w:instrText>
      </w:r>
      <w:r w:rsidR="009416B6">
        <w:rPr>
          <w:rStyle w:val="normaltextrun"/>
          <w:rFonts w:ascii="Calibri" w:hAnsi="Calibri" w:cs="Calibri"/>
          <w:color w:val="000000"/>
          <w:bdr w:val="none" w:sz="0" w:space="0" w:color="auto" w:frame="1"/>
        </w:rPr>
        <w:fldChar w:fldCharType="separate"/>
      </w:r>
      <w:r w:rsidR="00A55AC3">
        <w:rPr>
          <w:rStyle w:val="normaltextrun"/>
          <w:rFonts w:ascii="Calibri" w:hAnsi="Calibri" w:cs="Calibri"/>
          <w:noProof/>
          <w:color w:val="000000"/>
          <w:bdr w:val="none" w:sz="0" w:space="0" w:color="auto" w:frame="1"/>
        </w:rPr>
        <w:t>(49)</w:t>
      </w:r>
      <w:r w:rsidR="009416B6">
        <w:rPr>
          <w:rStyle w:val="normaltextrun"/>
          <w:rFonts w:ascii="Calibri" w:hAnsi="Calibri" w:cs="Calibri"/>
          <w:color w:val="000000"/>
          <w:bdr w:val="none" w:sz="0" w:space="0" w:color="auto" w:frame="1"/>
        </w:rPr>
        <w:fldChar w:fldCharType="end"/>
      </w:r>
      <w:r w:rsidR="008131EA" w:rsidRPr="00646AF5">
        <w:rPr>
          <w:rStyle w:val="normaltextrun"/>
          <w:rFonts w:ascii="Calibri" w:hAnsi="Calibri" w:cs="Calibri"/>
          <w:color w:val="000000"/>
          <w:bdr w:val="none" w:sz="0" w:space="0" w:color="auto" w:frame="1"/>
        </w:rPr>
        <w:t xml:space="preserve"> and 132kPa</w:t>
      </w:r>
      <w:r w:rsidR="006A76AA" w:rsidRPr="00646AF5">
        <w:rPr>
          <w:rStyle w:val="normaltextrun"/>
          <w:rFonts w:ascii="Calibri" w:hAnsi="Calibri" w:cs="Calibri"/>
          <w:color w:val="000000"/>
          <w:bdr w:val="none" w:sz="0" w:space="0" w:color="auto" w:frame="1"/>
        </w:rPr>
        <w:t xml:space="preserve"> (</w:t>
      </w:r>
      <w:proofErr w:type="spellStart"/>
      <w:r w:rsidR="006A76AA" w:rsidRPr="00646AF5">
        <w:rPr>
          <w:rStyle w:val="normaltextrun"/>
          <w:rFonts w:ascii="Calibri" w:hAnsi="Calibri" w:cs="Calibri"/>
          <w:color w:val="000000"/>
          <w:bdr w:val="none" w:sz="0" w:space="0" w:color="auto" w:frame="1"/>
        </w:rPr>
        <w:t>s.d.</w:t>
      </w:r>
      <w:proofErr w:type="spellEnd"/>
      <w:r w:rsidR="006A76AA" w:rsidRPr="00646AF5">
        <w:rPr>
          <w:rStyle w:val="normaltextrun"/>
          <w:rFonts w:ascii="Calibri" w:hAnsi="Calibri" w:cs="Calibri"/>
          <w:color w:val="000000"/>
          <w:bdr w:val="none" w:sz="0" w:space="0" w:color="auto" w:frame="1"/>
        </w:rPr>
        <w:t xml:space="preserve"> 65kPa)</w:t>
      </w:r>
      <w:r w:rsidR="00D045D4" w:rsidRPr="00646AF5">
        <w:rPr>
          <w:rStyle w:val="normaltextrun"/>
          <w:rFonts w:ascii="Calibri" w:hAnsi="Calibri" w:cs="Calibri"/>
          <w:color w:val="000000"/>
          <w:bdr w:val="none" w:sz="0" w:space="0" w:color="auto" w:frame="1"/>
        </w:rPr>
        <w:t xml:space="preserve"> </w:t>
      </w:r>
      <w:r w:rsidR="009416B6">
        <w:rPr>
          <w:rStyle w:val="normaltextrun"/>
          <w:rFonts w:ascii="Calibri" w:hAnsi="Calibri" w:cs="Calibri"/>
          <w:color w:val="000000"/>
          <w:bdr w:val="none" w:sz="0" w:space="0" w:color="auto" w:frame="1"/>
        </w:rPr>
        <w:fldChar w:fldCharType="begin">
          <w:fldData xml:space="preserve">PEVuZE5vdGU+PENpdGU+PEF1dGhvcj5LYW5hdGxpPC9BdXRob3I+PFllYXI+MjAwODwvWWVhcj48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</w:fldData>
        </w:fldChar>
      </w:r>
      <w:r w:rsidR="00A55AC3">
        <w:rPr>
          <w:rStyle w:val="normaltextrun"/>
          <w:rFonts w:ascii="Calibri" w:hAnsi="Calibri" w:cs="Calibri"/>
          <w:color w:val="000000"/>
          <w:bdr w:val="none" w:sz="0" w:space="0" w:color="auto" w:frame="1"/>
        </w:rPr>
        <w:instrText xml:space="preserve"> ADDIN EN.CITE </w:instrText>
      </w:r>
      <w:r w:rsidR="00A55AC3">
        <w:rPr>
          <w:rStyle w:val="normaltextrun"/>
          <w:rFonts w:ascii="Calibri" w:hAnsi="Calibri" w:cs="Calibri"/>
          <w:color w:val="000000"/>
          <w:bdr w:val="none" w:sz="0" w:space="0" w:color="auto" w:frame="1"/>
        </w:rPr>
        <w:fldChar w:fldCharType="begin">
          <w:fldData xml:space="preserve">PEVuZE5vdGU+PENpdGU+PEF1dGhvcj5LYW5hdGxpPC9BdXRob3I+PFllYXI+MjAwODwvWWVhcj48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</w:fldData>
        </w:fldChar>
      </w:r>
      <w:r w:rsidR="00A55AC3">
        <w:rPr>
          <w:rStyle w:val="normaltextrun"/>
          <w:rFonts w:ascii="Calibri" w:hAnsi="Calibri" w:cs="Calibri"/>
          <w:color w:val="000000"/>
          <w:bdr w:val="none" w:sz="0" w:space="0" w:color="auto" w:frame="1"/>
        </w:rPr>
        <w:instrText xml:space="preserve"> ADDIN EN.CITE.DATA </w:instrText>
      </w:r>
      <w:r w:rsidR="00A55AC3">
        <w:rPr>
          <w:rStyle w:val="normaltextrun"/>
          <w:rFonts w:ascii="Calibri" w:hAnsi="Calibri" w:cs="Calibri"/>
          <w:color w:val="000000"/>
          <w:bdr w:val="none" w:sz="0" w:space="0" w:color="auto" w:frame="1"/>
        </w:rPr>
      </w:r>
      <w:r w:rsidR="00A55AC3">
        <w:rPr>
          <w:rStyle w:val="normaltextrun"/>
          <w:rFonts w:ascii="Calibri" w:hAnsi="Calibri" w:cs="Calibri"/>
          <w:color w:val="000000"/>
          <w:bdr w:val="none" w:sz="0" w:space="0" w:color="auto" w:frame="1"/>
        </w:rPr>
        <w:fldChar w:fldCharType="end"/>
      </w:r>
      <w:r w:rsidR="009416B6">
        <w:rPr>
          <w:rStyle w:val="normaltextrun"/>
          <w:rFonts w:ascii="Calibri" w:hAnsi="Calibri" w:cs="Calibri"/>
          <w:color w:val="000000"/>
          <w:bdr w:val="none" w:sz="0" w:space="0" w:color="auto" w:frame="1"/>
        </w:rPr>
      </w:r>
      <w:r w:rsidR="009416B6">
        <w:rPr>
          <w:rStyle w:val="normaltextrun"/>
          <w:rFonts w:ascii="Calibri" w:hAnsi="Calibri" w:cs="Calibri"/>
          <w:color w:val="000000"/>
          <w:bdr w:val="none" w:sz="0" w:space="0" w:color="auto" w:frame="1"/>
        </w:rPr>
        <w:fldChar w:fldCharType="separate"/>
      </w:r>
      <w:r w:rsidR="00A55AC3">
        <w:rPr>
          <w:rStyle w:val="normaltextrun"/>
          <w:rFonts w:ascii="Calibri" w:hAnsi="Calibri" w:cs="Calibri"/>
          <w:noProof/>
          <w:color w:val="000000"/>
          <w:bdr w:val="none" w:sz="0" w:space="0" w:color="auto" w:frame="1"/>
        </w:rPr>
        <w:t>(50)</w:t>
      </w:r>
      <w:r w:rsidR="009416B6">
        <w:rPr>
          <w:rStyle w:val="normaltextrun"/>
          <w:rFonts w:ascii="Calibri" w:hAnsi="Calibri" w:cs="Calibri"/>
          <w:color w:val="000000"/>
          <w:bdr w:val="none" w:sz="0" w:space="0" w:color="auto" w:frame="1"/>
        </w:rPr>
        <w:fldChar w:fldCharType="end"/>
      </w:r>
      <w:r w:rsidR="00D045D4" w:rsidRPr="00646AF5">
        <w:rPr>
          <w:rStyle w:val="normaltextrun"/>
          <w:rFonts w:ascii="Calibri" w:hAnsi="Calibri" w:cs="Calibri"/>
          <w:color w:val="000000"/>
          <w:bdr w:val="none" w:sz="0" w:space="0" w:color="auto" w:frame="1"/>
        </w:rPr>
        <w:t xml:space="preserve">, </w:t>
      </w:r>
      <w:r w:rsidR="00646AF5">
        <w:rPr>
          <w:rStyle w:val="normaltextrun"/>
          <w:rFonts w:ascii="Calibri" w:hAnsi="Calibri" w:cs="Calibri"/>
          <w:color w:val="000000"/>
          <w:bdr w:val="none" w:sz="0" w:space="0" w:color="auto" w:frame="1"/>
        </w:rPr>
        <w:t>though these values were obtained barefoot</w:t>
      </w:r>
      <w:r w:rsidR="00EF24F0">
        <w:rPr>
          <w:rStyle w:val="normaltextrun"/>
          <w:rFonts w:ascii="Calibri" w:hAnsi="Calibri" w:cs="Calibri"/>
          <w:color w:val="000000"/>
          <w:bdr w:val="none" w:sz="0" w:space="0" w:color="auto" w:frame="1"/>
        </w:rPr>
        <w:t xml:space="preserve"> which causes higher plantar pressures than when shod</w:t>
      </w:r>
      <w:r w:rsidR="00646AF5">
        <w:rPr>
          <w:rStyle w:val="normaltextrun"/>
          <w:rFonts w:ascii="Calibri" w:hAnsi="Calibri" w:cs="Calibri"/>
          <w:color w:val="000000"/>
          <w:bdr w:val="none" w:sz="0" w:space="0" w:color="auto" w:frame="1"/>
        </w:rPr>
        <w:t>.</w:t>
      </w:r>
      <w:r w:rsidR="00963F6B">
        <w:rPr>
          <w:rStyle w:val="normaltextrun"/>
          <w:rFonts w:ascii="Calibri" w:hAnsi="Calibri" w:cs="Calibri"/>
          <w:color w:val="000000"/>
          <w:bdr w:val="none" w:sz="0" w:space="0" w:color="auto" w:frame="1"/>
        </w:rPr>
        <w:t xml:space="preserve"> </w:t>
      </w:r>
      <w:r w:rsidR="00F1331A">
        <w:t xml:space="preserve">Additionally, </w:t>
      </w:r>
      <w:r w:rsidR="00AD7BDC">
        <w:t>the shear strains in the present models were</w:t>
      </w:r>
      <w:r w:rsidR="007A7B5F">
        <w:t xml:space="preserve"> concentrated around the bones</w:t>
      </w:r>
      <w:r w:rsidR="002A073A">
        <w:t>,</w:t>
      </w:r>
      <w:r w:rsidR="00AF6982">
        <w:t xml:space="preserve"> with </w:t>
      </w:r>
      <w:r w:rsidR="004366B9">
        <w:t>lower</w:t>
      </w:r>
      <w:r w:rsidR="00AF6982">
        <w:t xml:space="preserve"> </w:t>
      </w:r>
      <w:r w:rsidR="004366B9">
        <w:t xml:space="preserve">tissue </w:t>
      </w:r>
      <w:r w:rsidR="00AF6982">
        <w:t>strain</w:t>
      </w:r>
      <w:r w:rsidR="004366B9">
        <w:t>s</w:t>
      </w:r>
      <w:r w:rsidR="00AF6982">
        <w:t xml:space="preserve"> elsewhere</w:t>
      </w:r>
      <w:r w:rsidR="00B65BA1">
        <w:t xml:space="preserve"> (</w:t>
      </w:r>
      <w:r w:rsidR="00B65BA1" w:rsidRPr="00790BFC">
        <w:t>Fig</w:t>
      </w:r>
      <w:r w:rsidR="00790BFC" w:rsidRPr="00790BFC">
        <w:t>.</w:t>
      </w:r>
      <w:r w:rsidR="00A33D80">
        <w:t>4</w:t>
      </w:r>
      <w:r w:rsidR="00B65BA1">
        <w:t>)</w:t>
      </w:r>
      <w:r w:rsidR="00AD7BDC">
        <w:t xml:space="preserve">. </w:t>
      </w:r>
      <w:r w:rsidR="008B42E0">
        <w:t>These strain distributions are</w:t>
      </w:r>
      <w:r w:rsidR="00B713CD">
        <w:t xml:space="preserve"> a well-established occurrence </w:t>
      </w:r>
      <w:r w:rsidR="0085792A">
        <w:t xml:space="preserve">in the foot </w:t>
      </w:r>
      <w:r w:rsidR="009416B6">
        <w:fldChar w:fldCharType="begin"/>
      </w:r>
      <w:r w:rsidR="00A55AC3">
        <w:instrText xml:space="preserve"> ADDIN EN.CITE &lt;EndNote&gt;&lt;Cite&gt;&lt;Author&gt;Luboz&lt;/Author&gt;&lt;Year&gt;2014&lt;/Year&gt;&lt;RecNum&gt;41&lt;/RecNum&gt;&lt;DisplayText&gt;(51)&lt;/DisplayText&gt;&lt;record&gt;&lt;rec-number&gt;41&lt;/rec-number&gt;&lt;foreign-keys&gt;&lt;key app="EN" db-id="t9d0twvzixtxpkev55fxeer4rsvxavtvf2pa" timestamp="1634832419"&gt;41&lt;/key&gt;&lt;/foreign-keys&gt;&lt;ref-type name="Journal Article"&gt;17&lt;/ref-type&gt;&lt;contributors&gt;&lt;authors&gt;&lt;author&gt;Luboz, V.&lt;/author&gt;&lt;author&gt;Perrier, A.&lt;/author&gt;&lt;author&gt;Stavness, I.&lt;/author&gt;&lt;author&gt;Lloyd, J. E.&lt;/author&gt;&lt;author&gt;Bucki, M.&lt;/author&gt;&lt;author&gt;Cannard, F.&lt;/author&gt;&lt;author&gt;Diot, B.&lt;/author&gt;&lt;author&gt;Vuillerme, N.&lt;/author&gt;&lt;author&gt;Payan, Y.&lt;/author&gt;&lt;/authors&gt;&lt;/contributors&gt;&lt;titles&gt;&lt;title&gt;Foot ulcer prevention using biomechanical modelling&lt;/title&gt;&lt;secondary-title&gt;Computer Methods in Biomechanics and Biomedical Engineering: Imaging &amp;amp; Visualization&lt;/secondary-title&gt;&lt;/titles&gt;&lt;periodical&gt;&lt;full-title&gt;Computer Methods in Biomechanics and Biomedical Engineering: Imaging &amp;amp; Visualization&lt;/full-title&gt;&lt;/periodical&gt;&lt;pages&gt;189-196&lt;/pages&gt;&lt;volume&gt;2&lt;/volume&gt;&lt;number&gt;4&lt;/number&gt;&lt;dates&gt;&lt;year&gt;2014&lt;/year&gt;&lt;pub-dates&gt;&lt;date&gt;2014/10/02&lt;/date&gt;&lt;/pub-dates&gt;&lt;/dates&gt;&lt;publisher&gt;Taylor &amp;amp; Francis&lt;/publisher&gt;&lt;isbn&gt;2168-1163&lt;/isbn&gt;&lt;urls&gt;&lt;related-urls&gt;&lt;url&gt;https://doi.org/10.1080/21681163.2013.837410&lt;/url&gt;&lt;/related-urls&gt;&lt;/urls&gt;&lt;electronic-resource-num&gt;10.1080/21681163.2013.837410&lt;/electronic-resource-num&gt;&lt;/record&gt;&lt;/Cite&gt;&lt;/EndNote&gt;</w:instrText>
      </w:r>
      <w:r w:rsidR="009416B6">
        <w:fldChar w:fldCharType="separate"/>
      </w:r>
      <w:r w:rsidR="00A55AC3">
        <w:rPr>
          <w:noProof/>
        </w:rPr>
        <w:t>(51)</w:t>
      </w:r>
      <w:r w:rsidR="009416B6">
        <w:fldChar w:fldCharType="end"/>
      </w:r>
      <w:r w:rsidR="008E5707">
        <w:t xml:space="preserve">, and corresponds to common sites of ulceration </w:t>
      </w:r>
      <w:r w:rsidR="001A17BF">
        <w:t xml:space="preserve">due to RA </w:t>
      </w:r>
      <w:r w:rsidR="0038649D">
        <w:fldChar w:fldCharType="begin"/>
      </w:r>
      <w:r w:rsidR="00A55AC3">
        <w:instrText xml:space="preserve"> ADDIN EN.CITE &lt;EndNote&gt;&lt;Cite&gt;&lt;Author&gt;Firth&lt;/Author&gt;&lt;Year&gt;2008&lt;/Year&gt;&lt;RecNum&gt;7&lt;/RecNum&gt;&lt;DisplayText&gt;(8)&lt;/DisplayText&gt;&lt;record&gt;&lt;rec-number&gt;7&lt;/rec-number&gt;&lt;foreign-keys&gt;&lt;key app="EN" db-id="t9d0twvzixtxpkev55fxeer4rsvxavtvf2pa" timestamp="1634832418"&gt;7&lt;/key&gt;&lt;/foreign-keys&gt;&lt;ref-type name="Journal Article"&gt;17&lt;/ref-type&gt;&lt;contributors&gt;&lt;authors&gt;&lt;author&gt;Firth, Jill&lt;/author&gt;&lt;author&gt;Hale, Claire&lt;/author&gt;&lt;author&gt;Helliwell, Philip&lt;/author&gt;&lt;author&gt;Hill, Jackie&lt;/author&gt;&lt;author&gt;Nelson, E. Andrea&lt;/author&gt;&lt;/authors&gt;&lt;/contributors&gt;&lt;titles&gt;&lt;title&gt;The prevalence of foot ulceration in patients with rheumatoid arthritis&lt;/title&gt;&lt;secondary-title&gt;Arthritis Care &amp;amp; Research&lt;/secondary-title&gt;&lt;/titles&gt;&lt;periodical&gt;&lt;full-title&gt;Arthritis Care &amp;amp; Research&lt;/full-title&gt;&lt;/periodical&gt;&lt;pages&gt;200-205&lt;/pages&gt;&lt;volume&gt;59&lt;/volume&gt;&lt;number&gt;2&lt;/number&gt;&lt;dates&gt;&lt;year&gt;2008&lt;/year&gt;&lt;/dates&gt;&lt;isbn&gt;0004-3591&lt;/isbn&gt;&lt;urls&gt;&lt;related-urls&gt;&lt;url&gt;https://onlinelibrary.wiley.com/doi/abs/10.1002/art.23335&lt;/url&gt;&lt;/related-urls&gt;&lt;/urls&gt;&lt;electronic-resource-num&gt;10.1002/art.23335&lt;/electronic-resource-num&gt;&lt;/record&gt;&lt;/Cite&gt;&lt;/EndNote&gt;</w:instrText>
      </w:r>
      <w:r w:rsidR="0038649D">
        <w:fldChar w:fldCharType="separate"/>
      </w:r>
      <w:r w:rsidR="00A55AC3">
        <w:rPr>
          <w:noProof/>
        </w:rPr>
        <w:t>(8)</w:t>
      </w:r>
      <w:r w:rsidR="0038649D">
        <w:fldChar w:fldCharType="end"/>
      </w:r>
      <w:r w:rsidR="001A17BF">
        <w:t xml:space="preserve">. </w:t>
      </w:r>
      <w:r w:rsidR="007B75E2">
        <w:t>T</w:t>
      </w:r>
      <w:r w:rsidR="00C75EA4">
        <w:t>he models predicted results within the expected range, and produced trends</w:t>
      </w:r>
      <w:r w:rsidR="00604ABD">
        <w:t xml:space="preserve"> based on </w:t>
      </w:r>
      <w:r w:rsidR="007453C8">
        <w:t>participant</w:t>
      </w:r>
      <w:r w:rsidR="00A13209">
        <w:t xml:space="preserve"> clinical and morphological data</w:t>
      </w:r>
      <w:r w:rsidR="007453C8">
        <w:t>,</w:t>
      </w:r>
      <w:r w:rsidR="007B75E2">
        <w:t xml:space="preserve"> which</w:t>
      </w:r>
      <w:r w:rsidR="007453C8">
        <w:t xml:space="preserve"> is a promising sign that the</w:t>
      </w:r>
      <w:r w:rsidR="00BB5F0B">
        <w:t>y</w:t>
      </w:r>
      <w:r w:rsidR="007453C8">
        <w:t xml:space="preserve"> would be suitable for assessing FO and footwear choices across a population.</w:t>
      </w:r>
    </w:p>
    <w:p w14:paraId="208E3DCB" w14:textId="37F2928F" w:rsidR="007E6531" w:rsidRPr="00E4741F" w:rsidRDefault="006432F3" w:rsidP="007E6531">
      <w:pPr>
        <w:rPr>
          <w:i/>
          <w:iCs/>
        </w:rPr>
      </w:pPr>
      <w:r>
        <w:t xml:space="preserve">One of the clearest trends </w:t>
      </w:r>
      <w:r w:rsidR="00802EE5">
        <w:t>observed was the effect of BMI on pressure and shear strain</w:t>
      </w:r>
      <w:r w:rsidR="00387117">
        <w:t xml:space="preserve"> predictions</w:t>
      </w:r>
      <w:r w:rsidR="00C732CB">
        <w:t xml:space="preserve">, with high BMI posing </w:t>
      </w:r>
      <w:r w:rsidR="00992519">
        <w:t xml:space="preserve">more risks. </w:t>
      </w:r>
      <w:r w:rsidR="007453C8">
        <w:t>T</w:t>
      </w:r>
      <w:r w:rsidR="0065624A">
        <w:t>he differences in model resul</w:t>
      </w:r>
      <w:r w:rsidR="00673CC2">
        <w:t>t</w:t>
      </w:r>
      <w:r w:rsidR="0065624A">
        <w:t>s</w:t>
      </w:r>
      <w:r w:rsidR="00673CC2">
        <w:t xml:space="preserve"> between participants</w:t>
      </w:r>
      <w:r w:rsidR="00992519">
        <w:t xml:space="preserve"> w</w:t>
      </w:r>
      <w:r w:rsidR="0065624A">
        <w:t>ere</w:t>
      </w:r>
      <w:r w:rsidR="00992519">
        <w:t xml:space="preserve"> not just due to the </w:t>
      </w:r>
      <w:r w:rsidR="00673CC2">
        <w:t xml:space="preserve">applied </w:t>
      </w:r>
      <w:r w:rsidR="003D6F0C">
        <w:t>loading conditions, which were based on participant weight</w:t>
      </w:r>
      <w:r w:rsidR="0065624A">
        <w:t xml:space="preserve">. </w:t>
      </w:r>
      <w:r w:rsidR="0047467E">
        <w:t>Three participants (P1, P3, P7) had</w:t>
      </w:r>
      <w:r w:rsidR="00A7397B">
        <w:t xml:space="preserve"> identical weights</w:t>
      </w:r>
      <w:r w:rsidR="00BF3FE6">
        <w:t xml:space="preserve"> and thus similar </w:t>
      </w:r>
      <w:r w:rsidR="00E86D09">
        <w:t>applied loads, but their BMIs differed as did the</w:t>
      </w:r>
      <w:r w:rsidR="00E90850">
        <w:t xml:space="preserve"> model results.</w:t>
      </w:r>
      <w:r w:rsidR="00BF3FE6">
        <w:t xml:space="preserve"> </w:t>
      </w:r>
      <w:r w:rsidR="003804B0">
        <w:t>I</w:t>
      </w:r>
      <w:r w:rsidR="007A7050">
        <w:t xml:space="preserve">ndividuals with </w:t>
      </w:r>
      <w:r w:rsidR="009045D7">
        <w:t xml:space="preserve">both </w:t>
      </w:r>
      <w:r w:rsidR="007A7050">
        <w:t xml:space="preserve">RA and increased BMI </w:t>
      </w:r>
      <w:r w:rsidR="00516AA2">
        <w:t>experience</w:t>
      </w:r>
      <w:r w:rsidR="007A7050">
        <w:t xml:space="preserve"> increased pain, MTP joint swelling, activity limitation, and in-shoe pressures</w:t>
      </w:r>
      <w:r w:rsidR="001F0384">
        <w:t xml:space="preserve"> but little change </w:t>
      </w:r>
      <w:r w:rsidR="007A7050">
        <w:t xml:space="preserve">to </w:t>
      </w:r>
      <w:r w:rsidR="001F0384">
        <w:t>barefoot</w:t>
      </w:r>
      <w:r w:rsidR="007A7050">
        <w:t xml:space="preserve"> pressures </w:t>
      </w:r>
      <w:r w:rsidR="009416B6">
        <w:fldChar w:fldCharType="begin"/>
      </w:r>
      <w:r w:rsidR="00A55AC3">
        <w:instrText xml:space="preserve"> ADDIN EN.CITE &lt;EndNote&gt;&lt;Cite&gt;&lt;Author&gt;Dahmen&lt;/Author&gt;&lt;Year&gt;2020&lt;/Year&gt;&lt;RecNum&gt;24&lt;/RecNum&gt;&lt;DisplayText&gt;(26)&lt;/DisplayText&gt;&lt;record&gt;&lt;rec-number&gt;24&lt;/rec-number&gt;&lt;foreign-keys&gt;&lt;key app="EN" db-id="t9d0twvzixtxpkev55fxeer4rsvxavtvf2pa" timestamp="1634832419"&gt;24&lt;/key&gt;&lt;/foreign-keys&gt;&lt;ref-type name="Journal Article"&gt;17&lt;/ref-type&gt;&lt;contributors&gt;&lt;authors&gt;&lt;author&gt;Dahmen, R.&lt;/author&gt;&lt;author&gt;Konings-Pijnappels, A.&lt;/author&gt;&lt;author&gt;Kerkhof, S.&lt;/author&gt;&lt;author&gt;Verberne, S.&lt;/author&gt;&lt;author&gt;Boers, M.&lt;/author&gt;&lt;author&gt;Roorda, L. D.&lt;/author&gt;&lt;author&gt;van der Leeden, M.&lt;/author&gt;&lt;/authors&gt;&lt;/contributors&gt;&lt;titles&gt;&lt;title&gt;Higher body mass index is associated with lower foot health in patients with rheumatoid arthritis: baseline results of the Amsterdam-Foot cohort&lt;/title&gt;&lt;secondary-title&gt;Scandinavian Journal of Rheumatology&lt;/secondary-title&gt;&lt;/titles&gt;&lt;periodical&gt;&lt;full-title&gt;Scandinavian Journal of Rheumatology&lt;/full-title&gt;&lt;/periodical&gt;&lt;pages&gt;186-194&lt;/pages&gt;&lt;volume&gt;49&lt;/volume&gt;&lt;number&gt;3&lt;/number&gt;&lt;dates&gt;&lt;year&gt;2020&lt;/year&gt;&lt;pub-dates&gt;&lt;date&gt;2020/05/03&lt;/date&gt;&lt;/pub-dates&gt;&lt;/dates&gt;&lt;publisher&gt;Taylor &amp;amp; Francis&lt;/publisher&gt;&lt;isbn&gt;0300-9742&lt;/isbn&gt;&lt;urls&gt;&lt;related-urls&gt;&lt;url&gt;https://doi.org/10.1080/03009742.2019.1663920&lt;/url&gt;&lt;/related-urls&gt;&lt;/urls&gt;&lt;electronic-resource-num&gt;10.1080/03009742.2019.1663920&lt;/electronic-resource-num&gt;&lt;/record&gt;&lt;/Cite&gt;&lt;/EndNote&gt;</w:instrText>
      </w:r>
      <w:r w:rsidR="009416B6">
        <w:fldChar w:fldCharType="separate"/>
      </w:r>
      <w:r w:rsidR="00A55AC3">
        <w:rPr>
          <w:noProof/>
        </w:rPr>
        <w:t>(26)</w:t>
      </w:r>
      <w:r w:rsidR="009416B6">
        <w:fldChar w:fldCharType="end"/>
      </w:r>
      <w:r w:rsidR="009D3268">
        <w:t xml:space="preserve">. </w:t>
      </w:r>
      <w:r w:rsidR="000047DF">
        <w:t xml:space="preserve">Thus, restricting the foot within a shoe caused more issues for those with higher BMIs, who may already be adversely affected due to higher loads going through the foot </w:t>
      </w:r>
      <w:r w:rsidR="000047DF">
        <w:fldChar w:fldCharType="begin">
          <w:fldData xml:space="preserve">PEVuZE5vdGU+PENpdGU+PEF1dGhvcj5NaWNrbGU8L0F1dGhvcj48WWVhcj4yMDE1PC9ZZWFyPjxS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</w:fldData>
        </w:fldChar>
      </w:r>
      <w:r w:rsidR="00A55AC3">
        <w:instrText xml:space="preserve"> ADDIN EN.CITE </w:instrText>
      </w:r>
      <w:r w:rsidR="00A55AC3">
        <w:fldChar w:fldCharType="begin">
          <w:fldData xml:space="preserve">PEVuZE5vdGU+PENpdGU+PEF1dGhvcj5NaWNrbGU8L0F1dGhvcj48WWVhcj4yMDE1PC9ZZWFyPjxS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</w:fldData>
        </w:fldChar>
      </w:r>
      <w:r w:rsidR="00A55AC3">
        <w:instrText xml:space="preserve"> ADDIN EN.CITE.DATA </w:instrText>
      </w:r>
      <w:r w:rsidR="00A55AC3">
        <w:fldChar w:fldCharType="end"/>
      </w:r>
      <w:r w:rsidR="000047DF">
        <w:fldChar w:fldCharType="separate"/>
      </w:r>
      <w:r w:rsidR="00A55AC3">
        <w:rPr>
          <w:noProof/>
        </w:rPr>
        <w:t>(52)</w:t>
      </w:r>
      <w:r w:rsidR="000047DF">
        <w:fldChar w:fldCharType="end"/>
      </w:r>
      <w:r w:rsidR="000047DF">
        <w:t xml:space="preserve">. </w:t>
      </w:r>
      <w:r w:rsidR="003804B0">
        <w:t>Additionally, p</w:t>
      </w:r>
      <w:r w:rsidR="003804B0" w:rsidRPr="00730122">
        <w:t>eople with high BMI may have different requirements for an FO to provide the necessary shock absorption.</w:t>
      </w:r>
      <w:r w:rsidR="003804B0">
        <w:t xml:space="preserve"> </w:t>
      </w:r>
      <w:r w:rsidR="00DC469A">
        <w:t>T</w:t>
      </w:r>
      <w:r w:rsidR="003A6299">
        <w:t>he importance of including the shoe</w:t>
      </w:r>
      <w:r w:rsidR="00BB04E1">
        <w:t xml:space="preserve"> </w:t>
      </w:r>
      <w:r w:rsidR="003A6299">
        <w:t xml:space="preserve">in </w:t>
      </w:r>
      <w:r w:rsidR="00614373">
        <w:t>modelling of this nature</w:t>
      </w:r>
      <w:r w:rsidR="00EB64B7">
        <w:t xml:space="preserve"> </w:t>
      </w:r>
      <w:r w:rsidR="00EB4360">
        <w:t xml:space="preserve">is </w:t>
      </w:r>
      <w:r w:rsidR="00DC469A">
        <w:t>clear</w:t>
      </w:r>
      <w:r w:rsidR="00EB64B7">
        <w:t xml:space="preserve">, </w:t>
      </w:r>
      <w:r w:rsidR="00EB4360">
        <w:t>and</w:t>
      </w:r>
      <w:r w:rsidR="00F34867">
        <w:t xml:space="preserve"> </w:t>
      </w:r>
      <w:r w:rsidR="0084753D">
        <w:t>that the current models can assess risk</w:t>
      </w:r>
      <w:r w:rsidR="00D611C1">
        <w:t xml:space="preserve"> and requirements based on BMI</w:t>
      </w:r>
      <w:r w:rsidR="00C407FD">
        <w:t xml:space="preserve"> is beneficial to FO design</w:t>
      </w:r>
      <w:r w:rsidR="00D611C1">
        <w:t>.</w:t>
      </w:r>
      <w:r w:rsidR="00F34867">
        <w:t xml:space="preserve"> </w:t>
      </w:r>
    </w:p>
    <w:p w14:paraId="66FF026B" w14:textId="660217A2" w:rsidR="00920E10" w:rsidRDefault="000F2479" w:rsidP="007E6531">
      <w:r>
        <w:t xml:space="preserve">The </w:t>
      </w:r>
      <w:r w:rsidR="008E7153">
        <w:t xml:space="preserve">curvature of the medial plantar </w:t>
      </w:r>
      <w:r w:rsidR="00E66722">
        <w:t>MH1 was also</w:t>
      </w:r>
      <w:r w:rsidR="00A62701">
        <w:t xml:space="preserve"> relat</w:t>
      </w:r>
      <w:r w:rsidR="00E66722">
        <w:t>ed</w:t>
      </w:r>
      <w:r w:rsidR="00A62701">
        <w:t xml:space="preserve"> to </w:t>
      </w:r>
      <w:r w:rsidR="008E7153">
        <w:t xml:space="preserve">the model </w:t>
      </w:r>
      <w:r w:rsidR="00665EE5">
        <w:t>predictions</w:t>
      </w:r>
      <w:r w:rsidR="008E7153">
        <w:t>.</w:t>
      </w:r>
      <w:r w:rsidR="00D81C66">
        <w:t xml:space="preserve"> Individuals with </w:t>
      </w:r>
      <w:r w:rsidR="0055510C">
        <w:t>a more rounded MH1</w:t>
      </w:r>
      <w:r w:rsidR="00A62701">
        <w:t xml:space="preserve"> </w:t>
      </w:r>
      <w:r w:rsidR="0055510C">
        <w:t>tended to produce lower model results and vice versa.</w:t>
      </w:r>
      <w:r w:rsidR="00B27E13">
        <w:t xml:space="preserve"> </w:t>
      </w:r>
      <w:r w:rsidR="00FA1C65">
        <w:t>The</w:t>
      </w:r>
      <w:r w:rsidR="00E966B2">
        <w:t xml:space="preserve"> highest shear strains were also observed in the</w:t>
      </w:r>
      <w:r w:rsidR="00FA1C65">
        <w:t xml:space="preserve"> tissue surrounding this region</w:t>
      </w:r>
      <w:r w:rsidR="001127DF">
        <w:t xml:space="preserve">. This was likely due to a combination of the </w:t>
      </w:r>
      <w:r w:rsidR="006238B9">
        <w:t xml:space="preserve">medially skewed loading, </w:t>
      </w:r>
      <w:r w:rsidR="00B33028">
        <w:t xml:space="preserve">and compression of the tissue between the </w:t>
      </w:r>
      <w:r w:rsidR="00AC5F7D">
        <w:t>bony prominence</w:t>
      </w:r>
      <w:r w:rsidR="00B33028">
        <w:t xml:space="preserve"> and insole</w:t>
      </w:r>
      <w:r w:rsidR="00F5190F">
        <w:t>/</w:t>
      </w:r>
      <w:r w:rsidR="00B33028">
        <w:t>shoe</w:t>
      </w:r>
      <w:r w:rsidR="00AC5F7D">
        <w:t>.</w:t>
      </w:r>
      <w:r w:rsidR="004E67DB">
        <w:t xml:space="preserve"> </w:t>
      </w:r>
      <w:r w:rsidR="00A046CE">
        <w:t xml:space="preserve">This parameter is not currently considered during </w:t>
      </w:r>
      <w:r w:rsidR="00070C3C">
        <w:t xml:space="preserve">FO or footwear assessments, but could provide </w:t>
      </w:r>
      <w:r w:rsidR="00F5190F">
        <w:t>additional</w:t>
      </w:r>
      <w:r w:rsidR="002305CD">
        <w:t xml:space="preserve"> information for such a use</w:t>
      </w:r>
      <w:r w:rsidR="002305CD" w:rsidRPr="002305CD">
        <w:t xml:space="preserve">, </w:t>
      </w:r>
      <w:r w:rsidR="00CB77C1" w:rsidRPr="002305CD">
        <w:t xml:space="preserve">particularly </w:t>
      </w:r>
      <w:r w:rsidR="000220F6">
        <w:t>in identifying</w:t>
      </w:r>
      <w:r w:rsidR="003A380A">
        <w:t xml:space="preserve"> individuals</w:t>
      </w:r>
      <w:r w:rsidR="00CB77C1" w:rsidRPr="002305CD">
        <w:t xml:space="preserve"> with </w:t>
      </w:r>
      <w:r w:rsidR="00856718" w:rsidRPr="002305CD">
        <w:t>higher bone curvatures</w:t>
      </w:r>
      <w:r w:rsidR="002305CD" w:rsidRPr="002305CD">
        <w:t xml:space="preserve"> </w:t>
      </w:r>
      <w:r w:rsidR="00DD5D1E">
        <w:t>who</w:t>
      </w:r>
      <w:r w:rsidR="002305CD" w:rsidRPr="002305CD">
        <w:t xml:space="preserve"> may require </w:t>
      </w:r>
      <w:r w:rsidR="00DD5D1E">
        <w:t>more</w:t>
      </w:r>
      <w:r w:rsidR="002305CD" w:rsidRPr="002305CD">
        <w:t xml:space="preserve"> protection</w:t>
      </w:r>
      <w:r w:rsidR="00856718" w:rsidRPr="002305CD">
        <w:t xml:space="preserve">. </w:t>
      </w:r>
    </w:p>
    <w:p w14:paraId="727428A7" w14:textId="59904F25" w:rsidR="000F2479" w:rsidRDefault="00856718" w:rsidP="007E6531">
      <w:r>
        <w:t xml:space="preserve">MH1 curvature was the only parameter </w:t>
      </w:r>
      <w:r w:rsidR="00F97029">
        <w:t>that</w:t>
      </w:r>
      <w:r>
        <w:t xml:space="preserve"> significant</w:t>
      </w:r>
      <w:r w:rsidR="00920E10">
        <w:t>ly</w:t>
      </w:r>
      <w:r>
        <w:t xml:space="preserve"> correlat</w:t>
      </w:r>
      <w:r w:rsidR="00920E10">
        <w:t>ed with</w:t>
      </w:r>
      <w:r>
        <w:t xml:space="preserve"> the</w:t>
      </w:r>
      <w:r w:rsidR="00C46A3B">
        <w:t xml:space="preserve"> model</w:t>
      </w:r>
      <w:r>
        <w:t xml:space="preserve"> pressure gradient</w:t>
      </w:r>
      <w:r w:rsidR="00771364">
        <w:t xml:space="preserve"> </w:t>
      </w:r>
      <w:r w:rsidR="00C46A3B">
        <w:t>predictions.</w:t>
      </w:r>
      <w:r w:rsidR="00E13E5D">
        <w:t xml:space="preserve"> </w:t>
      </w:r>
      <w:r w:rsidR="002B140A">
        <w:t>Again, this likely relates to</w:t>
      </w:r>
      <w:r w:rsidR="000771D0">
        <w:t xml:space="preserve"> it being a bony prominence, where</w:t>
      </w:r>
      <w:r w:rsidR="001312B8">
        <w:t xml:space="preserve"> pressure gradients are </w:t>
      </w:r>
      <w:r w:rsidR="000771D0">
        <w:t>higher</w:t>
      </w:r>
      <w:r w:rsidR="001312B8">
        <w:t xml:space="preserve"> </w:t>
      </w:r>
      <w:r w:rsidR="0001017E">
        <w:t>and</w:t>
      </w:r>
      <w:r w:rsidR="001312B8">
        <w:t xml:space="preserve"> indicat</w:t>
      </w:r>
      <w:r w:rsidR="00934CD7">
        <w:t>iv</w:t>
      </w:r>
      <w:r w:rsidR="001312B8">
        <w:t xml:space="preserve">e </w:t>
      </w:r>
      <w:r w:rsidR="00934CD7">
        <w:t xml:space="preserve">of </w:t>
      </w:r>
      <w:r w:rsidR="001312B8">
        <w:t xml:space="preserve">shear </w:t>
      </w:r>
      <w:r w:rsidR="00934CD7">
        <w:t>strain</w:t>
      </w:r>
      <w:r w:rsidR="001312B8">
        <w:t xml:space="preserve"> </w:t>
      </w:r>
      <w:r w:rsidR="00FF4635">
        <w:fldChar w:fldCharType="begin">
          <w:fldData xml:space="preserve">PEVuZE5vdGU+PENpdGU+PEF1dGhvcj5NdWVsbGVyPC9BdXRob3I+PFllYXI+MjAwNTwvWWVhcj48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</w:fldData>
        </w:fldChar>
      </w:r>
      <w:r w:rsidR="00A55AC3">
        <w:instrText xml:space="preserve"> ADDIN EN.CITE </w:instrText>
      </w:r>
      <w:r w:rsidR="00A55AC3">
        <w:fldChar w:fldCharType="begin">
          <w:fldData xml:space="preserve">PEVuZE5vdGU+PENpdGU+PEF1dGhvcj5NdWVsbGVyPC9BdXRob3I+PFllYXI+MjAwNTwvWWVhcj48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</w:fldData>
        </w:fldChar>
      </w:r>
      <w:r w:rsidR="00A55AC3">
        <w:instrText xml:space="preserve"> ADDIN EN.CITE.DATA </w:instrText>
      </w:r>
      <w:r w:rsidR="00A55AC3">
        <w:fldChar w:fldCharType="end"/>
      </w:r>
      <w:r w:rsidR="00FF4635">
        <w:fldChar w:fldCharType="separate"/>
      </w:r>
      <w:r w:rsidR="00A55AC3">
        <w:rPr>
          <w:noProof/>
        </w:rPr>
        <w:t>(53, 54)</w:t>
      </w:r>
      <w:r w:rsidR="00FF4635">
        <w:fldChar w:fldCharType="end"/>
      </w:r>
      <w:r w:rsidR="00A426C0">
        <w:t>.</w:t>
      </w:r>
      <w:r w:rsidR="001312B8">
        <w:t xml:space="preserve"> </w:t>
      </w:r>
      <w:r w:rsidR="00E13E5D">
        <w:t>The lack of relationship</w:t>
      </w:r>
      <w:r w:rsidR="002826CC">
        <w:t xml:space="preserve"> between </w:t>
      </w:r>
      <w:r w:rsidR="00B96D4C">
        <w:t>pressure gradients</w:t>
      </w:r>
      <w:r w:rsidR="002826CC">
        <w:t xml:space="preserve"> and other variables </w:t>
      </w:r>
      <w:r w:rsidR="00EA0EEE">
        <w:t>is understandable, particularly for BMI, given that the measure is not magnitude</w:t>
      </w:r>
      <w:r w:rsidR="00E96C98">
        <w:t>-</w:t>
      </w:r>
      <w:r w:rsidR="00EA0EEE">
        <w:t>based</w:t>
      </w:r>
      <w:r w:rsidR="005A0B6A">
        <w:t>. Additionally,</w:t>
      </w:r>
      <w:r w:rsidR="00EA0EEE">
        <w:t xml:space="preserve"> the </w:t>
      </w:r>
      <w:r w:rsidR="00D57A84">
        <w:t xml:space="preserve">FO </w:t>
      </w:r>
      <w:r w:rsidR="00EA0EEE">
        <w:t>may have reduc</w:t>
      </w:r>
      <w:r w:rsidR="00BB146B">
        <w:t>ed</w:t>
      </w:r>
      <w:r w:rsidR="00A55030">
        <w:t xml:space="preserve"> pressure gradients across all participants</w:t>
      </w:r>
      <w:r w:rsidR="00833553">
        <w:t xml:space="preserve">, including the healthy </w:t>
      </w:r>
      <w:r w:rsidR="00734538">
        <w:t>control</w:t>
      </w:r>
      <w:r w:rsidR="00A55030">
        <w:t xml:space="preserve">, limiting differences between them. </w:t>
      </w:r>
    </w:p>
    <w:p w14:paraId="61F9035B" w14:textId="4C89898B" w:rsidR="00B508F0" w:rsidRDefault="004E5614" w:rsidP="007E6531">
      <w:r>
        <w:t xml:space="preserve">Increased tissue depth under MH1 and reduced sesamoid offset were also connected to increased </w:t>
      </w:r>
      <w:r w:rsidR="003F40D0">
        <w:t>pressure and shear</w:t>
      </w:r>
      <w:r w:rsidR="00BC4902">
        <w:t xml:space="preserve"> </w:t>
      </w:r>
      <w:r w:rsidR="00043404">
        <w:t xml:space="preserve">strain </w:t>
      </w:r>
      <w:r w:rsidR="00BC4902">
        <w:t>predictions</w:t>
      </w:r>
      <w:r w:rsidR="003F40D0">
        <w:t xml:space="preserve">. However, this may </w:t>
      </w:r>
      <w:r w:rsidR="005F5F7B">
        <w:t xml:space="preserve">have been an indirect effect due to BMI and MH1 curvatures. </w:t>
      </w:r>
      <w:r w:rsidR="00D75D4B">
        <w:t>T</w:t>
      </w:r>
      <w:r w:rsidR="00AA461B">
        <w:t>he majority of participants with longer disease durations</w:t>
      </w:r>
      <w:r w:rsidR="003F40D0">
        <w:t xml:space="preserve"> </w:t>
      </w:r>
      <w:r w:rsidR="00AA461B">
        <w:t>had normal BMIs</w:t>
      </w:r>
      <w:r w:rsidR="00D75D4B">
        <w:t>, while</w:t>
      </w:r>
      <w:r w:rsidR="00E340C2">
        <w:t xml:space="preserve"> most with shorter durations had high BMIs</w:t>
      </w:r>
      <w:r w:rsidR="005D7F54">
        <w:t xml:space="preserve"> (</w:t>
      </w:r>
      <w:r w:rsidR="005D7F54" w:rsidRPr="00790BFC">
        <w:t>Fig</w:t>
      </w:r>
      <w:r w:rsidR="004C6B86">
        <w:t>ure</w:t>
      </w:r>
      <w:r w:rsidR="00D856A1">
        <w:t xml:space="preserve"> </w:t>
      </w:r>
      <w:r w:rsidR="004C6B86">
        <w:t>4</w:t>
      </w:r>
      <w:r w:rsidR="005D7F54" w:rsidRPr="00790BFC">
        <w:t>B</w:t>
      </w:r>
      <w:r w:rsidR="005D7F54">
        <w:t>)</w:t>
      </w:r>
      <w:r w:rsidR="00E340C2">
        <w:t xml:space="preserve">. </w:t>
      </w:r>
      <w:r w:rsidR="006E14BB">
        <w:t>S</w:t>
      </w:r>
      <w:r w:rsidR="00600984">
        <w:t xml:space="preserve">esamoid offset increased with duration, </w:t>
      </w:r>
      <w:r w:rsidR="006E14BB">
        <w:t>so</w:t>
      </w:r>
      <w:r w:rsidR="00600984">
        <w:t xml:space="preserve"> </w:t>
      </w:r>
      <w:r w:rsidR="008D1B5F">
        <w:t>trends observed for</w:t>
      </w:r>
      <w:r w:rsidR="00DB64BA">
        <w:t xml:space="preserve"> </w:t>
      </w:r>
      <w:r w:rsidR="00B5121A">
        <w:t>normally positioned</w:t>
      </w:r>
      <w:r w:rsidR="00DB64BA">
        <w:t xml:space="preserve"> sesamoid bones</w:t>
      </w:r>
      <w:r w:rsidR="008D1B5F">
        <w:t xml:space="preserve"> may have been </w:t>
      </w:r>
      <w:r w:rsidR="00613E1A">
        <w:t>due to high BMIs instead</w:t>
      </w:r>
      <w:r w:rsidR="004D1B14">
        <w:t>,</w:t>
      </w:r>
      <w:r w:rsidR="00C04852">
        <w:t xml:space="preserve"> through artefacts of the small population</w:t>
      </w:r>
      <w:r w:rsidR="00DB64BA">
        <w:t>.</w:t>
      </w:r>
      <w:r w:rsidR="006C372F">
        <w:t xml:space="preserve"> </w:t>
      </w:r>
      <w:r w:rsidR="007D521A">
        <w:t xml:space="preserve">Similar overlaps were found with </w:t>
      </w:r>
      <w:r w:rsidR="004D2B64">
        <w:t>high</w:t>
      </w:r>
      <w:r w:rsidR="00EE29FF">
        <w:t xml:space="preserve"> sesamoid offset and low MH1 curvature. </w:t>
      </w:r>
      <w:r w:rsidR="008E37E6">
        <w:t>It should also be noted that t</w:t>
      </w:r>
      <w:r w:rsidR="00FA66AF">
        <w:t>he participants with highly displaced sesamoid</w:t>
      </w:r>
      <w:r w:rsidR="004C40CF">
        <w:t xml:space="preserve"> </w:t>
      </w:r>
      <w:r w:rsidR="00FA66AF">
        <w:t xml:space="preserve">bones (P1, P6, P10, P12) </w:t>
      </w:r>
      <w:r w:rsidR="004C40CF">
        <w:t>did not necessarily have worse conditions</w:t>
      </w:r>
      <w:r w:rsidR="007950FE">
        <w:t xml:space="preserve"> according to LFIS-IF scores and instances of </w:t>
      </w:r>
      <w:r w:rsidR="007950FE">
        <w:lastRenderedPageBreak/>
        <w:t>bursae, erosion and synovial hypertrophy (</w:t>
      </w:r>
      <w:r w:rsidR="007950FE" w:rsidRPr="00790BFC">
        <w:t>Fig</w:t>
      </w:r>
      <w:r w:rsidR="00476AD6">
        <w:t xml:space="preserve">ure </w:t>
      </w:r>
      <w:r w:rsidR="00790BFC" w:rsidRPr="00790BFC">
        <w:t>.</w:t>
      </w:r>
      <w:r w:rsidR="00476AD6">
        <w:t>4</w:t>
      </w:r>
      <w:r w:rsidR="00476AD6" w:rsidRPr="00790BFC">
        <w:t>C</w:t>
      </w:r>
      <w:r w:rsidR="007950FE">
        <w:t>&amp;D)</w:t>
      </w:r>
      <w:r w:rsidR="00C135AF">
        <w:t>.</w:t>
      </w:r>
      <w:r w:rsidR="00DE6CC9">
        <w:t xml:space="preserve"> </w:t>
      </w:r>
      <w:r w:rsidR="003E3453">
        <w:t>Another confounding factor</w:t>
      </w:r>
      <w:r w:rsidR="0061374F">
        <w:t xml:space="preserve"> </w:t>
      </w:r>
      <w:r w:rsidR="003E3453">
        <w:t>was that</w:t>
      </w:r>
      <w:r w:rsidR="008706C9">
        <w:t xml:space="preserve"> the MR data used for the RA models </w:t>
      </w:r>
      <w:r w:rsidR="00F23BE0">
        <w:t xml:space="preserve">had been </w:t>
      </w:r>
      <w:r w:rsidR="008706C9">
        <w:t xml:space="preserve">collected in </w:t>
      </w:r>
      <w:r w:rsidR="00AD7C34">
        <w:t>unloaded positions</w:t>
      </w:r>
      <w:r w:rsidR="00F23BE0">
        <w:t>, as it was not originally collected for modelling purposes</w:t>
      </w:r>
      <w:r w:rsidR="00AD7C34">
        <w:t>. Thus, the</w:t>
      </w:r>
      <w:r w:rsidR="007310B9">
        <w:t xml:space="preserve"> shape of the plantar foot varied considerably between</w:t>
      </w:r>
      <w:r w:rsidR="00AD7C34">
        <w:t xml:space="preserve"> participants</w:t>
      </w:r>
      <w:r w:rsidR="00E64E3F">
        <w:t>, affect</w:t>
      </w:r>
      <w:r w:rsidR="00AF6B7F">
        <w:t>ing</w:t>
      </w:r>
      <w:r w:rsidR="00E64E3F">
        <w:t xml:space="preserve"> the </w:t>
      </w:r>
      <w:r w:rsidR="00F72274">
        <w:t xml:space="preserve">thickness </w:t>
      </w:r>
      <w:r w:rsidR="00867D7F">
        <w:t>of orthotic present in different forefoot</w:t>
      </w:r>
      <w:r w:rsidR="0074499E">
        <w:t xml:space="preserve"> </w:t>
      </w:r>
      <w:r w:rsidR="00867D7F">
        <w:t>regions</w:t>
      </w:r>
      <w:r w:rsidR="00972A83">
        <w:t xml:space="preserve">, </w:t>
      </w:r>
      <w:r w:rsidR="00843026">
        <w:t>including</w:t>
      </w:r>
      <w:r w:rsidR="00972A83">
        <w:t xml:space="preserve"> where reduced tissue depth may have resulted in increased FO thickness</w:t>
      </w:r>
      <w:r w:rsidR="00867D7F">
        <w:t xml:space="preserve"> </w:t>
      </w:r>
      <w:r w:rsidR="0074499E">
        <w:t>(</w:t>
      </w:r>
      <w:r w:rsidR="0074499E" w:rsidRPr="00790BFC">
        <w:t>Fig</w:t>
      </w:r>
      <w:r w:rsidR="00476AD6">
        <w:t>ure 3</w:t>
      </w:r>
      <w:r w:rsidR="0074499E">
        <w:t>)</w:t>
      </w:r>
      <w:r w:rsidR="00867D7F">
        <w:t xml:space="preserve">. </w:t>
      </w:r>
      <w:r w:rsidR="00F12078">
        <w:t xml:space="preserve">Given that FO thickness </w:t>
      </w:r>
      <w:r w:rsidR="00F831D2">
        <w:t xml:space="preserve">may </w:t>
      </w:r>
      <w:r w:rsidR="00F12078">
        <w:t xml:space="preserve">influence </w:t>
      </w:r>
      <w:r w:rsidR="005C20B7">
        <w:t>pressure and strain</w:t>
      </w:r>
      <w:r w:rsidR="007551F4">
        <w:t xml:space="preserve"> </w:t>
      </w:r>
      <w:r w:rsidR="00D067F4">
        <w:fldChar w:fldCharType="begin">
          <w:fldData xml:space="preserve">PEVuZE5vdGU+PENpdGU+PEF1dGhvcj5Hb3NrZTwvQXV0aG9yPjxZZWFyPjIwMDY8L1llYXI+PFJl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</w:fldData>
        </w:fldChar>
      </w:r>
      <w:r w:rsidR="00A55AC3">
        <w:instrText xml:space="preserve"> ADDIN EN.CITE </w:instrText>
      </w:r>
      <w:r w:rsidR="00A55AC3">
        <w:fldChar w:fldCharType="begin">
          <w:fldData xml:space="preserve">PEVuZE5vdGU+PENpdGU+PEF1dGhvcj5Hb3NrZTwvQXV0aG9yPjxZZWFyPjIwMDY8L1llYXI+PFJl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</w:fldData>
        </w:fldChar>
      </w:r>
      <w:r w:rsidR="00A55AC3">
        <w:instrText xml:space="preserve"> ADDIN EN.CITE.DATA </w:instrText>
      </w:r>
      <w:r w:rsidR="00A55AC3">
        <w:fldChar w:fldCharType="end"/>
      </w:r>
      <w:r w:rsidR="00D067F4">
        <w:fldChar w:fldCharType="separate"/>
      </w:r>
      <w:r w:rsidR="00A55AC3">
        <w:rPr>
          <w:noProof/>
        </w:rPr>
        <w:t>(23, 27)</w:t>
      </w:r>
      <w:r w:rsidR="00D067F4">
        <w:fldChar w:fldCharType="end"/>
      </w:r>
      <w:r w:rsidR="007551F4">
        <w:t>, inter-participant comparisons</w:t>
      </w:r>
      <w:r w:rsidR="0015509D">
        <w:t xml:space="preserve"> may have been affected by differing FO thicknesses due to </w:t>
      </w:r>
      <w:r w:rsidR="00866464">
        <w:t xml:space="preserve">the </w:t>
      </w:r>
      <w:r w:rsidR="00A134FE">
        <w:t>varying plantar profiles</w:t>
      </w:r>
      <w:r w:rsidR="007551F4">
        <w:t>.</w:t>
      </w:r>
      <w:r w:rsidR="00AF6B7F">
        <w:t xml:space="preserve"> These limitations in the dataset make it difficult to draw conclusions </w:t>
      </w:r>
      <w:r w:rsidR="00A956A3">
        <w:t xml:space="preserve">on the effect of sesamoid offset and tissue depth under MH1 in these models. Further work with </w:t>
      </w:r>
      <w:r w:rsidR="0066164E">
        <w:t xml:space="preserve">imaging collected in </w:t>
      </w:r>
      <w:r w:rsidR="008211B1">
        <w:t>stance position but low, nominal loading</w:t>
      </w:r>
      <w:r w:rsidR="00E90A79">
        <w:t xml:space="preserve">, or a larger sample size, </w:t>
      </w:r>
      <w:r w:rsidR="00A956A3">
        <w:t>would be required to ascertain</w:t>
      </w:r>
      <w:r w:rsidR="00E90A79">
        <w:t xml:space="preserve"> if these two RA-related variables were truly identifiable </w:t>
      </w:r>
      <w:r w:rsidR="00A900AC">
        <w:t xml:space="preserve">in </w:t>
      </w:r>
      <w:r w:rsidR="001C4A0F">
        <w:t>participants’</w:t>
      </w:r>
      <w:r w:rsidR="00A900AC">
        <w:t xml:space="preserve"> model results.</w:t>
      </w:r>
      <w:r w:rsidR="00613EA2">
        <w:t xml:space="preserve"> The small sample size i</w:t>
      </w:r>
      <w:r w:rsidR="00EE4951">
        <w:t>n</w:t>
      </w:r>
      <w:r w:rsidR="00613EA2">
        <w:t xml:space="preserve"> the present study may also have affected the other</w:t>
      </w:r>
      <w:r w:rsidR="003C03D9">
        <w:t xml:space="preserve"> correlation</w:t>
      </w:r>
      <w:r w:rsidR="00AA305D">
        <w:t>s</w:t>
      </w:r>
      <w:r w:rsidR="003C03D9">
        <w:t>, and so assessment of a larger cohort would confirm</w:t>
      </w:r>
      <w:r w:rsidR="00AA305D">
        <w:t xml:space="preserve"> those results.</w:t>
      </w:r>
      <w:r w:rsidR="003C03D9">
        <w:t xml:space="preserve"> </w:t>
      </w:r>
    </w:p>
    <w:p w14:paraId="442BA0AF" w14:textId="1FB1AC86" w:rsidR="00496094" w:rsidRDefault="00AB4A80" w:rsidP="007E6531">
      <w:r>
        <w:t xml:space="preserve">The models were not capable of distinguishing between participant’s </w:t>
      </w:r>
      <w:r w:rsidRPr="00790BFC">
        <w:t>LFIS-IF</w:t>
      </w:r>
      <w:r>
        <w:t xml:space="preserve"> scores or instances of bursae, erosion or synovial hypertrophy</w:t>
      </w:r>
      <w:r w:rsidR="00B04F56">
        <w:t>, though there are possible explanations.</w:t>
      </w:r>
      <w:r w:rsidR="00AC6E2A">
        <w:t xml:space="preserve"> </w:t>
      </w:r>
      <w:r w:rsidR="00686577">
        <w:t>F</w:t>
      </w:r>
      <w:r w:rsidR="004E6422">
        <w:t>irst</w:t>
      </w:r>
      <w:r w:rsidR="00686577">
        <w:t>,</w:t>
      </w:r>
      <w:r w:rsidR="00277E16">
        <w:t xml:space="preserve"> the </w:t>
      </w:r>
      <w:r w:rsidR="00277E16" w:rsidRPr="00790BFC">
        <w:t>LFIS-IF</w:t>
      </w:r>
      <w:r w:rsidR="00277E16">
        <w:t xml:space="preserve"> score is a sub</w:t>
      </w:r>
      <w:r w:rsidR="009B1676">
        <w:t>jective measure</w:t>
      </w:r>
      <w:r w:rsidR="00A900AC">
        <w:t>,</w:t>
      </w:r>
      <w:r w:rsidR="008045DA">
        <w:t xml:space="preserve"> based on each individual’s perception of their </w:t>
      </w:r>
      <w:r w:rsidR="00D41986">
        <w:t xml:space="preserve">experience and </w:t>
      </w:r>
      <w:r w:rsidR="000C3787">
        <w:t>pain threshold</w:t>
      </w:r>
      <w:r w:rsidR="008045DA">
        <w:t>.</w:t>
      </w:r>
      <w:r w:rsidR="000A3FD1">
        <w:t xml:space="preserve"> </w:t>
      </w:r>
      <w:r w:rsidR="00E02AC4">
        <w:t>A clear example of this was P5</w:t>
      </w:r>
      <w:r w:rsidR="005E367E">
        <w:t>, who’s LFIS-IF score was highest at</w:t>
      </w:r>
      <w:r w:rsidR="00442A4A">
        <w:t xml:space="preserve"> 18 despite having no instances of bursae, erosion or synovial hypertrophy</w:t>
      </w:r>
      <w:r w:rsidR="004937EA">
        <w:t xml:space="preserve"> visible </w:t>
      </w:r>
      <w:r w:rsidR="00A23545">
        <w:t>on ultrasound</w:t>
      </w:r>
      <w:r w:rsidR="005F35C7">
        <w:t xml:space="preserve"> (Fig</w:t>
      </w:r>
      <w:r w:rsidR="00B009E1">
        <w:t>ure 4</w:t>
      </w:r>
      <w:r w:rsidR="005F35C7">
        <w:t xml:space="preserve">). </w:t>
      </w:r>
      <w:r w:rsidR="00F92F98">
        <w:t xml:space="preserve">Second, </w:t>
      </w:r>
      <w:r w:rsidR="00552891">
        <w:t xml:space="preserve">simplifications in the model geometries </w:t>
      </w:r>
      <w:r w:rsidR="006E481F">
        <w:t>may</w:t>
      </w:r>
      <w:r w:rsidR="00552891">
        <w:t xml:space="preserve"> not</w:t>
      </w:r>
      <w:r w:rsidR="006E481F">
        <w:t xml:space="preserve"> have</w:t>
      </w:r>
      <w:r w:rsidR="00552891">
        <w:t xml:space="preserve"> allow</w:t>
      </w:r>
      <w:r w:rsidR="006E481F">
        <w:t>ed</w:t>
      </w:r>
      <w:r w:rsidR="00552891">
        <w:t xml:space="preserve"> for distinguishing these parameters</w:t>
      </w:r>
      <w:r w:rsidR="00EB34C9">
        <w:t xml:space="preserve">. </w:t>
      </w:r>
      <w:r w:rsidR="00CC4C2E">
        <w:t>Any</w:t>
      </w:r>
      <w:r w:rsidR="00EB34C9">
        <w:t xml:space="preserve"> bursae</w:t>
      </w:r>
      <w:r w:rsidR="00CC4C2E">
        <w:t xml:space="preserve"> present</w:t>
      </w:r>
      <w:r w:rsidR="00EB34C9">
        <w:t xml:space="preserve"> were not </w:t>
      </w:r>
      <w:r w:rsidR="00C00384">
        <w:t>included in the models</w:t>
      </w:r>
      <w:r w:rsidR="00CC4C2E">
        <w:t>,</w:t>
      </w:r>
      <w:r w:rsidR="00C00384">
        <w:t xml:space="preserve"> nor was detailed anatomy of the MTP joints.</w:t>
      </w:r>
      <w:r w:rsidR="00CB30EB">
        <w:t xml:space="preserve"> More complex models including these features may show relationships between the model results and the above parameters.</w:t>
      </w:r>
      <w:r w:rsidR="001E4005">
        <w:t xml:space="preserve"> The model simplifications</w:t>
      </w:r>
      <w:r w:rsidR="00AC2EBF">
        <w:t xml:space="preserve">, such as use of a bulk soft tissue group and fused MTP joints, were thought suitable for the </w:t>
      </w:r>
      <w:r w:rsidR="000D2C78">
        <w:t>purpose of this study and future purpose of the models</w:t>
      </w:r>
      <w:r w:rsidR="000E4D30">
        <w:t xml:space="preserve"> which centres on comparisons between FO design</w:t>
      </w:r>
      <w:r w:rsidR="00A64E9E">
        <w:t>, for which</w:t>
      </w:r>
      <w:r w:rsidR="00161352">
        <w:t xml:space="preserve"> the absolute values of pressure and strain are not </w:t>
      </w:r>
      <w:r w:rsidR="00C43723">
        <w:t>necessary</w:t>
      </w:r>
      <w:r w:rsidR="00AC2543">
        <w:t>.</w:t>
      </w:r>
      <w:r w:rsidR="00F6190E">
        <w:t xml:space="preserve"> However, </w:t>
      </w:r>
      <w:r w:rsidR="007A55C9">
        <w:t>the simplifications</w:t>
      </w:r>
      <w:r w:rsidR="00F6190E">
        <w:t xml:space="preserve"> may have limited the differences </w:t>
      </w:r>
      <w:r w:rsidR="00D01DB4">
        <w:t>in predictions</w:t>
      </w:r>
      <w:r w:rsidR="00F6190E">
        <w:t xml:space="preserve"> between </w:t>
      </w:r>
      <w:r w:rsidR="00817692">
        <w:t xml:space="preserve">the </w:t>
      </w:r>
      <w:r w:rsidR="007A55C9">
        <w:t>models</w:t>
      </w:r>
      <w:r w:rsidR="00817692">
        <w:t>.</w:t>
      </w:r>
    </w:p>
    <w:p w14:paraId="70F7CE25" w14:textId="4E6DAB0E" w:rsidR="005933BD" w:rsidRDefault="00CC4C2E" w:rsidP="007E6531">
      <w:r>
        <w:t>Other model</w:t>
      </w:r>
      <w:r w:rsidR="00A05335">
        <w:t xml:space="preserve"> limitations </w:t>
      </w:r>
      <w:r w:rsidR="00FD667E">
        <w:t>stemm</w:t>
      </w:r>
      <w:r w:rsidR="001C4A0F">
        <w:t>ed</w:t>
      </w:r>
      <w:r w:rsidR="00FD667E">
        <w:t xml:space="preserve"> from the loading conditions. </w:t>
      </w:r>
      <w:r w:rsidR="001A740F">
        <w:t>As previously mentioned</w:t>
      </w:r>
      <w:r w:rsidR="00331D9D">
        <w:t>, a key improvement would be the use of forefoot MR data</w:t>
      </w:r>
      <w:r w:rsidR="005B1648">
        <w:t xml:space="preserve"> with the </w:t>
      </w:r>
      <w:r w:rsidR="002D140F">
        <w:t xml:space="preserve">soft tissues and bones </w:t>
      </w:r>
      <w:r w:rsidR="005B1648">
        <w:t>in a loaded position</w:t>
      </w:r>
      <w:r w:rsidR="007E1622">
        <w:t>, as well as</w:t>
      </w:r>
      <w:r w:rsidR="00974548">
        <w:t xml:space="preserve"> collecting</w:t>
      </w:r>
      <w:r w:rsidR="0082335C">
        <w:t xml:space="preserve"> </w:t>
      </w:r>
      <w:r w:rsidR="00B15BA6">
        <w:t xml:space="preserve">kinetic data </w:t>
      </w:r>
      <w:r w:rsidR="000E0059">
        <w:t xml:space="preserve">for the participants </w:t>
      </w:r>
      <w:r w:rsidR="008E53CD">
        <w:t>being modelled</w:t>
      </w:r>
      <w:r w:rsidR="00A334F4">
        <w:t xml:space="preserve">. </w:t>
      </w:r>
      <w:r w:rsidR="0056040A">
        <w:t>The present study’s</w:t>
      </w:r>
      <w:r w:rsidR="00877D9C">
        <w:t xml:space="preserve"> pressure and strain predict</w:t>
      </w:r>
      <w:r w:rsidR="0056040A">
        <w:t>ions</w:t>
      </w:r>
      <w:r w:rsidR="00877D9C">
        <w:t xml:space="preserve"> may be inaccurate</w:t>
      </w:r>
      <w:r w:rsidR="00032873">
        <w:t xml:space="preserve">, particularly given that some individuals </w:t>
      </w:r>
      <w:r w:rsidR="00F25A81">
        <w:t>with RA</w:t>
      </w:r>
      <w:r w:rsidR="00032873">
        <w:t xml:space="preserve"> </w:t>
      </w:r>
      <w:r w:rsidR="00DE296E">
        <w:t xml:space="preserve">adapt their gait to off-load painful </w:t>
      </w:r>
      <w:r w:rsidR="008B6F7B">
        <w:t>or affected</w:t>
      </w:r>
      <w:r w:rsidR="00DE296E">
        <w:t xml:space="preserve"> </w:t>
      </w:r>
      <w:r w:rsidR="00EB0FA8">
        <w:t xml:space="preserve">forefoot </w:t>
      </w:r>
      <w:r w:rsidR="00DE296E">
        <w:t>region</w:t>
      </w:r>
      <w:r w:rsidR="00E01888">
        <w:t xml:space="preserve">s </w:t>
      </w:r>
      <w:r w:rsidR="00EB0FA8" w:rsidRPr="00D067F4">
        <w:fldChar w:fldCharType="begin">
          <w:fldData xml:space="preserve">PEVuZE5vdGU+PENpdGU+PEF1dGhvcj5Cb3dlbjwvQXV0aG9yPjxZZWFyPjIwMTE8L1llYXI+PFJl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</w:fldData>
        </w:fldChar>
      </w:r>
      <w:r w:rsidR="00A55AC3">
        <w:instrText xml:space="preserve"> ADDIN EN.CITE </w:instrText>
      </w:r>
      <w:r w:rsidR="00A55AC3">
        <w:fldChar w:fldCharType="begin">
          <w:fldData xml:space="preserve">PEVuZE5vdGU+PENpdGU+PEF1dGhvcj5Cb3dlbjwvQXV0aG9yPjxZZWFyPjIwMTE8L1llYXI+PFJl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</w:fldData>
        </w:fldChar>
      </w:r>
      <w:r w:rsidR="00A55AC3">
        <w:instrText xml:space="preserve"> ADDIN EN.CITE.DATA </w:instrText>
      </w:r>
      <w:r w:rsidR="00A55AC3">
        <w:fldChar w:fldCharType="end"/>
      </w:r>
      <w:r w:rsidR="00EB0FA8" w:rsidRPr="00D067F4">
        <w:fldChar w:fldCharType="separate"/>
      </w:r>
      <w:r w:rsidR="00A55AC3">
        <w:rPr>
          <w:noProof/>
        </w:rPr>
        <w:t>(6, 10)</w:t>
      </w:r>
      <w:r w:rsidR="00EB0FA8" w:rsidRPr="00D067F4">
        <w:fldChar w:fldCharType="end"/>
      </w:r>
      <w:r w:rsidR="00EB0FA8" w:rsidRPr="00D067F4">
        <w:t>.</w:t>
      </w:r>
      <w:r w:rsidR="008B6F7B">
        <w:t xml:space="preserve"> </w:t>
      </w:r>
      <w:r w:rsidR="002D4F82">
        <w:t xml:space="preserve">To </w:t>
      </w:r>
      <w:r w:rsidR="008B6F7B">
        <w:t>use these models to</w:t>
      </w:r>
      <w:r w:rsidR="002D4F82" w:rsidRPr="00D067F4">
        <w:t xml:space="preserve"> </w:t>
      </w:r>
      <w:r w:rsidR="002D4F82">
        <w:t xml:space="preserve">assess FO design </w:t>
      </w:r>
      <w:r w:rsidR="00BB7CBC">
        <w:t>on a personalised level</w:t>
      </w:r>
      <w:r w:rsidR="002D4F82">
        <w:t>,</w:t>
      </w:r>
      <w:r w:rsidR="009E32CD">
        <w:t xml:space="preserve"> </w:t>
      </w:r>
      <w:r w:rsidR="00BB7CBC">
        <w:t>load distribution</w:t>
      </w:r>
      <w:r w:rsidR="009E32CD">
        <w:t>s based on the</w:t>
      </w:r>
      <w:r w:rsidR="005D33C0">
        <w:t xml:space="preserve"> individual’s gait patte</w:t>
      </w:r>
      <w:r w:rsidR="009E32CD">
        <w:t>r</w:t>
      </w:r>
      <w:r w:rsidR="005D33C0">
        <w:t>n</w:t>
      </w:r>
      <w:r w:rsidR="009E32CD">
        <w:t xml:space="preserve"> would be beneficial</w:t>
      </w:r>
      <w:r w:rsidR="005D33C0">
        <w:t>.</w:t>
      </w:r>
      <w:r w:rsidR="00BD783F">
        <w:t xml:space="preserve"> </w:t>
      </w:r>
    </w:p>
    <w:p w14:paraId="01F5B351" w14:textId="4DEA1F2F" w:rsidR="009C6C02" w:rsidRPr="006432F3" w:rsidRDefault="00A102A8" w:rsidP="007E6531">
      <w:r>
        <w:t xml:space="preserve">Additionally, </w:t>
      </w:r>
      <w:r w:rsidR="008B6F7B">
        <w:t>using</w:t>
      </w:r>
      <w:r w:rsidR="006176C0">
        <w:t xml:space="preserve"> static</w:t>
      </w:r>
      <w:r w:rsidR="009E32CD">
        <w:t xml:space="preserve"> midstance</w:t>
      </w:r>
      <w:r w:rsidR="006176C0">
        <w:t xml:space="preserve"> load</w:t>
      </w:r>
      <w:r w:rsidR="008B6F7B">
        <w:t>s</w:t>
      </w:r>
      <w:r w:rsidR="006176C0">
        <w:t xml:space="preserve"> </w:t>
      </w:r>
      <w:r w:rsidR="00964E74">
        <w:t xml:space="preserve">does not encompass the peak pressures experienced by the forefoot during </w:t>
      </w:r>
      <w:r w:rsidR="001A7C1C">
        <w:t>toe-off</w:t>
      </w:r>
      <w:r w:rsidR="00612FA0">
        <w:t>,</w:t>
      </w:r>
      <w:r w:rsidR="00964E74">
        <w:t xml:space="preserve"> or </w:t>
      </w:r>
      <w:r w:rsidR="001A7C1C">
        <w:t xml:space="preserve">the full sesamoid bone movement as would occur during </w:t>
      </w:r>
      <w:r w:rsidR="00A148DE">
        <w:t xml:space="preserve">dynamic </w:t>
      </w:r>
      <w:r w:rsidR="001A7C1C">
        <w:t>gait</w:t>
      </w:r>
      <w:r w:rsidR="0065259D">
        <w:t xml:space="preserve"> influencing </w:t>
      </w:r>
      <w:r w:rsidR="00612FA0">
        <w:t>pressure and strain distributions</w:t>
      </w:r>
      <w:r w:rsidR="00AB3F4E">
        <w:t>.</w:t>
      </w:r>
      <w:r w:rsidR="00750D11">
        <w:t xml:space="preserve"> </w:t>
      </w:r>
      <w:r w:rsidR="0062435D">
        <w:t>However, as conditions</w:t>
      </w:r>
      <w:r w:rsidR="001C4A0F">
        <w:t xml:space="preserve"> were</w:t>
      </w:r>
      <w:r w:rsidR="0062435D">
        <w:t xml:space="preserve"> </w:t>
      </w:r>
      <w:r w:rsidR="0062545D">
        <w:t>consistent across participants</w:t>
      </w:r>
      <w:r w:rsidR="00197238">
        <w:t xml:space="preserve">, comparisons </w:t>
      </w:r>
      <w:r w:rsidR="0062545D">
        <w:t xml:space="preserve">were </w:t>
      </w:r>
      <w:r w:rsidR="00197238">
        <w:t xml:space="preserve">still </w:t>
      </w:r>
      <w:r w:rsidR="0062545D">
        <w:t>valid</w:t>
      </w:r>
      <w:r w:rsidR="00197238">
        <w:t xml:space="preserve">. Another drawback of </w:t>
      </w:r>
      <w:r w:rsidR="00CF5420">
        <w:t xml:space="preserve">using static models was that </w:t>
      </w:r>
      <w:r w:rsidR="00F45C93">
        <w:t>PTI</w:t>
      </w:r>
      <w:r w:rsidR="00435397">
        <w:t xml:space="preserve"> differences between participants could not be examined</w:t>
      </w:r>
      <w:r w:rsidR="00F45C93">
        <w:t>.</w:t>
      </w:r>
      <w:r w:rsidR="00146D9B">
        <w:t xml:space="preserve"> Given the importance of </w:t>
      </w:r>
      <w:r w:rsidR="00A92CDE">
        <w:t xml:space="preserve">sustained loading </w:t>
      </w:r>
      <w:r w:rsidR="002230A4">
        <w:t xml:space="preserve">and how it </w:t>
      </w:r>
      <w:r w:rsidR="00104111">
        <w:t>can relate to pain experienced by those with RA</w:t>
      </w:r>
      <w:r w:rsidR="008C3EBD">
        <w:t xml:space="preserve"> </w:t>
      </w:r>
      <w:r w:rsidR="00BF681D">
        <w:fldChar w:fldCharType="begin"/>
      </w:r>
      <w:r w:rsidR="00A55AC3">
        <w:instrText xml:space="preserve"> ADDIN EN.CITE &lt;EndNote&gt;&lt;Cite&gt;&lt;Author&gt;van der Leeden&lt;/Author&gt;&lt;Year&gt;2006&lt;/Year&gt;&lt;RecNum&gt;6&lt;/RecNum&gt;&lt;DisplayText&gt;(41)&lt;/DisplayText&gt;&lt;record&gt;&lt;rec-number&gt;6&lt;/rec-number&gt;&lt;foreign-keys&gt;&lt;key app="EN" db-id="t9d0twvzixtxpkev55fxeer4rsvxavtvf2pa" timestamp="1634832418"&gt;6&lt;/key&gt;&lt;/foreign-keys&gt;&lt;ref-type name="Journal Article"&gt;17&lt;/ref-type&gt;&lt;contributors&gt;&lt;authors&gt;&lt;author&gt;van der Leeden, M.&lt;/author&gt;&lt;author&gt;Steultjens, M.&lt;/author&gt;&lt;author&gt;Dekker, J. H.&lt;/author&gt;&lt;author&gt;Prins, A. P.&lt;/author&gt;&lt;author&gt;Dekker, J.&lt;/author&gt;&lt;/authors&gt;&lt;/contributors&gt;&lt;auth-address&gt;Jan van Breemen Institute, Center for Rehabilitation and Rheumatology, Jan van Breemenstraat 2, 1056 AB Amsterdam, The Netherlands. m.vd.leeden@janvanbreemen.nl&lt;/auth-address&gt;&lt;titles&gt;&lt;title&gt;Forefoot joint damage, pain and disability in rheumatoid arthritis patients with foot complaints: the role of plantar pressure and gait characteristics&lt;/title&gt;&lt;secondary-title&gt;Rheumatology (Oxford)&lt;/secondary-title&gt;&lt;/titles&gt;&lt;periodical&gt;&lt;full-title&gt;Rheumatology (Oxford)&lt;/full-title&gt;&lt;/periodical&gt;&lt;pages&gt;465-469&lt;/pages&gt;&lt;volume&gt;45&lt;/volume&gt;&lt;number&gt;4&lt;/number&gt;&lt;edition&gt;2005/11/17&lt;/edition&gt;&lt;keywords&gt;&lt;keyword&gt;Activities of Daily Living&lt;/keyword&gt;&lt;keyword&gt;Arthritis, Rheumatoid/*physiopathology&lt;/keyword&gt;&lt;keyword&gt;*Disability Evaluation&lt;/keyword&gt;&lt;keyword&gt;Female&lt;/keyword&gt;&lt;keyword&gt;Foot Diseases/*physiopathology&lt;/keyword&gt;&lt;keyword&gt;Foot Joints/*physiopathology&lt;/keyword&gt;&lt;keyword&gt;Forefoot, Human/*physiopathology&lt;/keyword&gt;&lt;keyword&gt;Gait&lt;/keyword&gt;&lt;keyword&gt;Humans&lt;/keyword&gt;&lt;keyword&gt;Male&lt;/keyword&gt;&lt;keyword&gt;Middle Aged&lt;/keyword&gt;&lt;keyword&gt;Pain/*physiopathology&lt;/keyword&gt;&lt;keyword&gt;Pressure&lt;/keyword&gt;&lt;/keywords&gt;&lt;dates&gt;&lt;year&gt;2006&lt;/year&gt;&lt;pub-dates&gt;&lt;date&gt;Apr&lt;/date&gt;&lt;/pub-dates&gt;&lt;/dates&gt;&lt;isbn&gt;1462-0324 (Print)&amp;#xD;1462-0324 (Linking)&lt;/isbn&gt;&lt;accession-num&gt;16287922&lt;/accession-num&gt;&lt;urls&gt;&lt;related-urls&gt;&lt;url&gt;https://www.ncbi.nlm.nih.gov/pubmed/16287922&lt;/url&gt;&lt;/related-urls&gt;&lt;/urls&gt;&lt;electronic-resource-num&gt;10.1093/rheumatology/kei186&lt;/electronic-resource-num&gt;&lt;/record&gt;&lt;/Cite&gt;&lt;/EndNote&gt;</w:instrText>
      </w:r>
      <w:r w:rsidR="00BF681D">
        <w:fldChar w:fldCharType="separate"/>
      </w:r>
      <w:r w:rsidR="00A55AC3">
        <w:rPr>
          <w:noProof/>
        </w:rPr>
        <w:t>(41)</w:t>
      </w:r>
      <w:r w:rsidR="00BF681D">
        <w:fldChar w:fldCharType="end"/>
      </w:r>
      <w:r w:rsidR="00BF681D">
        <w:t>,</w:t>
      </w:r>
      <w:r w:rsidR="008C3EBD">
        <w:t xml:space="preserve"> and risk of tissue damage </w:t>
      </w:r>
      <w:r w:rsidR="00BF681D">
        <w:fldChar w:fldCharType="begin"/>
      </w:r>
      <w:r w:rsidR="00A55AC3">
        <w:instrText xml:space="preserve"> ADDIN EN.CITE &lt;EndNote&gt;&lt;Cite&gt;&lt;Author&gt;Gefen&lt;/Author&gt;&lt;Year&gt;2009&lt;/Year&gt;&lt;RecNum&gt;45&lt;/RecNum&gt;&lt;DisplayText&gt;(55)&lt;/DisplayText&gt;&lt;record&gt;&lt;rec-number&gt;45&lt;/rec-number&gt;&lt;foreign-keys&gt;&lt;key app="EN" db-id="t9d0twvzixtxpkev55fxeer4rsvxavtvf2pa" timestamp="1634832419"&gt;45&lt;/key&gt;&lt;/foreign-keys&gt;&lt;ref-type name="Journal Article"&gt;17&lt;/ref-type&gt;&lt;contributors&gt;&lt;authors&gt;&lt;author&gt;Gefen, A.&lt;/author&gt;&lt;/authors&gt;&lt;/contributors&gt;&lt;auth-address&gt;Department of Biomedical Engineering, Faculty of Engineering, Tel Aviv University, Tel Aviv, Israel. gefen@eng.tau.ac.il&lt;/auth-address&gt;&lt;titles&gt;&lt;title&gt;Reswick and Rogers pressure-time curve for pressure ulcer risk. Part 1&lt;/title&gt;&lt;secondary-title&gt;Nursing standard&lt;/secondary-title&gt;&lt;alt-title&gt;Nurs Stand&lt;/alt-title&gt;&lt;/titles&gt;&lt;periodical&gt;&lt;full-title&gt;Nursing standard&lt;/full-title&gt;&lt;abbr-1&gt;Nurs Stand&lt;/abbr-1&gt;&lt;/periodical&gt;&lt;alt-periodical&gt;&lt;full-title&gt;Nursing standard&lt;/full-title&gt;&lt;abbr-1&gt;Nurs Stand&lt;/abbr-1&gt;&lt;/alt-periodical&gt;&lt;pages&gt;64-74&lt;/pages&gt;&lt;volume&gt;23&lt;/volume&gt;&lt;number&gt;45&lt;/number&gt;&lt;edition&gt;2009/08/15&lt;/edition&gt;&lt;keywords&gt;&lt;keyword&gt;Biomechanical Phenomena&lt;/keyword&gt;&lt;keyword&gt;Biomedical Engineering&lt;/keyword&gt;&lt;keyword&gt;Computer Simulation&lt;/keyword&gt;&lt;keyword&gt;Data Interpretation, Statistical&lt;/keyword&gt;&lt;keyword&gt;Humans&lt;/keyword&gt;&lt;keyword&gt;*Models, Biological&lt;/keyword&gt;&lt;keyword&gt;Models, Statistical&lt;/keyword&gt;&lt;keyword&gt;Nursing Assessment&lt;/keyword&gt;&lt;keyword&gt;Pressure&lt;/keyword&gt;&lt;keyword&gt;Pressure Ulcer/*etiology/prevention &amp;amp; control&lt;/keyword&gt;&lt;keyword&gt;Risk Assessment&lt;/keyword&gt;&lt;keyword&gt;Risk Factors&lt;/keyword&gt;&lt;keyword&gt;Time Factors&lt;/keyword&gt;&lt;/keywords&gt;&lt;dates&gt;&lt;year&gt;2009&lt;/year&gt;&lt;pub-dates&gt;&lt;date&gt;Jul 15-21&lt;/date&gt;&lt;/pub-dates&gt;&lt;/dates&gt;&lt;isbn&gt;0029-6570 (Print)&amp;#xD;0029-6570&lt;/isbn&gt;&lt;accession-num&gt;19678520&lt;/accession-num&gt;&lt;urls&gt;&lt;/urls&gt;&lt;electronic-resource-num&gt;10.7748/ns2009.07.23.45.64.c7115&lt;/electronic-resource-num&gt;&lt;remote-database-provider&gt;NLM&lt;/remote-database-provider&gt;&lt;language&gt;eng&lt;/language&gt;&lt;/record&gt;&lt;/Cite&gt;&lt;/EndNote&gt;</w:instrText>
      </w:r>
      <w:r w:rsidR="00BF681D">
        <w:fldChar w:fldCharType="separate"/>
      </w:r>
      <w:r w:rsidR="00A55AC3">
        <w:rPr>
          <w:noProof/>
        </w:rPr>
        <w:t>(55)</w:t>
      </w:r>
      <w:r w:rsidR="00BF681D">
        <w:fldChar w:fldCharType="end"/>
      </w:r>
      <w:r w:rsidR="00296DAC">
        <w:t>, dynamic modelling should also be explored</w:t>
      </w:r>
      <w:r w:rsidR="00934C49">
        <w:t>.</w:t>
      </w:r>
    </w:p>
    <w:p w14:paraId="44902ADE" w14:textId="7B355F75" w:rsidR="00236282" w:rsidRPr="00E700B0" w:rsidRDefault="00236282" w:rsidP="000447F8">
      <w:pPr>
        <w:pStyle w:val="ListParagraph"/>
        <w:numPr>
          <w:ilvl w:val="0"/>
          <w:numId w:val="1"/>
        </w:numPr>
        <w:rPr>
          <w:b/>
        </w:rPr>
      </w:pPr>
      <w:r w:rsidRPr="00FF641C">
        <w:rPr>
          <w:b/>
        </w:rPr>
        <w:t>Conclusions</w:t>
      </w:r>
      <w:r w:rsidR="00534720" w:rsidRPr="00385FE6">
        <w:rPr>
          <w:b/>
        </w:rPr>
        <w:t xml:space="preserve"> </w:t>
      </w:r>
    </w:p>
    <w:p w14:paraId="23DF741D" w14:textId="15E1933F" w:rsidR="00BB6277" w:rsidRDefault="00881311" w:rsidP="009D0E87">
      <w:r>
        <w:t>T</w:t>
      </w:r>
      <w:r w:rsidR="00D17CF0">
        <w:t xml:space="preserve">he model </w:t>
      </w:r>
      <w:r w:rsidR="00665EE5">
        <w:t xml:space="preserve">predictions </w:t>
      </w:r>
      <w:r w:rsidR="00C203CE">
        <w:t>for</w:t>
      </w:r>
      <w:r>
        <w:t xml:space="preserve"> those with RA </w:t>
      </w:r>
      <w:r w:rsidR="00D17CF0">
        <w:t>were</w:t>
      </w:r>
      <w:r w:rsidR="0022724A">
        <w:t xml:space="preserve"> highly</w:t>
      </w:r>
      <w:r w:rsidR="00D17CF0">
        <w:t xml:space="preserve"> influenced by the participant</w:t>
      </w:r>
      <w:r w:rsidR="00265271">
        <w:t>’s BMI</w:t>
      </w:r>
      <w:r w:rsidR="0022724A">
        <w:t xml:space="preserve"> and </w:t>
      </w:r>
      <w:r w:rsidR="004E24B1">
        <w:t xml:space="preserve">the medial plantar </w:t>
      </w:r>
      <w:r w:rsidR="00852118">
        <w:t>MH1</w:t>
      </w:r>
      <w:r w:rsidR="004E24B1">
        <w:t xml:space="preserve"> curvature. Due to </w:t>
      </w:r>
      <w:r w:rsidR="00852118">
        <w:t>limitations of the dataset</w:t>
      </w:r>
      <w:r w:rsidR="004E24B1">
        <w:t xml:space="preserve">, it was unclear whether the tissue depth under </w:t>
      </w:r>
      <w:r w:rsidR="00396192">
        <w:t>MH1</w:t>
      </w:r>
      <w:r w:rsidR="004E24B1">
        <w:t xml:space="preserve"> and the unloaded lateral offset of the sesamoids bone </w:t>
      </w:r>
      <w:r w:rsidR="00886677">
        <w:t>directly impacted</w:t>
      </w:r>
      <w:r w:rsidR="004E24B1">
        <w:t xml:space="preserve"> model results</w:t>
      </w:r>
      <w:r w:rsidR="00D000E7">
        <w:t>.</w:t>
      </w:r>
      <w:r w:rsidR="007761A2">
        <w:t xml:space="preserve"> </w:t>
      </w:r>
      <w:r w:rsidR="00986123">
        <w:t>N</w:t>
      </w:r>
      <w:r w:rsidR="008F3A44">
        <w:t>o relation</w:t>
      </w:r>
      <w:r w:rsidR="00986123">
        <w:t xml:space="preserve"> was</w:t>
      </w:r>
      <w:r w:rsidR="008F3A44">
        <w:t xml:space="preserve"> found between the model</w:t>
      </w:r>
      <w:r w:rsidR="007259FD">
        <w:t>’s pressure or strain predictions</w:t>
      </w:r>
      <w:r w:rsidR="008F3A44">
        <w:t xml:space="preserve"> and </w:t>
      </w:r>
      <w:r w:rsidR="008F3A44" w:rsidRPr="00790BFC">
        <w:t>LFIS-IF</w:t>
      </w:r>
      <w:r w:rsidR="008F3A44">
        <w:t xml:space="preserve"> score or instances of bursae, </w:t>
      </w:r>
      <w:r w:rsidR="008F3A44">
        <w:lastRenderedPageBreak/>
        <w:t>erosion and synovial hypertrophy.</w:t>
      </w:r>
      <w:r w:rsidR="00E525B9">
        <w:t xml:space="preserve"> The wide range</w:t>
      </w:r>
      <w:r w:rsidR="00FC2501">
        <w:t>s</w:t>
      </w:r>
      <w:r w:rsidR="00E525B9">
        <w:t xml:space="preserve"> observed in the </w:t>
      </w:r>
      <w:r w:rsidR="00FC2501">
        <w:t xml:space="preserve">model predictions emphasises the importance of </w:t>
      </w:r>
      <w:r w:rsidR="000421DB">
        <w:t xml:space="preserve">modelling interventions across multiple </w:t>
      </w:r>
      <w:r w:rsidR="00076B9A">
        <w:t>pathological</w:t>
      </w:r>
      <w:r w:rsidR="000421DB">
        <w:t xml:space="preserve"> individuals </w:t>
      </w:r>
      <w:r w:rsidR="00B504C2">
        <w:t>rather than</w:t>
      </w:r>
      <w:r w:rsidR="000421DB">
        <w:t xml:space="preserve"> a single healthy </w:t>
      </w:r>
      <w:r w:rsidR="00B504C2">
        <w:t>case</w:t>
      </w:r>
      <w:r w:rsidR="000421DB">
        <w:t>.</w:t>
      </w:r>
    </w:p>
    <w:p w14:paraId="70884458" w14:textId="5A6C9C02" w:rsidR="008F3A44" w:rsidRDefault="00881311" w:rsidP="009D0E87">
      <w:r>
        <w:t>The</w:t>
      </w:r>
      <w:r w:rsidR="007C60CE">
        <w:t xml:space="preserve"> simplified</w:t>
      </w:r>
      <w:r>
        <w:t xml:space="preserve"> forefoot models </w:t>
      </w:r>
      <w:r w:rsidR="00F43DB5">
        <w:t xml:space="preserve">produced differing biomechanical predictions </w:t>
      </w:r>
      <w:r w:rsidR="001660E5">
        <w:t xml:space="preserve">between </w:t>
      </w:r>
      <w:r w:rsidR="005573E7">
        <w:t>people with RA</w:t>
      </w:r>
      <w:r w:rsidR="00371726">
        <w:t xml:space="preserve">, with the variation relating to some </w:t>
      </w:r>
      <w:r w:rsidR="00B57BF8">
        <w:t>condition-related factors but not to others.</w:t>
      </w:r>
      <w:r w:rsidR="00A8433E">
        <w:t xml:space="preserve"> </w:t>
      </w:r>
      <w:r w:rsidR="00AA057B">
        <w:t xml:space="preserve">The models also produced differing results for a healthy individual and people with RA. </w:t>
      </w:r>
      <w:r w:rsidR="00F61DEC">
        <w:t>T</w:t>
      </w:r>
      <w:r w:rsidR="00B578B7">
        <w:t>hus</w:t>
      </w:r>
      <w:r w:rsidR="00C110DA">
        <w:t>,</w:t>
      </w:r>
      <w:r w:rsidR="00A8433E">
        <w:t xml:space="preserve"> with the limitations from the present study addressed,</w:t>
      </w:r>
      <w:r w:rsidR="00B578B7">
        <w:t xml:space="preserve"> </w:t>
      </w:r>
      <w:r w:rsidR="00C110DA">
        <w:t>the models</w:t>
      </w:r>
      <w:r w:rsidR="00A8433E">
        <w:t xml:space="preserve"> </w:t>
      </w:r>
      <w:r w:rsidR="00396069">
        <w:t>c</w:t>
      </w:r>
      <w:r w:rsidR="00A8433E">
        <w:t>ould</w:t>
      </w:r>
      <w:r w:rsidR="006A0CE3">
        <w:t xml:space="preserve"> </w:t>
      </w:r>
      <w:r w:rsidR="009C1D31">
        <w:t xml:space="preserve">provide </w:t>
      </w:r>
      <w:r w:rsidR="00396192">
        <w:t>a suitable basis</w:t>
      </w:r>
      <w:r w:rsidR="009C1D31">
        <w:t xml:space="preserve"> for </w:t>
      </w:r>
      <w:r w:rsidR="00A37239">
        <w:t>comparing FO design</w:t>
      </w:r>
      <w:r w:rsidR="00975899">
        <w:t>s based on individual requirements</w:t>
      </w:r>
      <w:r w:rsidR="00396192">
        <w:t>, particularly as they relate to BMI</w:t>
      </w:r>
      <w:r w:rsidR="00F710A5">
        <w:t xml:space="preserve"> and alleviating </w:t>
      </w:r>
      <w:r w:rsidR="00396192">
        <w:t>internal tissue</w:t>
      </w:r>
      <w:r w:rsidR="00F710A5">
        <w:t xml:space="preserve"> strains around bony prominences.</w:t>
      </w:r>
    </w:p>
    <w:p w14:paraId="69F9C503" w14:textId="77AE6EAC" w:rsidR="007E37DA" w:rsidRDefault="00073F0F" w:rsidP="00DF3751">
      <w:pPr>
        <w:rPr>
          <w:b/>
          <w:bCs/>
        </w:rPr>
      </w:pPr>
      <w:r>
        <w:rPr>
          <w:b/>
          <w:bCs/>
        </w:rPr>
        <w:t>Acknowledgements</w:t>
      </w:r>
    </w:p>
    <w:p w14:paraId="5D7D3F59" w14:textId="5C4BFB6F" w:rsidR="00DF3751" w:rsidRPr="000447F8" w:rsidRDefault="00DF3751" w:rsidP="00DF3751">
      <w:r w:rsidRPr="000447F8">
        <w:t>The authors would like to thank the following for their financial support:</w:t>
      </w:r>
    </w:p>
    <w:p w14:paraId="28F4265B" w14:textId="0C4B3756" w:rsidR="00DF3751" w:rsidRPr="000447F8" w:rsidRDefault="00DF3751" w:rsidP="00DF3751">
      <w:pPr>
        <w:numPr>
          <w:ilvl w:val="0"/>
          <w:numId w:val="22"/>
        </w:numPr>
      </w:pPr>
      <w:r w:rsidRPr="000447F8">
        <w:t>ESK: the University of Southampton’s EPSRC Doctoral Training Program (ref EP/</w:t>
      </w:r>
      <w:r w:rsidR="00902EE6" w:rsidRPr="000447F8">
        <w:t>R513325/1</w:t>
      </w:r>
      <w:r w:rsidRPr="000447F8">
        <w:t>)</w:t>
      </w:r>
    </w:p>
    <w:p w14:paraId="39702F8D" w14:textId="65966A96" w:rsidR="00DF3751" w:rsidRPr="000447F8" w:rsidRDefault="00DF3751" w:rsidP="00DF3751">
      <w:pPr>
        <w:numPr>
          <w:ilvl w:val="0"/>
          <w:numId w:val="22"/>
        </w:numPr>
      </w:pPr>
      <w:r w:rsidRPr="000447F8">
        <w:t>PRW: the EPSRC-NIHR “Medical Device and Vulnerable Skin Network” (ref EP/N02723X/1),</w:t>
      </w:r>
    </w:p>
    <w:p w14:paraId="1F937512" w14:textId="39967D40" w:rsidR="00675302" w:rsidRPr="000447F8" w:rsidRDefault="00B0320D" w:rsidP="00DF3751">
      <w:pPr>
        <w:numPr>
          <w:ilvl w:val="0"/>
          <w:numId w:val="22"/>
        </w:numPr>
      </w:pPr>
      <w:r w:rsidRPr="000447F8">
        <w:t>CB, CE, LC, LK: Pfizer</w:t>
      </w:r>
      <w:r w:rsidR="00F54079" w:rsidRPr="000447F8">
        <w:t xml:space="preserve"> </w:t>
      </w:r>
      <w:r w:rsidR="003B2454" w:rsidRPr="000447F8">
        <w:t>Inc.,</w:t>
      </w:r>
      <w:r w:rsidR="00F54079" w:rsidRPr="000447F8">
        <w:t xml:space="preserve"> “The epidemiology of MRI-detected rheumatoid arthritis disease activity within the forefoot”</w:t>
      </w:r>
    </w:p>
    <w:p w14:paraId="1FDCFA6F" w14:textId="5683F679" w:rsidR="00DF3751" w:rsidRPr="000447F8" w:rsidRDefault="00DF3751" w:rsidP="00DF3751">
      <w:pPr>
        <w:numPr>
          <w:ilvl w:val="0"/>
          <w:numId w:val="22"/>
        </w:numPr>
      </w:pPr>
      <w:r w:rsidRPr="000447F8">
        <w:t>ASD: the Royal Academy of Engineering, UK, (ref RF/130).</w:t>
      </w:r>
    </w:p>
    <w:p w14:paraId="7B802F5D" w14:textId="475E29D8" w:rsidR="00DF3751" w:rsidRPr="000447F8" w:rsidRDefault="00DF3751" w:rsidP="00DF3751">
      <w:r w:rsidRPr="000447F8">
        <w:t xml:space="preserve">Ethics Committee approval for this </w:t>
      </w:r>
      <w:r w:rsidR="00DF016B">
        <w:t>study</w:t>
      </w:r>
      <w:r w:rsidRPr="000447F8">
        <w:t xml:space="preserve"> was granted by</w:t>
      </w:r>
      <w:r w:rsidR="00200A1B" w:rsidRPr="000447F8">
        <w:t xml:space="preserve"> Southampton and South West Hampshire Local Research Ethics Committee (NIHR ref. 24427)</w:t>
      </w:r>
      <w:r w:rsidR="00C57B35" w:rsidRPr="000447F8">
        <w:t>,</w:t>
      </w:r>
      <w:r w:rsidRPr="000447F8">
        <w:t xml:space="preserve"> </w:t>
      </w:r>
      <w:r w:rsidR="00525334" w:rsidRPr="00525334">
        <w:t>Cardiff University School of Psychology Ethics Committee (EC.18.03.13.5264)</w:t>
      </w:r>
      <w:r w:rsidR="00525334">
        <w:t>,</w:t>
      </w:r>
      <w:r w:rsidR="00525334" w:rsidRPr="00525334">
        <w:t xml:space="preserve"> </w:t>
      </w:r>
      <w:r w:rsidR="00236748" w:rsidRPr="000447F8">
        <w:t xml:space="preserve">and </w:t>
      </w:r>
      <w:r w:rsidRPr="000447F8">
        <w:t xml:space="preserve">the University of Southampton (ERGO ID: </w:t>
      </w:r>
      <w:r w:rsidR="00BF4980" w:rsidRPr="000447F8">
        <w:t>48707 and 48710</w:t>
      </w:r>
      <w:r w:rsidRPr="000447F8">
        <w:t>)</w:t>
      </w:r>
      <w:r w:rsidR="00DF016B">
        <w:t>, UK</w:t>
      </w:r>
      <w:r w:rsidRPr="000447F8">
        <w:t>. We would like to thank all of the individuals who participated in this study</w:t>
      </w:r>
      <w:r w:rsidR="00C57B35" w:rsidRPr="000447F8">
        <w:t xml:space="preserve"> and CUBRIC who facilit</w:t>
      </w:r>
      <w:r w:rsidR="00B26600" w:rsidRPr="000447F8">
        <w:t>ated the MR data collection for the healthy participant at Cardiff University</w:t>
      </w:r>
      <w:r w:rsidRPr="000447F8">
        <w:t>.</w:t>
      </w:r>
    </w:p>
    <w:p w14:paraId="706E9E64" w14:textId="77777777" w:rsidR="006B0C47" w:rsidRPr="000447F8" w:rsidRDefault="006B0C47" w:rsidP="006B0C47">
      <w:pPr>
        <w:rPr>
          <w:b/>
          <w:bCs/>
        </w:rPr>
      </w:pPr>
      <w:r w:rsidRPr="000447F8">
        <w:rPr>
          <w:b/>
          <w:bCs/>
        </w:rPr>
        <w:t xml:space="preserve">Disclosures: </w:t>
      </w:r>
    </w:p>
    <w:p w14:paraId="5DF24239" w14:textId="77777777" w:rsidR="00900534" w:rsidRPr="00D82FA8" w:rsidRDefault="00900534" w:rsidP="00900534">
      <w:r>
        <w:t xml:space="preserve">EK, PW, CB, AD were involved in conception of the study, data analysis and interpretation. </w:t>
      </w:r>
      <w:r w:rsidRPr="000447F8">
        <w:t>CB, CE, LC, LK</w:t>
      </w:r>
      <w:r>
        <w:t xml:space="preserve">, BK, NO were involved in data collection and preparation of the original datasets. EK collected further data and drafted the manuscript. </w:t>
      </w:r>
      <w:r w:rsidRPr="00D82FA8">
        <w:t>All authors reviewed and approved the manuscript.</w:t>
      </w:r>
    </w:p>
    <w:p w14:paraId="6EEED041" w14:textId="35A4F18F" w:rsidR="006B0C47" w:rsidRPr="000447F8" w:rsidRDefault="006B0C47" w:rsidP="006B0C47">
      <w:r w:rsidRPr="000447F8">
        <w:t>None of the authors has any conflict of interest to declare</w:t>
      </w:r>
      <w:r w:rsidR="006575BA" w:rsidRPr="000447F8">
        <w:t>, and the funders had no role in the conduct of the study, or the decision to submit it for publication</w:t>
      </w:r>
      <w:r w:rsidRPr="000447F8">
        <w:t>.</w:t>
      </w:r>
    </w:p>
    <w:p w14:paraId="7A79A43B" w14:textId="181B4E88" w:rsidR="00DF3751" w:rsidRPr="00874D56" w:rsidRDefault="006B0C47" w:rsidP="009D0E87">
      <w:r w:rsidRPr="000447F8">
        <w:t>Raw data will be made openly available from the University of Southampton repository upon peer reviewed publication.</w:t>
      </w:r>
    </w:p>
    <w:p w14:paraId="302547DD" w14:textId="631D1C69" w:rsidR="000A3E27" w:rsidRDefault="00073F0F" w:rsidP="009D0E87">
      <w:pPr>
        <w:rPr>
          <w:b/>
          <w:bCs/>
        </w:rPr>
      </w:pPr>
      <w:r>
        <w:rPr>
          <w:b/>
          <w:bCs/>
        </w:rPr>
        <w:t>References</w:t>
      </w:r>
    </w:p>
    <w:p w14:paraId="4DCB0CAA" w14:textId="77777777" w:rsidR="00A55AC3" w:rsidRPr="00A55AC3" w:rsidRDefault="00795E53" w:rsidP="00A55AC3">
      <w:pPr>
        <w:pStyle w:val="EndNoteBibliography"/>
        <w:spacing w:after="0"/>
      </w:pPr>
      <w:r>
        <w:fldChar w:fldCharType="begin"/>
      </w:r>
      <w:r>
        <w:instrText xml:space="preserve"> ADDIN EN.REFLIST </w:instrText>
      </w:r>
      <w:r>
        <w:fldChar w:fldCharType="separate"/>
      </w:r>
      <w:r w:rsidR="00A55AC3" w:rsidRPr="00A55AC3">
        <w:t>1.</w:t>
      </w:r>
      <w:r w:rsidR="00A55AC3" w:rsidRPr="00A55AC3">
        <w:tab/>
        <w:t>Bowen CJ, Culliford D, Allen R, Beacroft J, Gay A, Hooper L, et al. Forefoot pathology in rheumatoid arthritis identified with ultrasound may not localise to areas of highest pressure: cohort observations at baseline and twelve months. J Foot Ankle Res. 2011;4:25.</w:t>
      </w:r>
    </w:p>
    <w:p w14:paraId="17A4BE06" w14:textId="77777777" w:rsidR="00A55AC3" w:rsidRPr="00A55AC3" w:rsidRDefault="00A55AC3" w:rsidP="00A55AC3">
      <w:pPr>
        <w:pStyle w:val="EndNoteBibliography"/>
        <w:spacing w:after="0"/>
      </w:pPr>
      <w:r w:rsidRPr="00A55AC3">
        <w:t>2.</w:t>
      </w:r>
      <w:r w:rsidRPr="00A55AC3">
        <w:tab/>
        <w:t>Nix SE, Vicenzino BT, Collins NJ, Smith MD. Characteristics of foot structure and footwear associated with hallux valgus: a systematic review. Osteoarthritis and Cartilage. 2012;20(10):1059-74.</w:t>
      </w:r>
    </w:p>
    <w:p w14:paraId="3FF12354" w14:textId="77777777" w:rsidR="00A55AC3" w:rsidRPr="00A55AC3" w:rsidRDefault="00A55AC3" w:rsidP="00A55AC3">
      <w:pPr>
        <w:pStyle w:val="EndNoteBibliography"/>
        <w:spacing w:after="0"/>
      </w:pPr>
      <w:r w:rsidRPr="00A55AC3">
        <w:t>3.</w:t>
      </w:r>
      <w:r w:rsidRPr="00A55AC3">
        <w:tab/>
        <w:t>Jaakkola JI, Mann RA. A Review of Rheumatoid Arthritis Affecting the Foot and Ankle. Foot &amp; Ankle International. 2004;25(12):866-74.</w:t>
      </w:r>
    </w:p>
    <w:p w14:paraId="52CA0420" w14:textId="77777777" w:rsidR="00A55AC3" w:rsidRPr="00A55AC3" w:rsidRDefault="00A55AC3" w:rsidP="00A55AC3">
      <w:pPr>
        <w:pStyle w:val="EndNoteBibliography"/>
        <w:spacing w:after="0"/>
        <w:rPr>
          <w:lang w:val="nl-NL"/>
        </w:rPr>
      </w:pPr>
      <w:r w:rsidRPr="00A55AC3">
        <w:lastRenderedPageBreak/>
        <w:t>4.</w:t>
      </w:r>
      <w:r w:rsidRPr="00A55AC3">
        <w:tab/>
        <w:t xml:space="preserve">Bowen CJ, Hooper L, Culliford D, Dewbury K, Sampson M, Burridge J, et al. Assessment of the natural history of forefoot bursae using ultrasonography in patients with rheumatoid arthritis: a twelve-month investigation. </w:t>
      </w:r>
      <w:r w:rsidRPr="00A55AC3">
        <w:rPr>
          <w:lang w:val="nl-NL"/>
        </w:rPr>
        <w:t>Arthritis Care Res (Hoboken). 2010;62(12):1756-62.</w:t>
      </w:r>
    </w:p>
    <w:p w14:paraId="36FC8A55" w14:textId="77777777" w:rsidR="00A55AC3" w:rsidRPr="00A55AC3" w:rsidRDefault="00A55AC3" w:rsidP="00A55AC3">
      <w:pPr>
        <w:pStyle w:val="EndNoteBibliography"/>
        <w:spacing w:after="0"/>
      </w:pPr>
      <w:r w:rsidRPr="00A55AC3">
        <w:rPr>
          <w:lang w:val="nl-NL"/>
        </w:rPr>
        <w:t>5.</w:t>
      </w:r>
      <w:r w:rsidRPr="00A55AC3">
        <w:rPr>
          <w:lang w:val="nl-NL"/>
        </w:rPr>
        <w:tab/>
        <w:t xml:space="preserve">Van Hul E, Vanhoenacker F, Van Dyck P, De Schepper A, Parizel PM. </w:t>
      </w:r>
      <w:r w:rsidRPr="00A55AC3">
        <w:t>Pseudotumoural soft tissue lesions of the foot and ankle: a pictorial review. Insights into Imaging. 2011;2(4):439-52.</w:t>
      </w:r>
    </w:p>
    <w:p w14:paraId="355C745E" w14:textId="77777777" w:rsidR="00A55AC3" w:rsidRPr="00A55AC3" w:rsidRDefault="00A55AC3" w:rsidP="00A55AC3">
      <w:pPr>
        <w:pStyle w:val="EndNoteBibliography"/>
        <w:spacing w:after="0"/>
      </w:pPr>
      <w:r w:rsidRPr="00A55AC3">
        <w:t>6.</w:t>
      </w:r>
      <w:r w:rsidRPr="00A55AC3">
        <w:tab/>
        <w:t>Bowen CJ, Culliford D, Allen R, Beacroft J, Gay A, Hooper L, et al. Forefoot pathology in rheumatoid arthritis identified with ultrasound may not localise to areas of highest pressure: cohort observations at baseline and twelve months. Journal of foot and ankle research. 2011;4(1):25-.</w:t>
      </w:r>
    </w:p>
    <w:p w14:paraId="73139DA0" w14:textId="77777777" w:rsidR="00A55AC3" w:rsidRPr="00A55AC3" w:rsidRDefault="00A55AC3" w:rsidP="00A55AC3">
      <w:pPr>
        <w:pStyle w:val="EndNoteBibliography"/>
        <w:spacing w:after="0"/>
      </w:pPr>
      <w:r w:rsidRPr="00A55AC3">
        <w:t>7.</w:t>
      </w:r>
      <w:r w:rsidRPr="00A55AC3">
        <w:tab/>
        <w:t>van der Leeden M, Steultjens M, Dekker JH, Prins AP, Dekker J. Forefoot joint damage, pain and disability in rheumatoid arthritis patients with foot complaints: the role of plantar pressure and gait characteristics. Rheumatology (Oxford, England). 2006;45(4):465-9.</w:t>
      </w:r>
    </w:p>
    <w:p w14:paraId="6863DF30" w14:textId="77777777" w:rsidR="00A55AC3" w:rsidRPr="00A55AC3" w:rsidRDefault="00A55AC3" w:rsidP="00A55AC3">
      <w:pPr>
        <w:pStyle w:val="EndNoteBibliography"/>
        <w:spacing w:after="0"/>
      </w:pPr>
      <w:r w:rsidRPr="00A55AC3">
        <w:t>8.</w:t>
      </w:r>
      <w:r w:rsidRPr="00A55AC3">
        <w:tab/>
        <w:t>Firth J, Hale C, Helliwell P, Hill J, Nelson EA. The prevalence of foot ulceration in patients with rheumatoid arthritis. Arthritis Care &amp; Research. 2008;59(2):200-5.</w:t>
      </w:r>
    </w:p>
    <w:p w14:paraId="03FC472F" w14:textId="77777777" w:rsidR="00A55AC3" w:rsidRPr="00A55AC3" w:rsidRDefault="00A55AC3" w:rsidP="00A55AC3">
      <w:pPr>
        <w:pStyle w:val="EndNoteBibliography"/>
        <w:spacing w:after="0"/>
      </w:pPr>
      <w:r w:rsidRPr="00A55AC3">
        <w:t>9.</w:t>
      </w:r>
      <w:r w:rsidRPr="00A55AC3">
        <w:tab/>
        <w:t>Rosenbaum D, Schmiegel A, Meermeier M, Gaubitz M. Plantar sensitivity, foot loading and walking pain in rheumatoid arthritis. Rheumatology (Oxford, England). 2006;45(2):212-4.</w:t>
      </w:r>
    </w:p>
    <w:p w14:paraId="3A90BA7F" w14:textId="77777777" w:rsidR="00A55AC3" w:rsidRPr="00A55AC3" w:rsidRDefault="00A55AC3" w:rsidP="00A55AC3">
      <w:pPr>
        <w:pStyle w:val="EndNoteBibliography"/>
        <w:spacing w:after="0"/>
      </w:pPr>
      <w:r w:rsidRPr="00A55AC3">
        <w:t>10.</w:t>
      </w:r>
      <w:r w:rsidRPr="00A55AC3">
        <w:tab/>
        <w:t>Carroll M, Parmar P, Dalbeth N, Boocock M, Rome K. Gait characteristics associated with the foot and ankle in inflammatory arthritis: a systematic review and meta-analysis. BMC Musculoskeletal Disorders. 2015;16(1):134.</w:t>
      </w:r>
    </w:p>
    <w:p w14:paraId="3BAB54A3" w14:textId="77777777" w:rsidR="00A55AC3" w:rsidRPr="00A55AC3" w:rsidRDefault="00A55AC3" w:rsidP="00A55AC3">
      <w:pPr>
        <w:pStyle w:val="EndNoteBibliography"/>
        <w:spacing w:after="0"/>
        <w:rPr>
          <w:lang w:val="nl-NL"/>
        </w:rPr>
      </w:pPr>
      <w:r w:rsidRPr="00A55AC3">
        <w:t>11.</w:t>
      </w:r>
      <w:r w:rsidRPr="00A55AC3">
        <w:tab/>
        <w:t xml:space="preserve">Tuna H, Birtane M, Tastekin N, Kokino S. Pedobarography and its relation to radiologic erosion scores in rheumatoid arthritis. </w:t>
      </w:r>
      <w:r w:rsidRPr="00A55AC3">
        <w:rPr>
          <w:lang w:val="nl-NL"/>
        </w:rPr>
        <w:t>Rheumatol Int. 2005;26(1):42-7.</w:t>
      </w:r>
    </w:p>
    <w:p w14:paraId="685E4C3C" w14:textId="77777777" w:rsidR="00A55AC3" w:rsidRPr="00A55AC3" w:rsidRDefault="00A55AC3" w:rsidP="00A55AC3">
      <w:pPr>
        <w:pStyle w:val="EndNoteBibliography"/>
        <w:spacing w:after="0"/>
      </w:pPr>
      <w:r w:rsidRPr="00A55AC3">
        <w:rPr>
          <w:lang w:val="nl-NL"/>
        </w:rPr>
        <w:t>12.</w:t>
      </w:r>
      <w:r w:rsidRPr="00A55AC3">
        <w:rPr>
          <w:lang w:val="nl-NL"/>
        </w:rPr>
        <w:tab/>
        <w:t xml:space="preserve">Konings-Pijnappels APM, Tenten-Diepenmaat M, Dahmen R, Verberne SK, Dekker J, Twisk JWR, et al. </w:t>
      </w:r>
      <w:r w:rsidRPr="00A55AC3">
        <w:t>Forefoot pathology in relation to plantar pressure distribution in patients with rheumatoid arthritis: A cross-sectional study in the Amsterdam Foot cohort. Gait &amp; Posture. 2019;68:317-22.</w:t>
      </w:r>
    </w:p>
    <w:p w14:paraId="7CB8D6E8" w14:textId="77777777" w:rsidR="00A55AC3" w:rsidRPr="00A55AC3" w:rsidRDefault="00A55AC3" w:rsidP="00A55AC3">
      <w:pPr>
        <w:pStyle w:val="EndNoteBibliography"/>
        <w:spacing w:after="0"/>
      </w:pPr>
      <w:r w:rsidRPr="00A55AC3">
        <w:t>13.</w:t>
      </w:r>
      <w:r w:rsidRPr="00A55AC3">
        <w:tab/>
        <w:t>Linder-Ganz E, Shabshin N, Itzchak Y, Gefen A. Assessment of mechanical conditions in sub-dermal tissues during sitting: A combined experimental-MRI and finite element approach. Journal of Biomechanics. 2007;40(7):1443-54.</w:t>
      </w:r>
    </w:p>
    <w:p w14:paraId="5182EE79" w14:textId="77777777" w:rsidR="00A55AC3" w:rsidRPr="00A55AC3" w:rsidRDefault="00A55AC3" w:rsidP="00A55AC3">
      <w:pPr>
        <w:pStyle w:val="EndNoteBibliography"/>
        <w:spacing w:after="0"/>
      </w:pPr>
      <w:r w:rsidRPr="00A55AC3">
        <w:t>14.</w:t>
      </w:r>
      <w:r w:rsidRPr="00A55AC3">
        <w:tab/>
        <w:t>Takahashi M BJ, Dealey C, Gefen A. Pressure in Context.  International review: pressure ulcer prevention: pressure, shear, friction and microclimate in context A consensus document. London: Wounds International; 2010. p. 2-10.</w:t>
      </w:r>
    </w:p>
    <w:p w14:paraId="49E6B425" w14:textId="77777777" w:rsidR="00A55AC3" w:rsidRPr="00A55AC3" w:rsidRDefault="00A55AC3" w:rsidP="00A55AC3">
      <w:pPr>
        <w:pStyle w:val="EndNoteBibliography"/>
        <w:spacing w:after="0"/>
      </w:pPr>
      <w:r w:rsidRPr="00A55AC3">
        <w:t>15.</w:t>
      </w:r>
      <w:r w:rsidRPr="00A55AC3">
        <w:tab/>
        <w:t>Woodburn J, Helliwell PS. Relation between heel position and the distribution of forefoot plantar pressures and skin callosities in rheumatoid arthritis. Annals of the Rheumatic Diseases. 1996;55(11):806-10.</w:t>
      </w:r>
    </w:p>
    <w:p w14:paraId="4F89AF50" w14:textId="77777777" w:rsidR="00A55AC3" w:rsidRPr="00A55AC3" w:rsidRDefault="00A55AC3" w:rsidP="00A55AC3">
      <w:pPr>
        <w:pStyle w:val="EndNoteBibliography"/>
        <w:spacing w:after="0"/>
      </w:pPr>
      <w:r w:rsidRPr="00A55AC3">
        <w:t>16.</w:t>
      </w:r>
      <w:r w:rsidRPr="00A55AC3">
        <w:tab/>
        <w:t>Hennessy K, Burns J, Penkala S. Reducing plantar pressure in rheumatoid arthritis: A comparison of running versus off-the-shelf orthopaedic footwear. Clinical Biomechanics. 2007;22(8):917-23.</w:t>
      </w:r>
    </w:p>
    <w:p w14:paraId="767F6126" w14:textId="77777777" w:rsidR="00A55AC3" w:rsidRPr="00A55AC3" w:rsidRDefault="00A55AC3" w:rsidP="00A55AC3">
      <w:pPr>
        <w:pStyle w:val="EndNoteBibliography"/>
        <w:spacing w:after="0"/>
      </w:pPr>
      <w:r w:rsidRPr="00A55AC3">
        <w:t>17.</w:t>
      </w:r>
      <w:r w:rsidRPr="00A55AC3">
        <w:tab/>
        <w:t>Hennessy K, Woodburn J, Steultjens MPM. Custom foot orthoses for rheumatoid arthritis: A systematic review. Arthritis Care &amp; Research. 2012;64(3):311-20.</w:t>
      </w:r>
    </w:p>
    <w:p w14:paraId="4AD500AA" w14:textId="77777777" w:rsidR="00A55AC3" w:rsidRPr="00A55AC3" w:rsidRDefault="00A55AC3" w:rsidP="00A55AC3">
      <w:pPr>
        <w:pStyle w:val="EndNoteBibliography"/>
        <w:spacing w:after="0"/>
      </w:pPr>
      <w:r w:rsidRPr="00A55AC3">
        <w:t>18.</w:t>
      </w:r>
      <w:r w:rsidRPr="00A55AC3">
        <w:tab/>
        <w:t>Tenten-Diepenmaat M, Dekker J, Heymans MW, Roorda LD, Vliet Vlieland TPM, van der Leeden M. Systematic review on the comparative effectiveness of foot orthoses in patients with rheumatoid arthritis. Journal of foot and ankle research. 2019;12(32).</w:t>
      </w:r>
    </w:p>
    <w:p w14:paraId="7950EF6A" w14:textId="77777777" w:rsidR="00A55AC3" w:rsidRPr="00A55AC3" w:rsidRDefault="00A55AC3" w:rsidP="00A55AC3">
      <w:pPr>
        <w:pStyle w:val="EndNoteBibliography"/>
        <w:spacing w:after="0"/>
      </w:pPr>
      <w:r w:rsidRPr="00A55AC3">
        <w:t>19.</w:t>
      </w:r>
      <w:r w:rsidRPr="00A55AC3">
        <w:tab/>
        <w:t>Tenten-Diepenmaat M, Dekker J, Twisk JWR, Huijbrechts E, Roorda LD, van der Leeden M. Outcomes and potential mechanism of a protocol to optimize foot orthoses in patients with rheumatoid arthritis. BMC Musculoskelet Disord. 2020;21(1):348.</w:t>
      </w:r>
    </w:p>
    <w:p w14:paraId="5C859D7F" w14:textId="77777777" w:rsidR="00A55AC3" w:rsidRPr="00A55AC3" w:rsidRDefault="00A55AC3" w:rsidP="00A55AC3">
      <w:pPr>
        <w:pStyle w:val="EndNoteBibliography"/>
        <w:spacing w:after="0"/>
      </w:pPr>
      <w:r w:rsidRPr="00A55AC3">
        <w:t>20.</w:t>
      </w:r>
      <w:r w:rsidRPr="00A55AC3">
        <w:tab/>
        <w:t>Hooper L, Bowen CJ, Gates L, Culliford DJ, Ball C, Edwards CJ, et al. Prognostic indicators of foot-related disability in patients with rheumatoid arthritis: results of a prospective three-year study. Arthritis care &amp; research. 2012;64(8):1116-24.</w:t>
      </w:r>
    </w:p>
    <w:p w14:paraId="2042F05F" w14:textId="77777777" w:rsidR="00A55AC3" w:rsidRPr="00A55AC3" w:rsidRDefault="00A55AC3" w:rsidP="00A55AC3">
      <w:pPr>
        <w:pStyle w:val="EndNoteBibliography"/>
        <w:spacing w:after="0"/>
      </w:pPr>
      <w:r w:rsidRPr="00A55AC3">
        <w:t>21.</w:t>
      </w:r>
      <w:r w:rsidRPr="00A55AC3">
        <w:tab/>
        <w:t>Chen W-P, Ju C-W, Tang F-T. Effects of total contact insoles on the plantar stress redistribution: a finite element analysis. Clinical Biomechanics. 2003;18(6):S17-S24.</w:t>
      </w:r>
    </w:p>
    <w:p w14:paraId="44DD6B71" w14:textId="77777777" w:rsidR="00A55AC3" w:rsidRPr="00A55AC3" w:rsidRDefault="00A55AC3" w:rsidP="00A55AC3">
      <w:pPr>
        <w:pStyle w:val="EndNoteBibliography"/>
        <w:spacing w:after="0"/>
      </w:pPr>
      <w:r w:rsidRPr="00A55AC3">
        <w:lastRenderedPageBreak/>
        <w:t>22.</w:t>
      </w:r>
      <w:r w:rsidRPr="00A55AC3">
        <w:tab/>
        <w:t>Cheung JT-M, Zhang M. A 3-dimensional finite element model of the human foot and ankle for insole design. Archives of Physical Medicine and Rehabilitation. 2005;86(2):353-8.</w:t>
      </w:r>
    </w:p>
    <w:p w14:paraId="4935B9DC" w14:textId="77777777" w:rsidR="00A55AC3" w:rsidRPr="00A55AC3" w:rsidRDefault="00A55AC3" w:rsidP="00A55AC3">
      <w:pPr>
        <w:pStyle w:val="EndNoteBibliography"/>
        <w:spacing w:after="0"/>
      </w:pPr>
      <w:r w:rsidRPr="00A55AC3">
        <w:t>23.</w:t>
      </w:r>
      <w:r w:rsidRPr="00A55AC3">
        <w:tab/>
        <w:t>Goske S, Erdemir A, Petre M, Budhabhatti S, Cavanagh PR. Reduction of plantar heel pressures: Insole design using finite element analysis. Journal of Biomechanics. 2006;39(13):2363-70.</w:t>
      </w:r>
    </w:p>
    <w:p w14:paraId="005DD8C9" w14:textId="77777777" w:rsidR="00A55AC3" w:rsidRPr="00A55AC3" w:rsidRDefault="00A55AC3" w:rsidP="00A55AC3">
      <w:pPr>
        <w:pStyle w:val="EndNoteBibliography"/>
        <w:spacing w:after="0"/>
      </w:pPr>
      <w:r w:rsidRPr="00A55AC3">
        <w:t>24.</w:t>
      </w:r>
      <w:r w:rsidRPr="00A55AC3">
        <w:tab/>
        <w:t>Cheung JT-M, Yu J, Wong DW-C, Zhang M. Current methods in computer-aided engineering for footwear design. Footwear Science. 2009;1(1):31-46.</w:t>
      </w:r>
    </w:p>
    <w:p w14:paraId="0BB96194" w14:textId="77777777" w:rsidR="00A55AC3" w:rsidRPr="00A55AC3" w:rsidRDefault="00A55AC3" w:rsidP="00A55AC3">
      <w:pPr>
        <w:pStyle w:val="EndNoteBibliography"/>
        <w:spacing w:after="0"/>
      </w:pPr>
      <w:r w:rsidRPr="00A55AC3">
        <w:t>25.</w:t>
      </w:r>
      <w:r w:rsidRPr="00A55AC3">
        <w:tab/>
        <w:t>Woodburn J, Helliwell PS. Relation between heel position and the distribution of forefoot plantar pressures and skin callosities in rheumatoid arthritis. Annals of the Rheumatic Diseases. 1996;55(11):806.</w:t>
      </w:r>
    </w:p>
    <w:p w14:paraId="3735FCA5" w14:textId="77777777" w:rsidR="00A55AC3" w:rsidRPr="00A55AC3" w:rsidRDefault="00A55AC3" w:rsidP="00A55AC3">
      <w:pPr>
        <w:pStyle w:val="EndNoteBibliography"/>
        <w:spacing w:after="0"/>
      </w:pPr>
      <w:r w:rsidRPr="00A55AC3">
        <w:t>26.</w:t>
      </w:r>
      <w:r w:rsidRPr="00A55AC3">
        <w:tab/>
        <w:t>Dahmen R, Konings-Pijnappels A, Kerkhof S, Verberne S, Boers M, Roorda LD, et al. Higher body mass index is associated with lower foot health in patients with rheumatoid arthritis: baseline results of the Amsterdam-Foot cohort. Scandinavian Journal of Rheumatology. 2020;49(3):186-94.</w:t>
      </w:r>
    </w:p>
    <w:p w14:paraId="11FE6B51" w14:textId="77777777" w:rsidR="00A55AC3" w:rsidRPr="00A55AC3" w:rsidRDefault="00A55AC3" w:rsidP="00A55AC3">
      <w:pPr>
        <w:pStyle w:val="EndNoteBibliography"/>
        <w:spacing w:after="0"/>
      </w:pPr>
      <w:r w:rsidRPr="00A55AC3">
        <w:t>27.</w:t>
      </w:r>
      <w:r w:rsidRPr="00A55AC3">
        <w:tab/>
        <w:t>Chen WM, Lee SJ, Lee PV. Plantar pressure relief under the metatarsal heads: therapeutic insole design using three-dimensional finite element model of the foot. Journal of Biomechanics. 2015;48(4):659-65.</w:t>
      </w:r>
    </w:p>
    <w:p w14:paraId="519D3951" w14:textId="77777777" w:rsidR="00A55AC3" w:rsidRPr="00A55AC3" w:rsidRDefault="00A55AC3" w:rsidP="00A55AC3">
      <w:pPr>
        <w:pStyle w:val="EndNoteBibliography"/>
        <w:spacing w:after="0"/>
      </w:pPr>
      <w:r w:rsidRPr="00A55AC3">
        <w:t>28.</w:t>
      </w:r>
      <w:r w:rsidRPr="00A55AC3">
        <w:tab/>
        <w:t>Telfer S, Woodburn J, Collier A, Cavanagh PR. Virtually optimized insoles for offloading the diabetic foot: A randomized crossover study. Journal of Biomechanics. 2017;60:157-61.</w:t>
      </w:r>
    </w:p>
    <w:p w14:paraId="6251006B" w14:textId="77777777" w:rsidR="00A55AC3" w:rsidRPr="00A55AC3" w:rsidRDefault="00A55AC3" w:rsidP="00A55AC3">
      <w:pPr>
        <w:pStyle w:val="EndNoteBibliography"/>
        <w:spacing w:after="0"/>
      </w:pPr>
      <w:r w:rsidRPr="00A55AC3">
        <w:t>29.</w:t>
      </w:r>
      <w:r w:rsidRPr="00A55AC3">
        <w:tab/>
        <w:t>Spirka TA, Erdemir A, Ewers Spaulding S, Yamane A, Telfer S, Cavanagh PR. Simple finite element models for use in the design of therapeutic footwear. Journal of Biomechanics. 2014;47(12):2948-55.</w:t>
      </w:r>
    </w:p>
    <w:p w14:paraId="4A30FF83" w14:textId="77777777" w:rsidR="00A55AC3" w:rsidRPr="00A55AC3" w:rsidRDefault="00A55AC3" w:rsidP="00A55AC3">
      <w:pPr>
        <w:pStyle w:val="EndNoteBibliography"/>
        <w:spacing w:after="0"/>
      </w:pPr>
      <w:r w:rsidRPr="00A55AC3">
        <w:t>30.</w:t>
      </w:r>
      <w:r w:rsidRPr="00A55AC3">
        <w:tab/>
        <w:t>Zhang HW, Miko L, Yang JY, Niu WX, James CWC, Sun WJ, et al. Computational modelling of foot orthosis for midfoot arthritis: a Taguchi approach for design optimization. Acta Bioeng Biomech. 2020;22(4):75-83.</w:t>
      </w:r>
    </w:p>
    <w:p w14:paraId="1FEA24E0" w14:textId="77777777" w:rsidR="00A55AC3" w:rsidRPr="00A55AC3" w:rsidRDefault="00A55AC3" w:rsidP="00A55AC3">
      <w:pPr>
        <w:pStyle w:val="EndNoteBibliography"/>
        <w:spacing w:after="0"/>
      </w:pPr>
      <w:r w:rsidRPr="00A55AC3">
        <w:t>31.</w:t>
      </w:r>
      <w:r w:rsidRPr="00A55AC3">
        <w:tab/>
        <w:t>Cherry L, King L, Thomas M, Roemer F, Culliford D, Bowen CJ, et al. The reliability of a novel magnetic resonance imaging-based tool for the evaluation of forefoot bursae in patients with rheumatoid arthritis: the FFB score. Rheumatology (Oxford). 2014;53(11):2014-7.</w:t>
      </w:r>
    </w:p>
    <w:p w14:paraId="22729E5E" w14:textId="77777777" w:rsidR="00A55AC3" w:rsidRPr="00A55AC3" w:rsidRDefault="00A55AC3" w:rsidP="00A55AC3">
      <w:pPr>
        <w:pStyle w:val="EndNoteBibliography"/>
        <w:spacing w:after="0"/>
      </w:pPr>
      <w:r w:rsidRPr="00A55AC3">
        <w:t>32.</w:t>
      </w:r>
      <w:r w:rsidRPr="00A55AC3">
        <w:tab/>
        <w:t>Helliwell P, Reay N, Gilworth G, Redmond A, Slade A, Tennant A, et al. Development of a foot impact scale for rheumatoid arthritis. Arthritis Care &amp; Research. 2005;53(3):418-22.</w:t>
      </w:r>
    </w:p>
    <w:p w14:paraId="5E93F0E1" w14:textId="77777777" w:rsidR="00A55AC3" w:rsidRPr="00A55AC3" w:rsidRDefault="00A55AC3" w:rsidP="00A55AC3">
      <w:pPr>
        <w:pStyle w:val="EndNoteBibliography"/>
        <w:spacing w:after="0"/>
      </w:pPr>
      <w:r w:rsidRPr="00A55AC3">
        <w:t>33.</w:t>
      </w:r>
      <w:r w:rsidRPr="00A55AC3">
        <w:tab/>
        <w:t>Ben Shabat Y, Fischer A. Design of Porous Micro-Structures Using Curvature Analysis for Additive-Manufacturing. Procedia CIRP. 2015;36:279-84.</w:t>
      </w:r>
    </w:p>
    <w:p w14:paraId="4A89AFCD" w14:textId="77777777" w:rsidR="00A55AC3" w:rsidRPr="00A55AC3" w:rsidRDefault="00A55AC3" w:rsidP="00A55AC3">
      <w:pPr>
        <w:pStyle w:val="EndNoteBibliography"/>
        <w:spacing w:after="0"/>
      </w:pPr>
      <w:r w:rsidRPr="00A55AC3">
        <w:t>34.</w:t>
      </w:r>
      <w:r w:rsidRPr="00A55AC3">
        <w:tab/>
        <w:t>Rusinkiewicz S, editor Estimating curvatures and their derivatives on triangle meshes. Proceedings 2nd International Symposium on 3D Data Processing, Visualization and Transmission, 2004 3DPVT 2004; 2004 9-9 Sept. 2004.</w:t>
      </w:r>
    </w:p>
    <w:p w14:paraId="643ED61D" w14:textId="77777777" w:rsidR="00A55AC3" w:rsidRPr="00A55AC3" w:rsidRDefault="00A55AC3" w:rsidP="00A55AC3">
      <w:pPr>
        <w:pStyle w:val="EndNoteBibliography"/>
        <w:spacing w:after="0"/>
      </w:pPr>
      <w:r w:rsidRPr="00A55AC3">
        <w:t>35.</w:t>
      </w:r>
      <w:r w:rsidRPr="00A55AC3">
        <w:tab/>
        <w:t>Tian H, Jiang Y, Qi Y, Xiang H, Yan J. Study of knitted fabrics with ultra-low modulus based on geometrical deformation mechanism. Textile Research Journal. 2019;89:891-9.</w:t>
      </w:r>
    </w:p>
    <w:p w14:paraId="459B10B0" w14:textId="77777777" w:rsidR="00A55AC3" w:rsidRPr="00A55AC3" w:rsidRDefault="00A55AC3" w:rsidP="00A55AC3">
      <w:pPr>
        <w:pStyle w:val="EndNoteBibliography"/>
        <w:spacing w:after="0"/>
      </w:pPr>
      <w:r w:rsidRPr="00A55AC3">
        <w:t>36.</w:t>
      </w:r>
      <w:r w:rsidRPr="00A55AC3">
        <w:tab/>
        <w:t>Zhou JY, Li Y, Lam J, Cao XY. The Poisson Ratio and Modulus of Elastic Knitted Fabrics. Textile Research Journal. 2010;80(18):1965-9.</w:t>
      </w:r>
    </w:p>
    <w:p w14:paraId="69E8880A" w14:textId="77777777" w:rsidR="00A55AC3" w:rsidRPr="00A55AC3" w:rsidRDefault="00A55AC3" w:rsidP="00A55AC3">
      <w:pPr>
        <w:pStyle w:val="EndNoteBibliography"/>
        <w:spacing w:after="0"/>
      </w:pPr>
      <w:r w:rsidRPr="00A55AC3">
        <w:t>37.</w:t>
      </w:r>
      <w:r w:rsidRPr="00A55AC3">
        <w:tab/>
        <w:t>Ahanchian N, Nester CJ, Howard D, Ren L, Parker D. Estimating the material properties of heel pad sub-layers using inverse Finite Element Analysis. Medical Engineering &amp; Physics. 2017;40:11-9.</w:t>
      </w:r>
    </w:p>
    <w:p w14:paraId="7A876371" w14:textId="77777777" w:rsidR="00A55AC3" w:rsidRPr="00A55AC3" w:rsidRDefault="00A55AC3" w:rsidP="00A55AC3">
      <w:pPr>
        <w:pStyle w:val="EndNoteBibliography"/>
        <w:spacing w:after="0"/>
      </w:pPr>
      <w:r w:rsidRPr="00A55AC3">
        <w:t>38.</w:t>
      </w:r>
      <w:r w:rsidRPr="00A55AC3">
        <w:tab/>
        <w:t>Petre MT, Erdemir A, Cavanagh PR. Determination of elastomeric foam parameters for simulations of complex loading. Computer Methods in Biomechanics and Biomedical Engineering. 2006;9(4):231-42.</w:t>
      </w:r>
    </w:p>
    <w:p w14:paraId="3F876DAD" w14:textId="77777777" w:rsidR="00A55AC3" w:rsidRPr="00A55AC3" w:rsidRDefault="00A55AC3" w:rsidP="00A55AC3">
      <w:pPr>
        <w:pStyle w:val="EndNoteBibliography"/>
        <w:spacing w:after="0"/>
      </w:pPr>
      <w:r w:rsidRPr="00A55AC3">
        <w:t>39.</w:t>
      </w:r>
      <w:r w:rsidRPr="00A55AC3">
        <w:tab/>
        <w:t>Carlson JM. Functional Limitations From Pain Caused by Repetitive Loading on the Skin: A Review and Discussion for Practitioners, With New Data for Limiting Friction Loads. JPO: Journal of Prosthetics and Orthotics. 2006;18(4):93-103.</w:t>
      </w:r>
    </w:p>
    <w:p w14:paraId="67524CEC" w14:textId="77777777" w:rsidR="00A55AC3" w:rsidRPr="00A55AC3" w:rsidRDefault="00A55AC3" w:rsidP="00A55AC3">
      <w:pPr>
        <w:pStyle w:val="EndNoteBibliography"/>
        <w:spacing w:after="0"/>
      </w:pPr>
      <w:r w:rsidRPr="00A55AC3">
        <w:t>40.</w:t>
      </w:r>
      <w:r w:rsidRPr="00A55AC3">
        <w:tab/>
        <w:t>Jung Y, Jung M, Ryu J, Yoon S, Park SK, Koo S. Dynamically adjustable foot-ground contact model to estimate ground reaction force during walking and running. Gait &amp; posture. 2016;45:62-8.</w:t>
      </w:r>
    </w:p>
    <w:p w14:paraId="0F3B1404" w14:textId="77777777" w:rsidR="00A55AC3" w:rsidRPr="00A55AC3" w:rsidRDefault="00A55AC3" w:rsidP="00A55AC3">
      <w:pPr>
        <w:pStyle w:val="EndNoteBibliography"/>
        <w:spacing w:after="0"/>
      </w:pPr>
      <w:r w:rsidRPr="00A55AC3">
        <w:lastRenderedPageBreak/>
        <w:t>41.</w:t>
      </w:r>
      <w:r w:rsidRPr="00A55AC3">
        <w:tab/>
        <w:t>van der Leeden M, Steultjens M, Dekker JH, Prins AP, Dekker J. Forefoot joint damage, pain and disability in rheumatoid arthritis patients with foot complaints: the role of plantar pressure and gait characteristics. Rheumatology (Oxford). 2006;45(4):465-9.</w:t>
      </w:r>
    </w:p>
    <w:p w14:paraId="110F594E" w14:textId="77777777" w:rsidR="00A55AC3" w:rsidRPr="00A55AC3" w:rsidRDefault="00A55AC3" w:rsidP="00A55AC3">
      <w:pPr>
        <w:pStyle w:val="EndNoteBibliography"/>
        <w:spacing w:after="0"/>
        <w:rPr>
          <w:lang w:val="nl-NL"/>
        </w:rPr>
      </w:pPr>
      <w:r w:rsidRPr="00A55AC3">
        <w:t>42.</w:t>
      </w:r>
      <w:r w:rsidRPr="00A55AC3">
        <w:tab/>
        <w:t xml:space="preserve">Bader DL, Worsley PR. Technologies to monitor the health of loaded skin tissues. </w:t>
      </w:r>
      <w:r w:rsidRPr="00A55AC3">
        <w:rPr>
          <w:lang w:val="nl-NL"/>
        </w:rPr>
        <w:t>Biomed Eng Online. 2018;17(1):40.</w:t>
      </w:r>
    </w:p>
    <w:p w14:paraId="5BC83CDE" w14:textId="77777777" w:rsidR="00A55AC3" w:rsidRPr="00A55AC3" w:rsidRDefault="00A55AC3" w:rsidP="00A55AC3">
      <w:pPr>
        <w:pStyle w:val="EndNoteBibliography"/>
        <w:spacing w:after="0"/>
      </w:pPr>
      <w:r w:rsidRPr="00A55AC3">
        <w:rPr>
          <w:lang w:val="nl-NL"/>
        </w:rPr>
        <w:t>43.</w:t>
      </w:r>
      <w:r w:rsidRPr="00A55AC3">
        <w:rPr>
          <w:lang w:val="nl-NL"/>
        </w:rPr>
        <w:tab/>
        <w:t xml:space="preserve">Oomens CW, Zenhorst W, Broek M, Hemmes B, Poeze M, Brink PR, et al. </w:t>
      </w:r>
      <w:r w:rsidRPr="00A55AC3">
        <w:t>A numerical study to analyse the risk for pressure ulcer development on a spine board. Clinical Biomechanics. 2013;28(7):736-42.</w:t>
      </w:r>
    </w:p>
    <w:p w14:paraId="7F1649B4" w14:textId="77777777" w:rsidR="00A55AC3" w:rsidRPr="00A55AC3" w:rsidRDefault="00A55AC3" w:rsidP="00A55AC3">
      <w:pPr>
        <w:pStyle w:val="EndNoteBibliography"/>
        <w:spacing w:after="0"/>
      </w:pPr>
      <w:r w:rsidRPr="00A55AC3">
        <w:t>44.</w:t>
      </w:r>
      <w:r w:rsidRPr="00A55AC3">
        <w:tab/>
        <w:t>Steer J, Worsley P, Browne M, Dickinson A. Key considerations for finite element modelling of the residuum–prosthetic socket interface. Prosthetics and Orthotics International. 2021;45(2):138-46.</w:t>
      </w:r>
    </w:p>
    <w:p w14:paraId="6D67EB21" w14:textId="77777777" w:rsidR="00A55AC3" w:rsidRPr="00A55AC3" w:rsidRDefault="00A55AC3" w:rsidP="00A55AC3">
      <w:pPr>
        <w:pStyle w:val="EndNoteBibliography"/>
        <w:spacing w:after="0"/>
      </w:pPr>
      <w:r w:rsidRPr="00A55AC3">
        <w:t>45.</w:t>
      </w:r>
      <w:r w:rsidRPr="00A55AC3">
        <w:tab/>
        <w:t>Turner DE, Helliwell PS, Emery P, Woodburn J. The impact of rheumatoid arthritis on foot function in the early stages of disease: a clinical case series. BMC Musculoskeletal Disorders. 2006;7:102.</w:t>
      </w:r>
    </w:p>
    <w:p w14:paraId="6525C20B" w14:textId="77777777" w:rsidR="00A55AC3" w:rsidRPr="00A55AC3" w:rsidRDefault="00A55AC3" w:rsidP="00A55AC3">
      <w:pPr>
        <w:pStyle w:val="EndNoteBibliography"/>
        <w:spacing w:after="0"/>
      </w:pPr>
      <w:r w:rsidRPr="00A55AC3">
        <w:t>46.</w:t>
      </w:r>
      <w:r w:rsidRPr="00A55AC3">
        <w:tab/>
        <w:t>Symmons D, Turner G, Webb R, Asten P, Barrett E, Lunt M, et al. The prevalence of rheumatoid arthritis in the United Kingdom: new estimates for a new century. Rheumatology. 2002;41(7):793-800.</w:t>
      </w:r>
    </w:p>
    <w:p w14:paraId="7112CB3E" w14:textId="77777777" w:rsidR="00A55AC3" w:rsidRPr="00A55AC3" w:rsidRDefault="00A55AC3" w:rsidP="00A55AC3">
      <w:pPr>
        <w:pStyle w:val="EndNoteBibliography"/>
        <w:spacing w:after="0"/>
      </w:pPr>
      <w:r w:rsidRPr="00A55AC3">
        <w:t>47.</w:t>
      </w:r>
      <w:r w:rsidRPr="00A55AC3">
        <w:tab/>
        <w:t>Kato H, Takada T, Kawamura T, Hotta N, Torii S. The reduction and redistribution of plantar pressures using foot orthoses in diabetic patients. Diabetes Research and Clinical Practice. 1996;31(1):115-8.</w:t>
      </w:r>
    </w:p>
    <w:p w14:paraId="7FE23046" w14:textId="77777777" w:rsidR="00A55AC3" w:rsidRPr="00A55AC3" w:rsidRDefault="00A55AC3" w:rsidP="00A55AC3">
      <w:pPr>
        <w:pStyle w:val="EndNoteBibliography"/>
        <w:spacing w:after="0"/>
      </w:pPr>
      <w:r w:rsidRPr="00A55AC3">
        <w:t>48.</w:t>
      </w:r>
      <w:r w:rsidRPr="00A55AC3">
        <w:tab/>
        <w:t>Simonsen MB, Hirata RP, Næsborg-Andersen K, Leutscher PDC, Hørslev-Petersen K, Woodburn J, et al. Different types of foot orthoses effect on gait mechanics in patients with rheumatoid arthritis. Journal of Biomechanics. 2021:110496.</w:t>
      </w:r>
    </w:p>
    <w:p w14:paraId="41A5FE5A" w14:textId="77777777" w:rsidR="00A55AC3" w:rsidRPr="00A55AC3" w:rsidRDefault="00A55AC3" w:rsidP="00A55AC3">
      <w:pPr>
        <w:pStyle w:val="EndNoteBibliography"/>
        <w:spacing w:after="0"/>
      </w:pPr>
      <w:r w:rsidRPr="00A55AC3">
        <w:t>49.</w:t>
      </w:r>
      <w:r w:rsidRPr="00A55AC3">
        <w:tab/>
        <w:t>Aliberti S, Costa Mde S, Passaro Ade C, Arnone AC, Hirata R, Sacco IC. Influence of patellofemoral pain syndrome on plantar pressure in the foot rollover process during gait. Clinics (Sao Paulo). 2011;66(3):367-72.</w:t>
      </w:r>
    </w:p>
    <w:p w14:paraId="73C762AB" w14:textId="77777777" w:rsidR="00A55AC3" w:rsidRPr="00A55AC3" w:rsidRDefault="00A55AC3" w:rsidP="00A55AC3">
      <w:pPr>
        <w:pStyle w:val="EndNoteBibliography"/>
        <w:spacing w:after="0"/>
      </w:pPr>
      <w:r w:rsidRPr="00A55AC3">
        <w:t>50.</w:t>
      </w:r>
      <w:r w:rsidRPr="00A55AC3">
        <w:tab/>
        <w:t>Kanatli U, Yetkin H, Simşek A, Oztürk AM, Esen E, Beşli K. [Pressure distribution patterns under the metatarsal heads in healthy individuals]. Acta Orthop Traumatol Turc. 2008;42(1):26-30.</w:t>
      </w:r>
    </w:p>
    <w:p w14:paraId="3E7EF806" w14:textId="77777777" w:rsidR="00A55AC3" w:rsidRPr="00A55AC3" w:rsidRDefault="00A55AC3" w:rsidP="00A55AC3">
      <w:pPr>
        <w:pStyle w:val="EndNoteBibliography"/>
        <w:spacing w:after="0"/>
      </w:pPr>
      <w:r w:rsidRPr="00A55AC3">
        <w:t>51.</w:t>
      </w:r>
      <w:r w:rsidRPr="00A55AC3">
        <w:tab/>
        <w:t>Luboz V, Perrier A, Stavness I, Lloyd JE, Bucki M, Cannard F, et al. Foot ulcer prevention using biomechanical modelling. Computer Methods in Biomechanics and Biomedical Engineering: Imaging &amp; Visualization. 2014;2(4):189-96.</w:t>
      </w:r>
    </w:p>
    <w:p w14:paraId="51CC7A64" w14:textId="77777777" w:rsidR="00A55AC3" w:rsidRPr="00A55AC3" w:rsidRDefault="00A55AC3" w:rsidP="00A55AC3">
      <w:pPr>
        <w:pStyle w:val="EndNoteBibliography"/>
        <w:spacing w:after="0"/>
      </w:pPr>
      <w:r w:rsidRPr="00A55AC3">
        <w:t>52.</w:t>
      </w:r>
      <w:r w:rsidRPr="00A55AC3">
        <w:tab/>
        <w:t>Mickle KJ, Steele JR. Obese older adults suffer foot pain and foot-related functional limitation. Gait &amp; posture. 2015;42(4):442-7.</w:t>
      </w:r>
    </w:p>
    <w:p w14:paraId="4D385848" w14:textId="77777777" w:rsidR="00A55AC3" w:rsidRPr="00A55AC3" w:rsidRDefault="00A55AC3" w:rsidP="00A55AC3">
      <w:pPr>
        <w:pStyle w:val="EndNoteBibliography"/>
        <w:spacing w:after="0"/>
      </w:pPr>
      <w:r w:rsidRPr="00A55AC3">
        <w:t>53.</w:t>
      </w:r>
      <w:r w:rsidRPr="00A55AC3">
        <w:tab/>
        <w:t>Mueller MJ, Zou D, Lott DJ. "Pressure gradient" as an indicator of plantar skin injury. Diabetes care. 2005;28(12):2908-12.</w:t>
      </w:r>
    </w:p>
    <w:p w14:paraId="765A120B" w14:textId="77777777" w:rsidR="00A55AC3" w:rsidRPr="00A55AC3" w:rsidRDefault="00A55AC3" w:rsidP="00A55AC3">
      <w:pPr>
        <w:pStyle w:val="EndNoteBibliography"/>
        <w:spacing w:after="0"/>
      </w:pPr>
      <w:r w:rsidRPr="00A55AC3">
        <w:t>54.</w:t>
      </w:r>
      <w:r w:rsidRPr="00A55AC3">
        <w:tab/>
        <w:t>Lung C-W, Yang TD, Liau B-Y, Cheung WC, Jain S, Jan Y-K. Dynamic changes in seating pressure gradient in wheelchair users with spinal cord injury. Assistive Technology. 2019:1-10.</w:t>
      </w:r>
    </w:p>
    <w:p w14:paraId="743B3B39" w14:textId="77777777" w:rsidR="00A55AC3" w:rsidRPr="00A55AC3" w:rsidRDefault="00A55AC3" w:rsidP="00A55AC3">
      <w:pPr>
        <w:pStyle w:val="EndNoteBibliography"/>
      </w:pPr>
      <w:r w:rsidRPr="00A55AC3">
        <w:t>55.</w:t>
      </w:r>
      <w:r w:rsidRPr="00A55AC3">
        <w:tab/>
        <w:t>Gefen A. Reswick and Rogers pressure-time curve for pressure ulcer risk. Part 1. Nurs Stand. 2009;23(45):64-74.</w:t>
      </w:r>
    </w:p>
    <w:p w14:paraId="0E0BC98D" w14:textId="7873240F" w:rsidR="00BF5D24" w:rsidRDefault="00795E53" w:rsidP="008461F4">
      <w:pPr>
        <w:tabs>
          <w:tab w:val="left" w:pos="1224"/>
        </w:tabs>
        <w:rPr>
          <w:b/>
          <w:bCs/>
        </w:rPr>
      </w:pPr>
      <w:r>
        <w:fldChar w:fldCharType="end"/>
      </w:r>
      <w:r w:rsidR="00D5723B">
        <w:rPr>
          <w:b/>
          <w:bCs/>
        </w:rPr>
        <w:t>Appendi</w:t>
      </w:r>
      <w:r w:rsidR="00C77658">
        <w:rPr>
          <w:b/>
          <w:bCs/>
        </w:rPr>
        <w:t>x</w:t>
      </w:r>
      <w:r w:rsidR="00283EB3">
        <w:rPr>
          <w:b/>
          <w:bCs/>
        </w:rPr>
        <w:t xml:space="preserve"> 1</w:t>
      </w:r>
      <w:r w:rsidR="00C77658">
        <w:rPr>
          <w:b/>
          <w:bCs/>
        </w:rPr>
        <w:t xml:space="preserve">: </w:t>
      </w:r>
      <w:r w:rsidR="0090090B">
        <w:rPr>
          <w:b/>
          <w:bCs/>
        </w:rPr>
        <w:t xml:space="preserve">COMSOL Input Parameters used for </w:t>
      </w:r>
      <w:r w:rsidR="009F4594">
        <w:rPr>
          <w:b/>
          <w:bCs/>
        </w:rPr>
        <w:t>Meshing the Forefoot Models</w:t>
      </w:r>
    </w:p>
    <w:p w14:paraId="75117D6B" w14:textId="7E6BFACD" w:rsidR="00AE140D" w:rsidRDefault="00AE140D" w:rsidP="00AE140D">
      <w:pPr>
        <w:pStyle w:val="Caption"/>
        <w:keepNext/>
      </w:pPr>
      <w:r>
        <w:t xml:space="preserve">Table </w:t>
      </w:r>
      <w:r w:rsidR="00F91167">
        <w:fldChar w:fldCharType="begin"/>
      </w:r>
      <w:r w:rsidR="00F91167">
        <w:instrText xml:space="preserve"> SEQ Table \* ARABIC </w:instrText>
      </w:r>
      <w:r w:rsidR="00F91167">
        <w:fldChar w:fldCharType="separate"/>
      </w:r>
      <w:r w:rsidR="002E4695">
        <w:rPr>
          <w:noProof/>
        </w:rPr>
        <w:t>4</w:t>
      </w:r>
      <w:r w:rsidR="00F91167">
        <w:fldChar w:fldCharType="end"/>
      </w:r>
      <w:r>
        <w:t>: Mesh Input Parameters</w:t>
      </w:r>
    </w:p>
    <w:tbl>
      <w:tblPr>
        <w:tblStyle w:val="TableGrid"/>
        <w:tblW w:w="0" w:type="auto"/>
        <w:tblLook w:val="04A0" w:firstRow="1" w:lastRow="0" w:firstColumn="1" w:lastColumn="0" w:noHBand="0" w:noVBand="1"/>
      </w:tblPr>
      <w:tblGrid>
        <w:gridCol w:w="1678"/>
        <w:gridCol w:w="1587"/>
        <w:gridCol w:w="1422"/>
        <w:gridCol w:w="1654"/>
        <w:gridCol w:w="1587"/>
        <w:gridCol w:w="1422"/>
      </w:tblGrid>
      <w:tr w:rsidR="00AE140D" w14:paraId="5B088BEF" w14:textId="77777777" w:rsidTr="004A01DA">
        <w:tc>
          <w:tcPr>
            <w:tcW w:w="1678" w:type="dxa"/>
          </w:tcPr>
          <w:p w14:paraId="753EF722" w14:textId="77777777" w:rsidR="00AE140D" w:rsidRPr="00277BCA" w:rsidRDefault="00AE140D" w:rsidP="004A01DA">
            <w:pPr>
              <w:rPr>
                <w:b/>
                <w:bCs/>
              </w:rPr>
            </w:pPr>
            <w:r w:rsidRPr="00277BCA">
              <w:rPr>
                <w:b/>
                <w:bCs/>
              </w:rPr>
              <w:t>Mesh Input Parameter</w:t>
            </w:r>
          </w:p>
        </w:tc>
        <w:tc>
          <w:tcPr>
            <w:tcW w:w="1587" w:type="dxa"/>
          </w:tcPr>
          <w:p w14:paraId="0B9BBF2D" w14:textId="77777777" w:rsidR="00AE140D" w:rsidRPr="00277BCA" w:rsidRDefault="00AE140D" w:rsidP="004A01DA">
            <w:pPr>
              <w:rPr>
                <w:b/>
                <w:bCs/>
              </w:rPr>
            </w:pPr>
            <w:r w:rsidRPr="00277BCA">
              <w:rPr>
                <w:b/>
                <w:bCs/>
              </w:rPr>
              <w:t>Region 1: Sock, skin</w:t>
            </w:r>
          </w:p>
        </w:tc>
        <w:tc>
          <w:tcPr>
            <w:tcW w:w="1422" w:type="dxa"/>
          </w:tcPr>
          <w:p w14:paraId="7101E382" w14:textId="77777777" w:rsidR="00AE140D" w:rsidRPr="00277BCA" w:rsidRDefault="00AE140D" w:rsidP="004A01DA">
            <w:pPr>
              <w:rPr>
                <w:b/>
                <w:bCs/>
              </w:rPr>
            </w:pPr>
            <w:r w:rsidRPr="00277BCA">
              <w:rPr>
                <w:b/>
                <w:bCs/>
              </w:rPr>
              <w:t>Region 2: Soft tissue and bone</w:t>
            </w:r>
          </w:p>
        </w:tc>
        <w:tc>
          <w:tcPr>
            <w:tcW w:w="1654" w:type="dxa"/>
          </w:tcPr>
          <w:p w14:paraId="7081DAF9" w14:textId="77777777" w:rsidR="00AE140D" w:rsidRPr="00277BCA" w:rsidRDefault="00AE140D" w:rsidP="004A01DA">
            <w:pPr>
              <w:rPr>
                <w:b/>
                <w:bCs/>
              </w:rPr>
            </w:pPr>
            <w:r w:rsidRPr="00277BCA">
              <w:rPr>
                <w:b/>
                <w:bCs/>
              </w:rPr>
              <w:t>Region 3: Insole upper boundary</w:t>
            </w:r>
          </w:p>
        </w:tc>
        <w:tc>
          <w:tcPr>
            <w:tcW w:w="1587" w:type="dxa"/>
          </w:tcPr>
          <w:p w14:paraId="40BA8043" w14:textId="77777777" w:rsidR="00AE140D" w:rsidRPr="00277BCA" w:rsidRDefault="00AE140D" w:rsidP="004A01DA">
            <w:pPr>
              <w:rPr>
                <w:b/>
                <w:bCs/>
              </w:rPr>
            </w:pPr>
            <w:r w:rsidRPr="00277BCA">
              <w:rPr>
                <w:b/>
                <w:bCs/>
              </w:rPr>
              <w:t>Region 4: Insole and shoe sides</w:t>
            </w:r>
          </w:p>
        </w:tc>
        <w:tc>
          <w:tcPr>
            <w:tcW w:w="1422" w:type="dxa"/>
          </w:tcPr>
          <w:p w14:paraId="4DD76347" w14:textId="77777777" w:rsidR="00AE140D" w:rsidRPr="00277BCA" w:rsidRDefault="00AE140D" w:rsidP="004A01DA">
            <w:pPr>
              <w:rPr>
                <w:b/>
                <w:bCs/>
              </w:rPr>
            </w:pPr>
            <w:r w:rsidRPr="00277BCA">
              <w:rPr>
                <w:b/>
                <w:bCs/>
              </w:rPr>
              <w:t>Region 5: Shoe sole</w:t>
            </w:r>
          </w:p>
        </w:tc>
      </w:tr>
      <w:tr w:rsidR="00AE140D" w14:paraId="3D3A836F" w14:textId="77777777" w:rsidTr="004A01DA">
        <w:tc>
          <w:tcPr>
            <w:tcW w:w="1678" w:type="dxa"/>
          </w:tcPr>
          <w:p w14:paraId="71ED344D" w14:textId="77777777" w:rsidR="00AE140D" w:rsidRPr="00277BCA" w:rsidRDefault="00AE140D" w:rsidP="004A01DA">
            <w:pPr>
              <w:rPr>
                <w:b/>
                <w:bCs/>
              </w:rPr>
            </w:pPr>
            <w:r w:rsidRPr="00277BCA">
              <w:rPr>
                <w:b/>
                <w:bCs/>
              </w:rPr>
              <w:t>Maximum element size (mm)</w:t>
            </w:r>
          </w:p>
        </w:tc>
        <w:tc>
          <w:tcPr>
            <w:tcW w:w="1587" w:type="dxa"/>
          </w:tcPr>
          <w:p w14:paraId="33FC5E11" w14:textId="77777777" w:rsidR="00AE140D" w:rsidRDefault="00AE140D" w:rsidP="004A01DA">
            <w:r>
              <w:t>1.68</w:t>
            </w:r>
          </w:p>
        </w:tc>
        <w:tc>
          <w:tcPr>
            <w:tcW w:w="1422" w:type="dxa"/>
          </w:tcPr>
          <w:p w14:paraId="73B181D2" w14:textId="77777777" w:rsidR="00AE140D" w:rsidRDefault="00AE140D" w:rsidP="004A01DA">
            <w:r>
              <w:t>4</w:t>
            </w:r>
          </w:p>
        </w:tc>
        <w:tc>
          <w:tcPr>
            <w:tcW w:w="1654" w:type="dxa"/>
          </w:tcPr>
          <w:p w14:paraId="7BCE58B6" w14:textId="77777777" w:rsidR="00AE140D" w:rsidRDefault="00AE140D" w:rsidP="004A01DA">
            <w:r>
              <w:t>1</w:t>
            </w:r>
          </w:p>
        </w:tc>
        <w:tc>
          <w:tcPr>
            <w:tcW w:w="1587" w:type="dxa"/>
          </w:tcPr>
          <w:p w14:paraId="362E2F09" w14:textId="77777777" w:rsidR="00AE140D" w:rsidRDefault="00AE140D" w:rsidP="004A01DA">
            <w:r>
              <w:t>5</w:t>
            </w:r>
          </w:p>
        </w:tc>
        <w:tc>
          <w:tcPr>
            <w:tcW w:w="1422" w:type="dxa"/>
          </w:tcPr>
          <w:p w14:paraId="24CF3BEC" w14:textId="77777777" w:rsidR="00AE140D" w:rsidRDefault="00AE140D" w:rsidP="004A01DA">
            <w:r>
              <w:t>5.5</w:t>
            </w:r>
          </w:p>
        </w:tc>
      </w:tr>
      <w:tr w:rsidR="00AE140D" w14:paraId="267F1B2F" w14:textId="77777777" w:rsidTr="004A01DA">
        <w:tc>
          <w:tcPr>
            <w:tcW w:w="1678" w:type="dxa"/>
          </w:tcPr>
          <w:p w14:paraId="08D103BB" w14:textId="77777777" w:rsidR="00AE140D" w:rsidRPr="00277BCA" w:rsidRDefault="00AE140D" w:rsidP="004A01DA">
            <w:pPr>
              <w:rPr>
                <w:b/>
                <w:bCs/>
              </w:rPr>
            </w:pPr>
            <w:r w:rsidRPr="00277BCA">
              <w:rPr>
                <w:b/>
                <w:bCs/>
              </w:rPr>
              <w:lastRenderedPageBreak/>
              <w:t>Smallest element size allowed (mm)</w:t>
            </w:r>
          </w:p>
        </w:tc>
        <w:tc>
          <w:tcPr>
            <w:tcW w:w="1587" w:type="dxa"/>
          </w:tcPr>
          <w:p w14:paraId="5588DE92" w14:textId="77777777" w:rsidR="00AE140D" w:rsidRDefault="00AE140D" w:rsidP="004A01DA">
            <w:r>
              <w:t>1.68 - 1.68/3</w:t>
            </w:r>
          </w:p>
        </w:tc>
        <w:tc>
          <w:tcPr>
            <w:tcW w:w="1422" w:type="dxa"/>
          </w:tcPr>
          <w:p w14:paraId="7ECF655F" w14:textId="77777777" w:rsidR="00AE140D" w:rsidRDefault="00AE140D" w:rsidP="004A01DA">
            <w:r>
              <w:t>4 - 4/3</w:t>
            </w:r>
          </w:p>
        </w:tc>
        <w:tc>
          <w:tcPr>
            <w:tcW w:w="1654" w:type="dxa"/>
          </w:tcPr>
          <w:p w14:paraId="7570E1A6" w14:textId="77777777" w:rsidR="00AE140D" w:rsidRDefault="00AE140D" w:rsidP="004A01DA">
            <w:r>
              <w:t>1 – 1/3</w:t>
            </w:r>
          </w:p>
        </w:tc>
        <w:tc>
          <w:tcPr>
            <w:tcW w:w="1587" w:type="dxa"/>
          </w:tcPr>
          <w:p w14:paraId="068D8C21" w14:textId="77777777" w:rsidR="00AE140D" w:rsidRDefault="00AE140D" w:rsidP="004A01DA">
            <w:r>
              <w:t>5 – 5/3</w:t>
            </w:r>
          </w:p>
        </w:tc>
        <w:tc>
          <w:tcPr>
            <w:tcW w:w="1422" w:type="dxa"/>
          </w:tcPr>
          <w:p w14:paraId="7F4573F9" w14:textId="77777777" w:rsidR="00AE140D" w:rsidRDefault="00AE140D" w:rsidP="004A01DA">
            <w:r>
              <w:t>5.5 – 5.5/3</w:t>
            </w:r>
          </w:p>
        </w:tc>
      </w:tr>
      <w:tr w:rsidR="00AE140D" w14:paraId="6B7633B3" w14:textId="77777777" w:rsidTr="004A01DA">
        <w:tc>
          <w:tcPr>
            <w:tcW w:w="1678" w:type="dxa"/>
          </w:tcPr>
          <w:p w14:paraId="75429A23" w14:textId="77777777" w:rsidR="00AE140D" w:rsidRPr="00277BCA" w:rsidRDefault="00AE140D" w:rsidP="004A01DA">
            <w:pPr>
              <w:rPr>
                <w:b/>
                <w:bCs/>
              </w:rPr>
            </w:pPr>
            <w:r w:rsidRPr="00277BCA">
              <w:rPr>
                <w:b/>
                <w:bCs/>
              </w:rPr>
              <w:t>Maximum element growth rate</w:t>
            </w:r>
          </w:p>
        </w:tc>
        <w:tc>
          <w:tcPr>
            <w:tcW w:w="1587" w:type="dxa"/>
          </w:tcPr>
          <w:p w14:paraId="1720162C" w14:textId="77777777" w:rsidR="00AE140D" w:rsidRDefault="00AE140D" w:rsidP="004A01DA">
            <w:r>
              <w:t>1.3</w:t>
            </w:r>
          </w:p>
        </w:tc>
        <w:tc>
          <w:tcPr>
            <w:tcW w:w="1422" w:type="dxa"/>
          </w:tcPr>
          <w:p w14:paraId="44FF475D" w14:textId="77777777" w:rsidR="00AE140D" w:rsidRDefault="00AE140D" w:rsidP="004A01DA">
            <w:r>
              <w:t>1.3</w:t>
            </w:r>
          </w:p>
        </w:tc>
        <w:tc>
          <w:tcPr>
            <w:tcW w:w="1654" w:type="dxa"/>
          </w:tcPr>
          <w:p w14:paraId="1061892A" w14:textId="77777777" w:rsidR="00AE140D" w:rsidRDefault="00AE140D" w:rsidP="004A01DA">
            <w:r>
              <w:t>1.3</w:t>
            </w:r>
          </w:p>
        </w:tc>
        <w:tc>
          <w:tcPr>
            <w:tcW w:w="1587" w:type="dxa"/>
          </w:tcPr>
          <w:p w14:paraId="08D7C396" w14:textId="77777777" w:rsidR="00AE140D" w:rsidRDefault="00AE140D" w:rsidP="004A01DA">
            <w:r>
              <w:t>1.3</w:t>
            </w:r>
          </w:p>
        </w:tc>
        <w:tc>
          <w:tcPr>
            <w:tcW w:w="1422" w:type="dxa"/>
          </w:tcPr>
          <w:p w14:paraId="5877153A" w14:textId="77777777" w:rsidR="00AE140D" w:rsidRDefault="00AE140D" w:rsidP="004A01DA">
            <w:r>
              <w:t>1.3</w:t>
            </w:r>
          </w:p>
        </w:tc>
      </w:tr>
      <w:tr w:rsidR="00AE140D" w14:paraId="76D97455" w14:textId="77777777" w:rsidTr="004A01DA">
        <w:tc>
          <w:tcPr>
            <w:tcW w:w="1678" w:type="dxa"/>
          </w:tcPr>
          <w:p w14:paraId="30AA4DDE" w14:textId="77777777" w:rsidR="00AE140D" w:rsidRPr="00277BCA" w:rsidRDefault="00AE140D" w:rsidP="004A01DA">
            <w:pPr>
              <w:rPr>
                <w:b/>
                <w:bCs/>
              </w:rPr>
            </w:pPr>
            <w:r w:rsidRPr="00277BCA">
              <w:rPr>
                <w:b/>
                <w:bCs/>
              </w:rPr>
              <w:t>Curvature factor</w:t>
            </w:r>
          </w:p>
        </w:tc>
        <w:tc>
          <w:tcPr>
            <w:tcW w:w="1587" w:type="dxa"/>
          </w:tcPr>
          <w:p w14:paraId="107A1099" w14:textId="77777777" w:rsidR="00AE140D" w:rsidRDefault="00AE140D" w:rsidP="004A01DA">
            <w:r>
              <w:t>0.3</w:t>
            </w:r>
          </w:p>
        </w:tc>
        <w:tc>
          <w:tcPr>
            <w:tcW w:w="1422" w:type="dxa"/>
          </w:tcPr>
          <w:p w14:paraId="35DB73FB" w14:textId="77777777" w:rsidR="00AE140D" w:rsidRDefault="00AE140D" w:rsidP="004A01DA">
            <w:r>
              <w:t>0.3</w:t>
            </w:r>
          </w:p>
        </w:tc>
        <w:tc>
          <w:tcPr>
            <w:tcW w:w="1654" w:type="dxa"/>
          </w:tcPr>
          <w:p w14:paraId="3EFD3914" w14:textId="77777777" w:rsidR="00AE140D" w:rsidRDefault="00AE140D" w:rsidP="004A01DA">
            <w:r>
              <w:t>0.3</w:t>
            </w:r>
          </w:p>
        </w:tc>
        <w:tc>
          <w:tcPr>
            <w:tcW w:w="1587" w:type="dxa"/>
          </w:tcPr>
          <w:p w14:paraId="13838664" w14:textId="77777777" w:rsidR="00AE140D" w:rsidRDefault="00AE140D" w:rsidP="004A01DA">
            <w:r>
              <w:t>0.3</w:t>
            </w:r>
          </w:p>
        </w:tc>
        <w:tc>
          <w:tcPr>
            <w:tcW w:w="1422" w:type="dxa"/>
          </w:tcPr>
          <w:p w14:paraId="37C760CD" w14:textId="77777777" w:rsidR="00AE140D" w:rsidRDefault="00AE140D" w:rsidP="004A01DA">
            <w:r>
              <w:t>0.9</w:t>
            </w:r>
          </w:p>
        </w:tc>
      </w:tr>
      <w:tr w:rsidR="00AE140D" w14:paraId="5F1ABDCC" w14:textId="77777777" w:rsidTr="004A01DA">
        <w:tc>
          <w:tcPr>
            <w:tcW w:w="1678" w:type="dxa"/>
          </w:tcPr>
          <w:p w14:paraId="0F50D53F" w14:textId="77777777" w:rsidR="00AE140D" w:rsidRPr="00277BCA" w:rsidRDefault="00AE140D" w:rsidP="004A01DA">
            <w:pPr>
              <w:rPr>
                <w:b/>
                <w:bCs/>
              </w:rPr>
            </w:pPr>
            <w:r w:rsidRPr="00277BCA">
              <w:rPr>
                <w:b/>
                <w:bCs/>
              </w:rPr>
              <w:t>Resolution of narrow regions</w:t>
            </w:r>
          </w:p>
        </w:tc>
        <w:tc>
          <w:tcPr>
            <w:tcW w:w="1587" w:type="dxa"/>
          </w:tcPr>
          <w:p w14:paraId="2B1188D0" w14:textId="77777777" w:rsidR="00AE140D" w:rsidRDefault="00AE140D" w:rsidP="004A01DA">
            <w:r>
              <w:t>1.2</w:t>
            </w:r>
          </w:p>
        </w:tc>
        <w:tc>
          <w:tcPr>
            <w:tcW w:w="1422" w:type="dxa"/>
          </w:tcPr>
          <w:p w14:paraId="5ABA4C82" w14:textId="77777777" w:rsidR="00AE140D" w:rsidRDefault="00AE140D" w:rsidP="004A01DA">
            <w:r>
              <w:t>1.2</w:t>
            </w:r>
          </w:p>
        </w:tc>
        <w:tc>
          <w:tcPr>
            <w:tcW w:w="1654" w:type="dxa"/>
          </w:tcPr>
          <w:p w14:paraId="3815F2DD" w14:textId="77777777" w:rsidR="00AE140D" w:rsidRDefault="00AE140D" w:rsidP="004A01DA">
            <w:r>
              <w:t>1.2</w:t>
            </w:r>
          </w:p>
        </w:tc>
        <w:tc>
          <w:tcPr>
            <w:tcW w:w="1587" w:type="dxa"/>
          </w:tcPr>
          <w:p w14:paraId="3D12E7BF" w14:textId="77777777" w:rsidR="00AE140D" w:rsidRDefault="00AE140D" w:rsidP="004A01DA">
            <w:r>
              <w:t>1.2</w:t>
            </w:r>
          </w:p>
        </w:tc>
        <w:tc>
          <w:tcPr>
            <w:tcW w:w="1422" w:type="dxa"/>
          </w:tcPr>
          <w:p w14:paraId="19514D9A" w14:textId="77777777" w:rsidR="00AE140D" w:rsidRDefault="00AE140D" w:rsidP="004A01DA">
            <w:r>
              <w:t>0.4</w:t>
            </w:r>
          </w:p>
        </w:tc>
      </w:tr>
    </w:tbl>
    <w:p w14:paraId="0EEDCF74" w14:textId="77777777" w:rsidR="00391076" w:rsidRDefault="00391076" w:rsidP="009D0E87">
      <w:pPr>
        <w:rPr>
          <w:b/>
          <w:bCs/>
        </w:rPr>
      </w:pPr>
    </w:p>
    <w:p w14:paraId="722E4CA3" w14:textId="2195E7E4" w:rsidR="00AE140D" w:rsidRDefault="00283EB3" w:rsidP="009D0E87">
      <w:pPr>
        <w:rPr>
          <w:b/>
          <w:bCs/>
        </w:rPr>
      </w:pPr>
      <w:r>
        <w:rPr>
          <w:b/>
          <w:bCs/>
        </w:rPr>
        <w:t xml:space="preserve">Appendix 2: </w:t>
      </w:r>
      <w:r w:rsidR="000F62B4">
        <w:rPr>
          <w:b/>
          <w:bCs/>
        </w:rPr>
        <w:t>Sensitivity Analysis</w:t>
      </w:r>
    </w:p>
    <w:p w14:paraId="532F00BB" w14:textId="2414C56C" w:rsidR="00BC60F8" w:rsidRDefault="00BC60F8" w:rsidP="009D0E87">
      <w:pPr>
        <w:rPr>
          <w:rStyle w:val="eop"/>
          <w:rFonts w:ascii="Calibri" w:hAnsi="Calibri" w:cs="Calibri"/>
          <w:color w:val="000000"/>
          <w:shd w:val="clear" w:color="auto" w:fill="FFFFFF"/>
        </w:rPr>
      </w:pPr>
      <w:r>
        <w:rPr>
          <w:rStyle w:val="normaltextrun"/>
          <w:rFonts w:ascii="Calibri" w:hAnsi="Calibri" w:cs="Calibri"/>
          <w:color w:val="000000"/>
          <w:shd w:val="clear" w:color="auto" w:fill="FFFFFF"/>
          <w:lang w:val="en-US"/>
        </w:rPr>
        <w:t>A sensitivity analysis was performed to ensure that the proximity of the forefoot section’s cut edges to the region of interest would not affect the model results. Example models were run, removing a coronal MR slice at a time from</w:t>
      </w:r>
      <w:r w:rsidR="006A7D20">
        <w:rPr>
          <w:rStyle w:val="normaltextrun"/>
          <w:rFonts w:ascii="Calibri" w:hAnsi="Calibri" w:cs="Calibri"/>
          <w:color w:val="000000"/>
          <w:shd w:val="clear" w:color="auto" w:fill="FFFFFF"/>
          <w:lang w:val="en-US"/>
        </w:rPr>
        <w:t xml:space="preserve"> both</w:t>
      </w:r>
      <w:r>
        <w:rPr>
          <w:rStyle w:val="normaltextrun"/>
          <w:rFonts w:ascii="Calibri" w:hAnsi="Calibri" w:cs="Calibri"/>
          <w:color w:val="000000"/>
          <w:shd w:val="clear" w:color="auto" w:fill="FFFFFF"/>
          <w:lang w:val="en-US"/>
        </w:rPr>
        <w:t xml:space="preserve"> edge</w:t>
      </w:r>
      <w:r w:rsidR="000D46FC">
        <w:rPr>
          <w:rStyle w:val="normaltextrun"/>
          <w:rFonts w:ascii="Calibri" w:hAnsi="Calibri" w:cs="Calibri"/>
          <w:color w:val="000000"/>
          <w:shd w:val="clear" w:color="auto" w:fill="FFFFFF"/>
          <w:lang w:val="en-US"/>
        </w:rPr>
        <w:t>s</w:t>
      </w:r>
      <w:r>
        <w:rPr>
          <w:rStyle w:val="normaltextrun"/>
          <w:rFonts w:ascii="Calibri" w:hAnsi="Calibri" w:cs="Calibri"/>
          <w:color w:val="000000"/>
          <w:shd w:val="clear" w:color="auto" w:fill="FFFFFF"/>
          <w:lang w:val="en-US"/>
        </w:rPr>
        <w:t xml:space="preserve"> of the data. It was determined that as long as there was a slice between the region of interest (e.g. the sesamoid bones) and the section edge, the results were unaffected by the edge proximity (&lt;0.5% difference in percentile strain and pressure).</w:t>
      </w:r>
      <w:r>
        <w:rPr>
          <w:rStyle w:val="eop"/>
          <w:rFonts w:ascii="Calibri" w:hAnsi="Calibri" w:cs="Calibri"/>
          <w:color w:val="000000"/>
          <w:shd w:val="clear" w:color="auto" w:fill="FFFFFF"/>
        </w:rPr>
        <w:t> </w:t>
      </w:r>
    </w:p>
    <w:p w14:paraId="5097B96A" w14:textId="31DE820A" w:rsidR="00F91167" w:rsidRDefault="00F91167" w:rsidP="00F91167">
      <w:pPr>
        <w:pStyle w:val="Caption"/>
        <w:keepNext/>
      </w:pPr>
      <w:r>
        <w:t xml:space="preserve">Table </w:t>
      </w:r>
      <w:r>
        <w:fldChar w:fldCharType="begin"/>
      </w:r>
      <w:r>
        <w:instrText xml:space="preserve"> SEQ Table \* ARABIC </w:instrText>
      </w:r>
      <w:r>
        <w:fldChar w:fldCharType="separate"/>
      </w:r>
      <w:r w:rsidR="002E4695">
        <w:rPr>
          <w:noProof/>
        </w:rPr>
        <w:t>5</w:t>
      </w:r>
      <w:r>
        <w:fldChar w:fldCharType="end"/>
      </w:r>
      <w:r>
        <w:t>: Results from sensitivity analysis</w:t>
      </w:r>
      <w:r w:rsidR="0029572C">
        <w:t xml:space="preserve"> of removing coronal MR slices from forefoot section model</w:t>
      </w:r>
    </w:p>
    <w:tbl>
      <w:tblPr>
        <w:tblStyle w:val="TableGrid"/>
        <w:tblW w:w="0" w:type="auto"/>
        <w:jc w:val="center"/>
        <w:tblLook w:val="04A0" w:firstRow="1" w:lastRow="0" w:firstColumn="1" w:lastColumn="0" w:noHBand="0" w:noVBand="1"/>
      </w:tblPr>
      <w:tblGrid>
        <w:gridCol w:w="2337"/>
        <w:gridCol w:w="2337"/>
        <w:gridCol w:w="2338"/>
        <w:gridCol w:w="2338"/>
      </w:tblGrid>
      <w:tr w:rsidR="00A55AC3" w14:paraId="483FD183" w14:textId="77777777" w:rsidTr="00F91167">
        <w:trPr>
          <w:jc w:val="center"/>
        </w:trPr>
        <w:tc>
          <w:tcPr>
            <w:tcW w:w="2337" w:type="dxa"/>
          </w:tcPr>
          <w:p w14:paraId="7728DC7E" w14:textId="0BA264D0" w:rsidR="0041037A" w:rsidRDefault="0029572C" w:rsidP="00F91167">
            <w:pPr>
              <w:jc w:val="center"/>
              <w:rPr>
                <w:b/>
                <w:bCs/>
              </w:rPr>
            </w:pPr>
            <w:r>
              <w:rPr>
                <w:b/>
                <w:bCs/>
              </w:rPr>
              <w:t xml:space="preserve">Model Prediction </w:t>
            </w:r>
            <w:r w:rsidR="00DF0AB1">
              <w:rPr>
                <w:b/>
                <w:bCs/>
              </w:rPr>
              <w:t>Parameter</w:t>
            </w:r>
          </w:p>
        </w:tc>
        <w:tc>
          <w:tcPr>
            <w:tcW w:w="2337" w:type="dxa"/>
          </w:tcPr>
          <w:p w14:paraId="759FCA60" w14:textId="19005E2E" w:rsidR="0041037A" w:rsidRDefault="00DF0AB1" w:rsidP="00F91167">
            <w:pPr>
              <w:jc w:val="center"/>
              <w:rPr>
                <w:b/>
                <w:bCs/>
              </w:rPr>
            </w:pPr>
            <w:r>
              <w:rPr>
                <w:b/>
                <w:bCs/>
              </w:rPr>
              <w:t>Original Model</w:t>
            </w:r>
          </w:p>
        </w:tc>
        <w:tc>
          <w:tcPr>
            <w:tcW w:w="2338" w:type="dxa"/>
          </w:tcPr>
          <w:p w14:paraId="0E23C7C7" w14:textId="250B43D1" w:rsidR="0041037A" w:rsidRDefault="00DF0AB1" w:rsidP="00F91167">
            <w:pPr>
              <w:jc w:val="center"/>
              <w:rPr>
                <w:b/>
                <w:bCs/>
              </w:rPr>
            </w:pPr>
            <w:r>
              <w:rPr>
                <w:b/>
                <w:bCs/>
              </w:rPr>
              <w:t>Model with 1 slice removed from edges</w:t>
            </w:r>
          </w:p>
        </w:tc>
        <w:tc>
          <w:tcPr>
            <w:tcW w:w="2338" w:type="dxa"/>
          </w:tcPr>
          <w:p w14:paraId="0DB3DD5C" w14:textId="48F9D7CC" w:rsidR="0041037A" w:rsidRDefault="00DF0AB1" w:rsidP="00F91167">
            <w:pPr>
              <w:jc w:val="center"/>
              <w:rPr>
                <w:b/>
                <w:bCs/>
              </w:rPr>
            </w:pPr>
            <w:r>
              <w:rPr>
                <w:b/>
                <w:bCs/>
              </w:rPr>
              <w:t>Model with 2 slices removed from edges</w:t>
            </w:r>
          </w:p>
        </w:tc>
      </w:tr>
      <w:tr w:rsidR="00A55AC3" w14:paraId="7AF7853E" w14:textId="77777777" w:rsidTr="00F91167">
        <w:trPr>
          <w:jc w:val="center"/>
        </w:trPr>
        <w:tc>
          <w:tcPr>
            <w:tcW w:w="2337" w:type="dxa"/>
          </w:tcPr>
          <w:p w14:paraId="11D70B3E" w14:textId="611A9DEE" w:rsidR="00DF0AB1" w:rsidRDefault="00DF0AB1" w:rsidP="00F91167">
            <w:pPr>
              <w:jc w:val="center"/>
              <w:rPr>
                <w:b/>
                <w:bCs/>
              </w:rPr>
            </w:pPr>
            <w:r>
              <w:rPr>
                <w:b/>
                <w:bCs/>
              </w:rPr>
              <w:t>99</w:t>
            </w:r>
            <w:r w:rsidRPr="00F91167">
              <w:rPr>
                <w:b/>
                <w:bCs/>
                <w:vertAlign w:val="superscript"/>
              </w:rPr>
              <w:t>th</w:t>
            </w:r>
            <w:r w:rsidR="009C6E07">
              <w:rPr>
                <w:b/>
                <w:bCs/>
              </w:rPr>
              <w:t>% shear strain in limb</w:t>
            </w:r>
            <w:r w:rsidR="00F91167">
              <w:rPr>
                <w:b/>
                <w:bCs/>
              </w:rPr>
              <w:t xml:space="preserve"> (%)</w:t>
            </w:r>
          </w:p>
        </w:tc>
        <w:tc>
          <w:tcPr>
            <w:tcW w:w="2337" w:type="dxa"/>
          </w:tcPr>
          <w:p w14:paraId="01D70386" w14:textId="5A0828DD" w:rsidR="00DF0AB1" w:rsidRPr="00F91167" w:rsidRDefault="0022246C" w:rsidP="00F91167">
            <w:pPr>
              <w:jc w:val="center"/>
            </w:pPr>
            <w:r w:rsidRPr="00F91167">
              <w:t>12.28</w:t>
            </w:r>
          </w:p>
        </w:tc>
        <w:tc>
          <w:tcPr>
            <w:tcW w:w="2338" w:type="dxa"/>
          </w:tcPr>
          <w:p w14:paraId="30AECF6C" w14:textId="34F6586F" w:rsidR="00DF0AB1" w:rsidRPr="00F91167" w:rsidRDefault="0022246C" w:rsidP="00F91167">
            <w:pPr>
              <w:jc w:val="center"/>
            </w:pPr>
            <w:r w:rsidRPr="00F91167">
              <w:t>12.33</w:t>
            </w:r>
          </w:p>
        </w:tc>
        <w:tc>
          <w:tcPr>
            <w:tcW w:w="2338" w:type="dxa"/>
          </w:tcPr>
          <w:p w14:paraId="3D582E5D" w14:textId="379C30E6" w:rsidR="00DF0AB1" w:rsidRPr="00F91167" w:rsidRDefault="00F91167" w:rsidP="00F91167">
            <w:pPr>
              <w:jc w:val="center"/>
            </w:pPr>
            <w:r w:rsidRPr="00F91167">
              <w:t>11.88</w:t>
            </w:r>
          </w:p>
        </w:tc>
      </w:tr>
      <w:tr w:rsidR="00A55AC3" w14:paraId="53F99595" w14:textId="77777777" w:rsidTr="00F91167">
        <w:trPr>
          <w:jc w:val="center"/>
        </w:trPr>
        <w:tc>
          <w:tcPr>
            <w:tcW w:w="2337" w:type="dxa"/>
          </w:tcPr>
          <w:p w14:paraId="5355662E" w14:textId="05A0B42A" w:rsidR="0041037A" w:rsidRDefault="009C6E07" w:rsidP="00F91167">
            <w:pPr>
              <w:jc w:val="center"/>
              <w:rPr>
                <w:b/>
                <w:bCs/>
              </w:rPr>
            </w:pPr>
            <w:r>
              <w:rPr>
                <w:b/>
                <w:bCs/>
              </w:rPr>
              <w:t>Volume of limb over 10% shear strain</w:t>
            </w:r>
            <w:r w:rsidR="00F91167">
              <w:rPr>
                <w:b/>
                <w:bCs/>
              </w:rPr>
              <w:t xml:space="preserve"> (mm</w:t>
            </w:r>
            <w:r w:rsidR="00F91167" w:rsidRPr="00F91167">
              <w:rPr>
                <w:b/>
                <w:bCs/>
                <w:vertAlign w:val="superscript"/>
              </w:rPr>
              <w:t>3</w:t>
            </w:r>
            <w:r w:rsidR="00F91167">
              <w:rPr>
                <w:b/>
                <w:bCs/>
              </w:rPr>
              <w:t>)</w:t>
            </w:r>
          </w:p>
        </w:tc>
        <w:tc>
          <w:tcPr>
            <w:tcW w:w="2337" w:type="dxa"/>
          </w:tcPr>
          <w:p w14:paraId="0E3DD984" w14:textId="78209D4E" w:rsidR="0041037A" w:rsidRPr="00F91167" w:rsidRDefault="0022246C" w:rsidP="00F91167">
            <w:pPr>
              <w:jc w:val="center"/>
            </w:pPr>
            <w:r w:rsidRPr="00F91167">
              <w:t>2359</w:t>
            </w:r>
          </w:p>
        </w:tc>
        <w:tc>
          <w:tcPr>
            <w:tcW w:w="2338" w:type="dxa"/>
          </w:tcPr>
          <w:p w14:paraId="75CE5885" w14:textId="3A6DD8B1" w:rsidR="0041037A" w:rsidRPr="00F91167" w:rsidRDefault="00F91167" w:rsidP="00F91167">
            <w:pPr>
              <w:jc w:val="center"/>
            </w:pPr>
            <w:r w:rsidRPr="00F91167">
              <w:t>2392</w:t>
            </w:r>
          </w:p>
        </w:tc>
        <w:tc>
          <w:tcPr>
            <w:tcW w:w="2338" w:type="dxa"/>
          </w:tcPr>
          <w:p w14:paraId="0826CFAB" w14:textId="5F1A0AAE" w:rsidR="0041037A" w:rsidRPr="00F91167" w:rsidRDefault="00F91167" w:rsidP="00F91167">
            <w:pPr>
              <w:jc w:val="center"/>
            </w:pPr>
            <w:r w:rsidRPr="00F91167">
              <w:t>1406</w:t>
            </w:r>
          </w:p>
        </w:tc>
      </w:tr>
      <w:tr w:rsidR="00A55AC3" w14:paraId="3F1831F0" w14:textId="77777777" w:rsidTr="00F91167">
        <w:trPr>
          <w:jc w:val="center"/>
        </w:trPr>
        <w:tc>
          <w:tcPr>
            <w:tcW w:w="2337" w:type="dxa"/>
          </w:tcPr>
          <w:p w14:paraId="28EC5364" w14:textId="70BFDFEA" w:rsidR="0041037A" w:rsidRDefault="009C6E07" w:rsidP="00F91167">
            <w:pPr>
              <w:jc w:val="center"/>
              <w:rPr>
                <w:b/>
                <w:bCs/>
              </w:rPr>
            </w:pPr>
            <w:r>
              <w:rPr>
                <w:b/>
                <w:bCs/>
              </w:rPr>
              <w:t>99</w:t>
            </w:r>
            <w:r w:rsidRPr="00F91167">
              <w:rPr>
                <w:b/>
                <w:bCs/>
                <w:vertAlign w:val="superscript"/>
              </w:rPr>
              <w:t>th</w:t>
            </w:r>
            <w:r>
              <w:rPr>
                <w:b/>
                <w:bCs/>
              </w:rPr>
              <w:t>% plantar pressure</w:t>
            </w:r>
            <w:r w:rsidR="00F91167">
              <w:rPr>
                <w:b/>
                <w:bCs/>
              </w:rPr>
              <w:t xml:space="preserve"> (kPa)</w:t>
            </w:r>
          </w:p>
        </w:tc>
        <w:tc>
          <w:tcPr>
            <w:tcW w:w="2337" w:type="dxa"/>
          </w:tcPr>
          <w:p w14:paraId="0D47EA24" w14:textId="25756497" w:rsidR="0041037A" w:rsidRPr="00F91167" w:rsidRDefault="0022246C" w:rsidP="00F91167">
            <w:pPr>
              <w:jc w:val="center"/>
            </w:pPr>
            <w:r w:rsidRPr="00F91167">
              <w:t>63.47</w:t>
            </w:r>
          </w:p>
        </w:tc>
        <w:tc>
          <w:tcPr>
            <w:tcW w:w="2338" w:type="dxa"/>
          </w:tcPr>
          <w:p w14:paraId="1AEE0D25" w14:textId="0A08133D" w:rsidR="0041037A" w:rsidRPr="00F91167" w:rsidRDefault="0022246C" w:rsidP="00F91167">
            <w:pPr>
              <w:jc w:val="center"/>
            </w:pPr>
            <w:r w:rsidRPr="00F91167">
              <w:t>63.63</w:t>
            </w:r>
          </w:p>
        </w:tc>
        <w:tc>
          <w:tcPr>
            <w:tcW w:w="2338" w:type="dxa"/>
          </w:tcPr>
          <w:p w14:paraId="397B0268" w14:textId="59C4857F" w:rsidR="0041037A" w:rsidRPr="00F91167" w:rsidRDefault="0022246C" w:rsidP="00F91167">
            <w:pPr>
              <w:jc w:val="center"/>
            </w:pPr>
            <w:r w:rsidRPr="00F91167">
              <w:t>62.65</w:t>
            </w:r>
          </w:p>
        </w:tc>
      </w:tr>
    </w:tbl>
    <w:p w14:paraId="04DBDE4D" w14:textId="5DB37171" w:rsidR="00E1021E" w:rsidRDefault="00E1021E" w:rsidP="009D0E87">
      <w:pPr>
        <w:rPr>
          <w:b/>
          <w:bCs/>
        </w:rPr>
      </w:pPr>
    </w:p>
    <w:sectPr w:rsidR="00E1021E" w:rsidSect="00B8357C">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F6B2E3C" w14:textId="77777777" w:rsidR="00D1721E" w:rsidRDefault="00D1721E" w:rsidP="00D47D45">
      <w:pPr>
        <w:spacing w:after="0" w:line="240" w:lineRule="auto"/>
      </w:pPr>
      <w:r>
        <w:separator/>
      </w:r>
    </w:p>
  </w:endnote>
  <w:endnote w:type="continuationSeparator" w:id="0">
    <w:p w14:paraId="36E04B2C" w14:textId="77777777" w:rsidR="00D1721E" w:rsidRDefault="00D1721E" w:rsidP="00D47D45">
      <w:pPr>
        <w:spacing w:after="0" w:line="240" w:lineRule="auto"/>
      </w:pPr>
      <w:r>
        <w:continuationSeparator/>
      </w:r>
    </w:p>
  </w:endnote>
  <w:endnote w:type="continuationNotice" w:id="1">
    <w:p w14:paraId="77739533" w14:textId="77777777" w:rsidR="00D1721E" w:rsidRDefault="00D1721E">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50705019"/>
      <w:docPartObj>
        <w:docPartGallery w:val="Page Numbers (Bottom of Page)"/>
        <w:docPartUnique/>
      </w:docPartObj>
    </w:sdtPr>
    <w:sdtEndPr>
      <w:rPr>
        <w:noProof/>
      </w:rPr>
    </w:sdtEndPr>
    <w:sdtContent>
      <w:p w14:paraId="1E59BD76" w14:textId="53485C4B" w:rsidR="00A03BA4" w:rsidRDefault="00A03BA4">
        <w:pPr>
          <w:pStyle w:val="Footer"/>
          <w:jc w:val="center"/>
        </w:pPr>
        <w:r>
          <w:fldChar w:fldCharType="begin"/>
        </w:r>
        <w:r>
          <w:instrText xml:space="preserve"> PAGE   \* MERGEFORMAT </w:instrText>
        </w:r>
        <w:r>
          <w:fldChar w:fldCharType="separate"/>
        </w:r>
        <w:r w:rsidR="002833E0">
          <w:rPr>
            <w:noProof/>
          </w:rPr>
          <w:t>17</w:t>
        </w:r>
        <w:r>
          <w:rPr>
            <w:noProof/>
          </w:rPr>
          <w:fldChar w:fldCharType="end"/>
        </w:r>
      </w:p>
    </w:sdtContent>
  </w:sdt>
  <w:p w14:paraId="201D78AA" w14:textId="77777777" w:rsidR="00A03BA4" w:rsidRDefault="00A03BA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C766AA9" w14:textId="77777777" w:rsidR="00D1721E" w:rsidRDefault="00D1721E" w:rsidP="00D47D45">
      <w:pPr>
        <w:spacing w:after="0" w:line="240" w:lineRule="auto"/>
      </w:pPr>
      <w:r>
        <w:separator/>
      </w:r>
    </w:p>
  </w:footnote>
  <w:footnote w:type="continuationSeparator" w:id="0">
    <w:p w14:paraId="1D4DA8F0" w14:textId="77777777" w:rsidR="00D1721E" w:rsidRDefault="00D1721E" w:rsidP="00D47D45">
      <w:pPr>
        <w:spacing w:after="0" w:line="240" w:lineRule="auto"/>
      </w:pPr>
      <w:r>
        <w:continuationSeparator/>
      </w:r>
    </w:p>
  </w:footnote>
  <w:footnote w:type="continuationNotice" w:id="1">
    <w:p w14:paraId="6621DDA2" w14:textId="77777777" w:rsidR="00D1721E" w:rsidRDefault="00D1721E">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186" type="#_x0000_t75" style="width:40.8pt;height:18pt;visibility:visible" o:bullet="t">
        <v:imagedata r:id="rId1" o:title=""/>
      </v:shape>
    </w:pict>
  </w:numPicBullet>
  <w:numPicBullet w:numPicBulletId="1">
    <w:pict>
      <v:shape id="_x0000_i1187" type="#_x0000_t75" style="width:40.8pt;height:18pt;visibility:visible" o:bullet="t">
        <v:imagedata r:id="rId2" o:title=""/>
      </v:shape>
    </w:pict>
  </w:numPicBullet>
  <w:abstractNum w:abstractNumId="0" w15:restartNumberingAfterBreak="0">
    <w:nsid w:val="047B14FB"/>
    <w:multiLevelType w:val="hybridMultilevel"/>
    <w:tmpl w:val="50508F00"/>
    <w:lvl w:ilvl="0" w:tplc="08090001">
      <w:start w:val="1"/>
      <w:numFmt w:val="bullet"/>
      <w:lvlText w:val=""/>
      <w:lvlJc w:val="left"/>
      <w:pPr>
        <w:ind w:left="768" w:hanging="360"/>
      </w:pPr>
      <w:rPr>
        <w:rFonts w:ascii="Symbol" w:hAnsi="Symbol" w:hint="default"/>
      </w:rPr>
    </w:lvl>
    <w:lvl w:ilvl="1" w:tplc="08090003">
      <w:start w:val="1"/>
      <w:numFmt w:val="bullet"/>
      <w:lvlText w:val="o"/>
      <w:lvlJc w:val="left"/>
      <w:pPr>
        <w:ind w:left="1488" w:hanging="360"/>
      </w:pPr>
      <w:rPr>
        <w:rFonts w:ascii="Courier New" w:hAnsi="Courier New" w:cs="Courier New" w:hint="default"/>
      </w:rPr>
    </w:lvl>
    <w:lvl w:ilvl="2" w:tplc="08090005" w:tentative="1">
      <w:start w:val="1"/>
      <w:numFmt w:val="bullet"/>
      <w:lvlText w:val=""/>
      <w:lvlJc w:val="left"/>
      <w:pPr>
        <w:ind w:left="2208" w:hanging="360"/>
      </w:pPr>
      <w:rPr>
        <w:rFonts w:ascii="Wingdings" w:hAnsi="Wingdings" w:hint="default"/>
      </w:rPr>
    </w:lvl>
    <w:lvl w:ilvl="3" w:tplc="08090001" w:tentative="1">
      <w:start w:val="1"/>
      <w:numFmt w:val="bullet"/>
      <w:lvlText w:val=""/>
      <w:lvlJc w:val="left"/>
      <w:pPr>
        <w:ind w:left="2928" w:hanging="360"/>
      </w:pPr>
      <w:rPr>
        <w:rFonts w:ascii="Symbol" w:hAnsi="Symbol" w:hint="default"/>
      </w:rPr>
    </w:lvl>
    <w:lvl w:ilvl="4" w:tplc="08090003" w:tentative="1">
      <w:start w:val="1"/>
      <w:numFmt w:val="bullet"/>
      <w:lvlText w:val="o"/>
      <w:lvlJc w:val="left"/>
      <w:pPr>
        <w:ind w:left="3648" w:hanging="360"/>
      </w:pPr>
      <w:rPr>
        <w:rFonts w:ascii="Courier New" w:hAnsi="Courier New" w:cs="Courier New" w:hint="default"/>
      </w:rPr>
    </w:lvl>
    <w:lvl w:ilvl="5" w:tplc="08090005" w:tentative="1">
      <w:start w:val="1"/>
      <w:numFmt w:val="bullet"/>
      <w:lvlText w:val=""/>
      <w:lvlJc w:val="left"/>
      <w:pPr>
        <w:ind w:left="4368" w:hanging="360"/>
      </w:pPr>
      <w:rPr>
        <w:rFonts w:ascii="Wingdings" w:hAnsi="Wingdings" w:hint="default"/>
      </w:rPr>
    </w:lvl>
    <w:lvl w:ilvl="6" w:tplc="08090001" w:tentative="1">
      <w:start w:val="1"/>
      <w:numFmt w:val="bullet"/>
      <w:lvlText w:val=""/>
      <w:lvlJc w:val="left"/>
      <w:pPr>
        <w:ind w:left="5088" w:hanging="360"/>
      </w:pPr>
      <w:rPr>
        <w:rFonts w:ascii="Symbol" w:hAnsi="Symbol" w:hint="default"/>
      </w:rPr>
    </w:lvl>
    <w:lvl w:ilvl="7" w:tplc="08090003" w:tentative="1">
      <w:start w:val="1"/>
      <w:numFmt w:val="bullet"/>
      <w:lvlText w:val="o"/>
      <w:lvlJc w:val="left"/>
      <w:pPr>
        <w:ind w:left="5808" w:hanging="360"/>
      </w:pPr>
      <w:rPr>
        <w:rFonts w:ascii="Courier New" w:hAnsi="Courier New" w:cs="Courier New" w:hint="default"/>
      </w:rPr>
    </w:lvl>
    <w:lvl w:ilvl="8" w:tplc="08090005" w:tentative="1">
      <w:start w:val="1"/>
      <w:numFmt w:val="bullet"/>
      <w:lvlText w:val=""/>
      <w:lvlJc w:val="left"/>
      <w:pPr>
        <w:ind w:left="6528" w:hanging="360"/>
      </w:pPr>
      <w:rPr>
        <w:rFonts w:ascii="Wingdings" w:hAnsi="Wingdings" w:hint="default"/>
      </w:rPr>
    </w:lvl>
  </w:abstractNum>
  <w:abstractNum w:abstractNumId="1" w15:restartNumberingAfterBreak="0">
    <w:nsid w:val="0FA56BC4"/>
    <w:multiLevelType w:val="hybridMultilevel"/>
    <w:tmpl w:val="0244362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2E87BF0"/>
    <w:multiLevelType w:val="hybridMultilevel"/>
    <w:tmpl w:val="098EF53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43F62F3"/>
    <w:multiLevelType w:val="hybridMultilevel"/>
    <w:tmpl w:val="B0AE864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4EA1AF1"/>
    <w:multiLevelType w:val="hybridMultilevel"/>
    <w:tmpl w:val="FDC05D4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6ED26F9"/>
    <w:multiLevelType w:val="multilevel"/>
    <w:tmpl w:val="275E963E"/>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6" w15:restartNumberingAfterBreak="0">
    <w:nsid w:val="19A20587"/>
    <w:multiLevelType w:val="hybridMultilevel"/>
    <w:tmpl w:val="9C0A9A1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1A654A77"/>
    <w:multiLevelType w:val="hybridMultilevel"/>
    <w:tmpl w:val="F684A7A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1FDA3771"/>
    <w:multiLevelType w:val="hybridMultilevel"/>
    <w:tmpl w:val="4F062AE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25F72B88"/>
    <w:multiLevelType w:val="hybridMultilevel"/>
    <w:tmpl w:val="8D183D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2E4E11ED"/>
    <w:multiLevelType w:val="hybridMultilevel"/>
    <w:tmpl w:val="A884836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422003E8"/>
    <w:multiLevelType w:val="hybridMultilevel"/>
    <w:tmpl w:val="FC1088E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478D2E12"/>
    <w:multiLevelType w:val="hybridMultilevel"/>
    <w:tmpl w:val="42482FC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4E002E55"/>
    <w:multiLevelType w:val="hybridMultilevel"/>
    <w:tmpl w:val="46883E26"/>
    <w:lvl w:ilvl="0" w:tplc="C08A1A36">
      <w:start w:val="1"/>
      <w:numFmt w:val="decimal"/>
      <w:lvlText w:val="%1."/>
      <w:lvlJc w:val="left"/>
      <w:pPr>
        <w:ind w:left="720" w:hanging="360"/>
      </w:pPr>
    </w:lvl>
    <w:lvl w:ilvl="1" w:tplc="0B02B4C0">
      <w:start w:val="1"/>
      <w:numFmt w:val="lowerLetter"/>
      <w:lvlText w:val="%2."/>
      <w:lvlJc w:val="left"/>
      <w:pPr>
        <w:ind w:left="1440" w:hanging="360"/>
      </w:pPr>
    </w:lvl>
    <w:lvl w:ilvl="2" w:tplc="E06066FE">
      <w:start w:val="1"/>
      <w:numFmt w:val="lowerRoman"/>
      <w:lvlText w:val="%3."/>
      <w:lvlJc w:val="right"/>
      <w:pPr>
        <w:ind w:left="2160" w:hanging="180"/>
      </w:pPr>
    </w:lvl>
    <w:lvl w:ilvl="3" w:tplc="ADAA068E">
      <w:start w:val="1"/>
      <w:numFmt w:val="decimal"/>
      <w:lvlText w:val="%4."/>
      <w:lvlJc w:val="left"/>
      <w:pPr>
        <w:ind w:left="2880" w:hanging="360"/>
      </w:pPr>
    </w:lvl>
    <w:lvl w:ilvl="4" w:tplc="C9345568">
      <w:start w:val="1"/>
      <w:numFmt w:val="lowerLetter"/>
      <w:lvlText w:val="%5."/>
      <w:lvlJc w:val="left"/>
      <w:pPr>
        <w:ind w:left="3600" w:hanging="360"/>
      </w:pPr>
    </w:lvl>
    <w:lvl w:ilvl="5" w:tplc="E7A64F24">
      <w:start w:val="1"/>
      <w:numFmt w:val="lowerRoman"/>
      <w:lvlText w:val="%6."/>
      <w:lvlJc w:val="right"/>
      <w:pPr>
        <w:ind w:left="4320" w:hanging="180"/>
      </w:pPr>
    </w:lvl>
    <w:lvl w:ilvl="6" w:tplc="9EE8CB4C">
      <w:start w:val="1"/>
      <w:numFmt w:val="decimal"/>
      <w:lvlText w:val="%7."/>
      <w:lvlJc w:val="left"/>
      <w:pPr>
        <w:ind w:left="5040" w:hanging="360"/>
      </w:pPr>
    </w:lvl>
    <w:lvl w:ilvl="7" w:tplc="B874EA12">
      <w:start w:val="1"/>
      <w:numFmt w:val="lowerLetter"/>
      <w:lvlText w:val="%8."/>
      <w:lvlJc w:val="left"/>
      <w:pPr>
        <w:ind w:left="5760" w:hanging="360"/>
      </w:pPr>
    </w:lvl>
    <w:lvl w:ilvl="8" w:tplc="4E58D4EC">
      <w:start w:val="1"/>
      <w:numFmt w:val="lowerRoman"/>
      <w:lvlText w:val="%9."/>
      <w:lvlJc w:val="right"/>
      <w:pPr>
        <w:ind w:left="6480" w:hanging="180"/>
      </w:pPr>
    </w:lvl>
  </w:abstractNum>
  <w:abstractNum w:abstractNumId="14" w15:restartNumberingAfterBreak="0">
    <w:nsid w:val="5242703A"/>
    <w:multiLevelType w:val="hybridMultilevel"/>
    <w:tmpl w:val="0AEC4C06"/>
    <w:lvl w:ilvl="0" w:tplc="08090001">
      <w:start w:val="1"/>
      <w:numFmt w:val="bullet"/>
      <w:lvlText w:val=""/>
      <w:lvlJc w:val="left"/>
      <w:pPr>
        <w:ind w:left="720" w:hanging="360"/>
      </w:pPr>
      <w:rPr>
        <w:rFonts w:ascii="Symbol" w:hAnsi="Symbol"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559C79CC"/>
    <w:multiLevelType w:val="hybridMultilevel"/>
    <w:tmpl w:val="8892DA6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567D4961"/>
    <w:multiLevelType w:val="hybridMultilevel"/>
    <w:tmpl w:val="8A48695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6E835E86"/>
    <w:multiLevelType w:val="hybridMultilevel"/>
    <w:tmpl w:val="FD5670CE"/>
    <w:lvl w:ilvl="0" w:tplc="08090001">
      <w:start w:val="1"/>
      <w:numFmt w:val="bullet"/>
      <w:lvlText w:val=""/>
      <w:lvlJc w:val="left"/>
      <w:pPr>
        <w:ind w:left="768" w:hanging="360"/>
      </w:pPr>
      <w:rPr>
        <w:rFonts w:ascii="Symbol" w:hAnsi="Symbol" w:hint="default"/>
      </w:rPr>
    </w:lvl>
    <w:lvl w:ilvl="1" w:tplc="08090003" w:tentative="1">
      <w:start w:val="1"/>
      <w:numFmt w:val="bullet"/>
      <w:lvlText w:val="o"/>
      <w:lvlJc w:val="left"/>
      <w:pPr>
        <w:ind w:left="1488" w:hanging="360"/>
      </w:pPr>
      <w:rPr>
        <w:rFonts w:ascii="Courier New" w:hAnsi="Courier New" w:cs="Courier New" w:hint="default"/>
      </w:rPr>
    </w:lvl>
    <w:lvl w:ilvl="2" w:tplc="08090005" w:tentative="1">
      <w:start w:val="1"/>
      <w:numFmt w:val="bullet"/>
      <w:lvlText w:val=""/>
      <w:lvlJc w:val="left"/>
      <w:pPr>
        <w:ind w:left="2208" w:hanging="360"/>
      </w:pPr>
      <w:rPr>
        <w:rFonts w:ascii="Wingdings" w:hAnsi="Wingdings" w:hint="default"/>
      </w:rPr>
    </w:lvl>
    <w:lvl w:ilvl="3" w:tplc="08090001" w:tentative="1">
      <w:start w:val="1"/>
      <w:numFmt w:val="bullet"/>
      <w:lvlText w:val=""/>
      <w:lvlJc w:val="left"/>
      <w:pPr>
        <w:ind w:left="2928" w:hanging="360"/>
      </w:pPr>
      <w:rPr>
        <w:rFonts w:ascii="Symbol" w:hAnsi="Symbol" w:hint="default"/>
      </w:rPr>
    </w:lvl>
    <w:lvl w:ilvl="4" w:tplc="08090003" w:tentative="1">
      <w:start w:val="1"/>
      <w:numFmt w:val="bullet"/>
      <w:lvlText w:val="o"/>
      <w:lvlJc w:val="left"/>
      <w:pPr>
        <w:ind w:left="3648" w:hanging="360"/>
      </w:pPr>
      <w:rPr>
        <w:rFonts w:ascii="Courier New" w:hAnsi="Courier New" w:cs="Courier New" w:hint="default"/>
      </w:rPr>
    </w:lvl>
    <w:lvl w:ilvl="5" w:tplc="08090005" w:tentative="1">
      <w:start w:val="1"/>
      <w:numFmt w:val="bullet"/>
      <w:lvlText w:val=""/>
      <w:lvlJc w:val="left"/>
      <w:pPr>
        <w:ind w:left="4368" w:hanging="360"/>
      </w:pPr>
      <w:rPr>
        <w:rFonts w:ascii="Wingdings" w:hAnsi="Wingdings" w:hint="default"/>
      </w:rPr>
    </w:lvl>
    <w:lvl w:ilvl="6" w:tplc="08090001" w:tentative="1">
      <w:start w:val="1"/>
      <w:numFmt w:val="bullet"/>
      <w:lvlText w:val=""/>
      <w:lvlJc w:val="left"/>
      <w:pPr>
        <w:ind w:left="5088" w:hanging="360"/>
      </w:pPr>
      <w:rPr>
        <w:rFonts w:ascii="Symbol" w:hAnsi="Symbol" w:hint="default"/>
      </w:rPr>
    </w:lvl>
    <w:lvl w:ilvl="7" w:tplc="08090003" w:tentative="1">
      <w:start w:val="1"/>
      <w:numFmt w:val="bullet"/>
      <w:lvlText w:val="o"/>
      <w:lvlJc w:val="left"/>
      <w:pPr>
        <w:ind w:left="5808" w:hanging="360"/>
      </w:pPr>
      <w:rPr>
        <w:rFonts w:ascii="Courier New" w:hAnsi="Courier New" w:cs="Courier New" w:hint="default"/>
      </w:rPr>
    </w:lvl>
    <w:lvl w:ilvl="8" w:tplc="08090005" w:tentative="1">
      <w:start w:val="1"/>
      <w:numFmt w:val="bullet"/>
      <w:lvlText w:val=""/>
      <w:lvlJc w:val="left"/>
      <w:pPr>
        <w:ind w:left="6528" w:hanging="360"/>
      </w:pPr>
      <w:rPr>
        <w:rFonts w:ascii="Wingdings" w:hAnsi="Wingdings" w:hint="default"/>
      </w:rPr>
    </w:lvl>
  </w:abstractNum>
  <w:abstractNum w:abstractNumId="18" w15:restartNumberingAfterBreak="0">
    <w:nsid w:val="6EA87D26"/>
    <w:multiLevelType w:val="hybridMultilevel"/>
    <w:tmpl w:val="350455CA"/>
    <w:lvl w:ilvl="0" w:tplc="33B06474">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717C0369"/>
    <w:multiLevelType w:val="hybridMultilevel"/>
    <w:tmpl w:val="18A6F23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74507954"/>
    <w:multiLevelType w:val="hybridMultilevel"/>
    <w:tmpl w:val="CB9231E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75807731"/>
    <w:multiLevelType w:val="hybridMultilevel"/>
    <w:tmpl w:val="CC902B7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78483CCB"/>
    <w:multiLevelType w:val="hybridMultilevel"/>
    <w:tmpl w:val="078E14C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5"/>
  </w:num>
  <w:num w:numId="2">
    <w:abstractNumId w:val="20"/>
  </w:num>
  <w:num w:numId="3">
    <w:abstractNumId w:val="22"/>
  </w:num>
  <w:num w:numId="4">
    <w:abstractNumId w:val="3"/>
  </w:num>
  <w:num w:numId="5">
    <w:abstractNumId w:val="4"/>
  </w:num>
  <w:num w:numId="6">
    <w:abstractNumId w:val="9"/>
  </w:num>
  <w:num w:numId="7">
    <w:abstractNumId w:val="16"/>
  </w:num>
  <w:num w:numId="8">
    <w:abstractNumId w:val="15"/>
  </w:num>
  <w:num w:numId="9">
    <w:abstractNumId w:val="21"/>
  </w:num>
  <w:num w:numId="10">
    <w:abstractNumId w:val="10"/>
  </w:num>
  <w:num w:numId="11">
    <w:abstractNumId w:val="12"/>
  </w:num>
  <w:num w:numId="12">
    <w:abstractNumId w:val="14"/>
  </w:num>
  <w:num w:numId="13">
    <w:abstractNumId w:val="7"/>
  </w:num>
  <w:num w:numId="14">
    <w:abstractNumId w:val="6"/>
  </w:num>
  <w:num w:numId="15">
    <w:abstractNumId w:val="8"/>
  </w:num>
  <w:num w:numId="16">
    <w:abstractNumId w:val="0"/>
  </w:num>
  <w:num w:numId="17">
    <w:abstractNumId w:val="17"/>
  </w:num>
  <w:num w:numId="18">
    <w:abstractNumId w:val="1"/>
  </w:num>
  <w:num w:numId="19">
    <w:abstractNumId w:val="19"/>
  </w:num>
  <w:num w:numId="20">
    <w:abstractNumId w:val="13"/>
  </w:num>
  <w:num w:numId="21">
    <w:abstractNumId w:val="2"/>
  </w:num>
  <w:num w:numId="22">
    <w:abstractNumId w:val="11"/>
  </w:num>
  <w:num w:numId="23">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9d0twvzixtxpkev55fxeer4rsvxavtvf2pa&quot;&gt;My EndNote Library&lt;record-ids&gt;&lt;item&gt;1&lt;/item&gt;&lt;item&gt;2&lt;/item&gt;&lt;item&gt;3&lt;/item&gt;&lt;item&gt;5&lt;/item&gt;&lt;item&gt;6&lt;/item&gt;&lt;item&gt;7&lt;/item&gt;&lt;item&gt;9&lt;/item&gt;&lt;item&gt;11&lt;/item&gt;&lt;item&gt;12&lt;/item&gt;&lt;item&gt;13&lt;/item&gt;&lt;item&gt;14&lt;/item&gt;&lt;item&gt;15&lt;/item&gt;&lt;item&gt;16&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5&lt;/item&gt;&lt;item&gt;36&lt;/item&gt;&lt;item&gt;37&lt;/item&gt;&lt;item&gt;39&lt;/item&gt;&lt;item&gt;40&lt;/item&gt;&lt;item&gt;41&lt;/item&gt;&lt;item&gt;43&lt;/item&gt;&lt;item&gt;45&lt;/item&gt;&lt;item&gt;47&lt;/item&gt;&lt;item&gt;48&lt;/item&gt;&lt;item&gt;49&lt;/item&gt;&lt;item&gt;50&lt;/item&gt;&lt;item&gt;51&lt;/item&gt;&lt;item&gt;52&lt;/item&gt;&lt;/record-ids&gt;&lt;/item&gt;&lt;/Libraries&gt;"/>
  </w:docVars>
  <w:rsids>
    <w:rsidRoot w:val="114370FF"/>
    <w:rsid w:val="000010AD"/>
    <w:rsid w:val="0000117A"/>
    <w:rsid w:val="000015C6"/>
    <w:rsid w:val="00001F68"/>
    <w:rsid w:val="00002217"/>
    <w:rsid w:val="000022EF"/>
    <w:rsid w:val="000023B1"/>
    <w:rsid w:val="00002575"/>
    <w:rsid w:val="0000297A"/>
    <w:rsid w:val="000029B1"/>
    <w:rsid w:val="0000329E"/>
    <w:rsid w:val="00003721"/>
    <w:rsid w:val="00004717"/>
    <w:rsid w:val="000047DF"/>
    <w:rsid w:val="00005719"/>
    <w:rsid w:val="00005B31"/>
    <w:rsid w:val="00005C36"/>
    <w:rsid w:val="000061A3"/>
    <w:rsid w:val="000066EF"/>
    <w:rsid w:val="00006F99"/>
    <w:rsid w:val="00007116"/>
    <w:rsid w:val="000072E5"/>
    <w:rsid w:val="0001017E"/>
    <w:rsid w:val="00010355"/>
    <w:rsid w:val="000112EF"/>
    <w:rsid w:val="00011D61"/>
    <w:rsid w:val="00012060"/>
    <w:rsid w:val="00012524"/>
    <w:rsid w:val="00013A4D"/>
    <w:rsid w:val="00013E8B"/>
    <w:rsid w:val="000149FA"/>
    <w:rsid w:val="00014D2E"/>
    <w:rsid w:val="000153E3"/>
    <w:rsid w:val="00015591"/>
    <w:rsid w:val="00017330"/>
    <w:rsid w:val="00017734"/>
    <w:rsid w:val="00017D81"/>
    <w:rsid w:val="00017EDC"/>
    <w:rsid w:val="00022037"/>
    <w:rsid w:val="000220F6"/>
    <w:rsid w:val="00022F41"/>
    <w:rsid w:val="00023782"/>
    <w:rsid w:val="000249EC"/>
    <w:rsid w:val="00026131"/>
    <w:rsid w:val="00027267"/>
    <w:rsid w:val="00027397"/>
    <w:rsid w:val="000274E9"/>
    <w:rsid w:val="00027527"/>
    <w:rsid w:val="00027A81"/>
    <w:rsid w:val="00027ADB"/>
    <w:rsid w:val="000303A7"/>
    <w:rsid w:val="0003046F"/>
    <w:rsid w:val="00030749"/>
    <w:rsid w:val="000308B5"/>
    <w:rsid w:val="00031D60"/>
    <w:rsid w:val="000322C2"/>
    <w:rsid w:val="00032873"/>
    <w:rsid w:val="000328AB"/>
    <w:rsid w:val="00032E56"/>
    <w:rsid w:val="00032ED3"/>
    <w:rsid w:val="0003331F"/>
    <w:rsid w:val="000349C1"/>
    <w:rsid w:val="00034A77"/>
    <w:rsid w:val="00034BFB"/>
    <w:rsid w:val="00034DE3"/>
    <w:rsid w:val="0003593B"/>
    <w:rsid w:val="00035AC9"/>
    <w:rsid w:val="00035E3E"/>
    <w:rsid w:val="000369CA"/>
    <w:rsid w:val="00036FE5"/>
    <w:rsid w:val="00040ECD"/>
    <w:rsid w:val="00041A42"/>
    <w:rsid w:val="00041D7F"/>
    <w:rsid w:val="000421DB"/>
    <w:rsid w:val="000424C1"/>
    <w:rsid w:val="00042559"/>
    <w:rsid w:val="000425A9"/>
    <w:rsid w:val="00042BFB"/>
    <w:rsid w:val="00042EAE"/>
    <w:rsid w:val="00043404"/>
    <w:rsid w:val="00043589"/>
    <w:rsid w:val="000438BE"/>
    <w:rsid w:val="000439F8"/>
    <w:rsid w:val="000447F8"/>
    <w:rsid w:val="00045D38"/>
    <w:rsid w:val="00045F04"/>
    <w:rsid w:val="0004775E"/>
    <w:rsid w:val="00050DDE"/>
    <w:rsid w:val="000516EB"/>
    <w:rsid w:val="0005190B"/>
    <w:rsid w:val="00052237"/>
    <w:rsid w:val="00052968"/>
    <w:rsid w:val="00053556"/>
    <w:rsid w:val="00053A1A"/>
    <w:rsid w:val="000547D6"/>
    <w:rsid w:val="00054BE5"/>
    <w:rsid w:val="00055C41"/>
    <w:rsid w:val="00056A36"/>
    <w:rsid w:val="00056F6A"/>
    <w:rsid w:val="00056FCD"/>
    <w:rsid w:val="000571D2"/>
    <w:rsid w:val="00060FC6"/>
    <w:rsid w:val="00061D32"/>
    <w:rsid w:val="00062469"/>
    <w:rsid w:val="00062A26"/>
    <w:rsid w:val="0006468B"/>
    <w:rsid w:val="0006507E"/>
    <w:rsid w:val="000653F8"/>
    <w:rsid w:val="000659AD"/>
    <w:rsid w:val="00065C87"/>
    <w:rsid w:val="000660A9"/>
    <w:rsid w:val="00066B7F"/>
    <w:rsid w:val="00067422"/>
    <w:rsid w:val="00067514"/>
    <w:rsid w:val="00067877"/>
    <w:rsid w:val="00067D23"/>
    <w:rsid w:val="00067EFA"/>
    <w:rsid w:val="00067F4D"/>
    <w:rsid w:val="000703A2"/>
    <w:rsid w:val="00070972"/>
    <w:rsid w:val="00070AB1"/>
    <w:rsid w:val="00070C3C"/>
    <w:rsid w:val="000715DB"/>
    <w:rsid w:val="000717CA"/>
    <w:rsid w:val="00071AB0"/>
    <w:rsid w:val="00072643"/>
    <w:rsid w:val="00073419"/>
    <w:rsid w:val="000736C2"/>
    <w:rsid w:val="0007397C"/>
    <w:rsid w:val="00073AF2"/>
    <w:rsid w:val="00073D89"/>
    <w:rsid w:val="00073F0F"/>
    <w:rsid w:val="00073F8C"/>
    <w:rsid w:val="00074E88"/>
    <w:rsid w:val="000750CF"/>
    <w:rsid w:val="000757F7"/>
    <w:rsid w:val="000767C9"/>
    <w:rsid w:val="00076B9A"/>
    <w:rsid w:val="00077062"/>
    <w:rsid w:val="000771D0"/>
    <w:rsid w:val="00077318"/>
    <w:rsid w:val="0007747E"/>
    <w:rsid w:val="00077B56"/>
    <w:rsid w:val="00077F21"/>
    <w:rsid w:val="0008063A"/>
    <w:rsid w:val="00080B0D"/>
    <w:rsid w:val="00080CE0"/>
    <w:rsid w:val="00080EBA"/>
    <w:rsid w:val="0008123F"/>
    <w:rsid w:val="000818CE"/>
    <w:rsid w:val="000819FD"/>
    <w:rsid w:val="00081A7E"/>
    <w:rsid w:val="00082534"/>
    <w:rsid w:val="00082844"/>
    <w:rsid w:val="00082CBE"/>
    <w:rsid w:val="00082E6C"/>
    <w:rsid w:val="00084132"/>
    <w:rsid w:val="00084BB3"/>
    <w:rsid w:val="00085750"/>
    <w:rsid w:val="000859D5"/>
    <w:rsid w:val="00086409"/>
    <w:rsid w:val="00086C2E"/>
    <w:rsid w:val="000870A7"/>
    <w:rsid w:val="0008746E"/>
    <w:rsid w:val="00087B1E"/>
    <w:rsid w:val="0009023B"/>
    <w:rsid w:val="00090B84"/>
    <w:rsid w:val="00090E2B"/>
    <w:rsid w:val="00091CB9"/>
    <w:rsid w:val="00092803"/>
    <w:rsid w:val="00093100"/>
    <w:rsid w:val="00094B5B"/>
    <w:rsid w:val="00094DED"/>
    <w:rsid w:val="00095335"/>
    <w:rsid w:val="00095932"/>
    <w:rsid w:val="00095B54"/>
    <w:rsid w:val="000960AB"/>
    <w:rsid w:val="00096297"/>
    <w:rsid w:val="00097390"/>
    <w:rsid w:val="00097428"/>
    <w:rsid w:val="00097486"/>
    <w:rsid w:val="000A05E7"/>
    <w:rsid w:val="000A06B5"/>
    <w:rsid w:val="000A07EE"/>
    <w:rsid w:val="000A1AA5"/>
    <w:rsid w:val="000A1B55"/>
    <w:rsid w:val="000A2571"/>
    <w:rsid w:val="000A282C"/>
    <w:rsid w:val="000A2EE6"/>
    <w:rsid w:val="000A3DB5"/>
    <w:rsid w:val="000A3E27"/>
    <w:rsid w:val="000A3FC5"/>
    <w:rsid w:val="000A3FD1"/>
    <w:rsid w:val="000A41D8"/>
    <w:rsid w:val="000A516B"/>
    <w:rsid w:val="000A5F4B"/>
    <w:rsid w:val="000A63D4"/>
    <w:rsid w:val="000A6EB0"/>
    <w:rsid w:val="000B0180"/>
    <w:rsid w:val="000B1543"/>
    <w:rsid w:val="000B1C1A"/>
    <w:rsid w:val="000B1CE4"/>
    <w:rsid w:val="000B2623"/>
    <w:rsid w:val="000B2778"/>
    <w:rsid w:val="000B3E10"/>
    <w:rsid w:val="000B430B"/>
    <w:rsid w:val="000B448C"/>
    <w:rsid w:val="000B49FC"/>
    <w:rsid w:val="000B4C2C"/>
    <w:rsid w:val="000B5277"/>
    <w:rsid w:val="000B52F4"/>
    <w:rsid w:val="000B5305"/>
    <w:rsid w:val="000B626F"/>
    <w:rsid w:val="000B6466"/>
    <w:rsid w:val="000B6E58"/>
    <w:rsid w:val="000B7072"/>
    <w:rsid w:val="000B7528"/>
    <w:rsid w:val="000B760C"/>
    <w:rsid w:val="000B7E91"/>
    <w:rsid w:val="000C0798"/>
    <w:rsid w:val="000C0972"/>
    <w:rsid w:val="000C0B5C"/>
    <w:rsid w:val="000C13A0"/>
    <w:rsid w:val="000C1470"/>
    <w:rsid w:val="000C1772"/>
    <w:rsid w:val="000C199A"/>
    <w:rsid w:val="000C1CBF"/>
    <w:rsid w:val="000C1D42"/>
    <w:rsid w:val="000C1F79"/>
    <w:rsid w:val="000C2296"/>
    <w:rsid w:val="000C2468"/>
    <w:rsid w:val="000C372F"/>
    <w:rsid w:val="000C3787"/>
    <w:rsid w:val="000C3C55"/>
    <w:rsid w:val="000C3C7D"/>
    <w:rsid w:val="000C4714"/>
    <w:rsid w:val="000C54EE"/>
    <w:rsid w:val="000C5F90"/>
    <w:rsid w:val="000C657A"/>
    <w:rsid w:val="000C696F"/>
    <w:rsid w:val="000C6A72"/>
    <w:rsid w:val="000C6B2B"/>
    <w:rsid w:val="000C6BD2"/>
    <w:rsid w:val="000C6CF3"/>
    <w:rsid w:val="000C6DE3"/>
    <w:rsid w:val="000C7213"/>
    <w:rsid w:val="000C73C2"/>
    <w:rsid w:val="000C7E93"/>
    <w:rsid w:val="000D141F"/>
    <w:rsid w:val="000D2A07"/>
    <w:rsid w:val="000D2C78"/>
    <w:rsid w:val="000D35F5"/>
    <w:rsid w:val="000D3697"/>
    <w:rsid w:val="000D46FC"/>
    <w:rsid w:val="000D4964"/>
    <w:rsid w:val="000D4B9C"/>
    <w:rsid w:val="000D5FD7"/>
    <w:rsid w:val="000D6CA2"/>
    <w:rsid w:val="000D74B2"/>
    <w:rsid w:val="000D7C37"/>
    <w:rsid w:val="000E0059"/>
    <w:rsid w:val="000E0062"/>
    <w:rsid w:val="000E08B3"/>
    <w:rsid w:val="000E113F"/>
    <w:rsid w:val="000E15AC"/>
    <w:rsid w:val="000E1792"/>
    <w:rsid w:val="000E25A4"/>
    <w:rsid w:val="000E2700"/>
    <w:rsid w:val="000E3FA7"/>
    <w:rsid w:val="000E4B6E"/>
    <w:rsid w:val="000E4D30"/>
    <w:rsid w:val="000E4F30"/>
    <w:rsid w:val="000E5294"/>
    <w:rsid w:val="000E5B52"/>
    <w:rsid w:val="000E5D76"/>
    <w:rsid w:val="000E69FA"/>
    <w:rsid w:val="000E6C43"/>
    <w:rsid w:val="000E6ED3"/>
    <w:rsid w:val="000E776D"/>
    <w:rsid w:val="000E7E6A"/>
    <w:rsid w:val="000F18FC"/>
    <w:rsid w:val="000F2479"/>
    <w:rsid w:val="000F2647"/>
    <w:rsid w:val="000F27D0"/>
    <w:rsid w:val="000F2BFC"/>
    <w:rsid w:val="000F316D"/>
    <w:rsid w:val="000F3272"/>
    <w:rsid w:val="000F35AE"/>
    <w:rsid w:val="000F3C79"/>
    <w:rsid w:val="000F4249"/>
    <w:rsid w:val="000F47B0"/>
    <w:rsid w:val="000F48B1"/>
    <w:rsid w:val="000F4DE8"/>
    <w:rsid w:val="000F50FA"/>
    <w:rsid w:val="000F5892"/>
    <w:rsid w:val="000F62B4"/>
    <w:rsid w:val="000F6746"/>
    <w:rsid w:val="000F769B"/>
    <w:rsid w:val="000F7AE5"/>
    <w:rsid w:val="0010004D"/>
    <w:rsid w:val="00100795"/>
    <w:rsid w:val="00100B1E"/>
    <w:rsid w:val="00100D45"/>
    <w:rsid w:val="00101445"/>
    <w:rsid w:val="00101B3F"/>
    <w:rsid w:val="00101E12"/>
    <w:rsid w:val="00101F2A"/>
    <w:rsid w:val="00101F80"/>
    <w:rsid w:val="0010214D"/>
    <w:rsid w:val="001024F2"/>
    <w:rsid w:val="001025FC"/>
    <w:rsid w:val="00102F08"/>
    <w:rsid w:val="0010387A"/>
    <w:rsid w:val="00104111"/>
    <w:rsid w:val="00104F85"/>
    <w:rsid w:val="00104FCE"/>
    <w:rsid w:val="0010501D"/>
    <w:rsid w:val="0010501F"/>
    <w:rsid w:val="0010558F"/>
    <w:rsid w:val="001057D2"/>
    <w:rsid w:val="001058F6"/>
    <w:rsid w:val="00105DA5"/>
    <w:rsid w:val="0010693D"/>
    <w:rsid w:val="00106B01"/>
    <w:rsid w:val="00107367"/>
    <w:rsid w:val="0011020B"/>
    <w:rsid w:val="00110D91"/>
    <w:rsid w:val="00110DA3"/>
    <w:rsid w:val="0011103C"/>
    <w:rsid w:val="00111331"/>
    <w:rsid w:val="001118F9"/>
    <w:rsid w:val="00111F7E"/>
    <w:rsid w:val="001127DF"/>
    <w:rsid w:val="001129A4"/>
    <w:rsid w:val="00113104"/>
    <w:rsid w:val="00113422"/>
    <w:rsid w:val="00113B90"/>
    <w:rsid w:val="001145F0"/>
    <w:rsid w:val="00114B38"/>
    <w:rsid w:val="001150BE"/>
    <w:rsid w:val="00115E65"/>
    <w:rsid w:val="001164A1"/>
    <w:rsid w:val="0011698A"/>
    <w:rsid w:val="00116A57"/>
    <w:rsid w:val="00116FA6"/>
    <w:rsid w:val="00117762"/>
    <w:rsid w:val="00117D7F"/>
    <w:rsid w:val="001207F9"/>
    <w:rsid w:val="00120A7C"/>
    <w:rsid w:val="00120D32"/>
    <w:rsid w:val="00120E9B"/>
    <w:rsid w:val="00121397"/>
    <w:rsid w:val="00121436"/>
    <w:rsid w:val="0012186B"/>
    <w:rsid w:val="0012270A"/>
    <w:rsid w:val="001232BF"/>
    <w:rsid w:val="0012341D"/>
    <w:rsid w:val="00124771"/>
    <w:rsid w:val="0012496C"/>
    <w:rsid w:val="00124C8E"/>
    <w:rsid w:val="00125B36"/>
    <w:rsid w:val="00125C18"/>
    <w:rsid w:val="00125F82"/>
    <w:rsid w:val="0012652A"/>
    <w:rsid w:val="001267CE"/>
    <w:rsid w:val="00127C8D"/>
    <w:rsid w:val="00127F58"/>
    <w:rsid w:val="001300D1"/>
    <w:rsid w:val="00130CF8"/>
    <w:rsid w:val="00130EDB"/>
    <w:rsid w:val="001312B8"/>
    <w:rsid w:val="0013269A"/>
    <w:rsid w:val="00132938"/>
    <w:rsid w:val="00132D03"/>
    <w:rsid w:val="001330C2"/>
    <w:rsid w:val="00133164"/>
    <w:rsid w:val="00133A79"/>
    <w:rsid w:val="00134A65"/>
    <w:rsid w:val="00135DC8"/>
    <w:rsid w:val="0013646E"/>
    <w:rsid w:val="00136B52"/>
    <w:rsid w:val="00136E37"/>
    <w:rsid w:val="00136F02"/>
    <w:rsid w:val="001407FD"/>
    <w:rsid w:val="00141B9C"/>
    <w:rsid w:val="00143158"/>
    <w:rsid w:val="00143342"/>
    <w:rsid w:val="001436D6"/>
    <w:rsid w:val="00143B72"/>
    <w:rsid w:val="00143C9E"/>
    <w:rsid w:val="001456CA"/>
    <w:rsid w:val="00146ABF"/>
    <w:rsid w:val="00146D9B"/>
    <w:rsid w:val="00146DD3"/>
    <w:rsid w:val="00146E4B"/>
    <w:rsid w:val="00146EC0"/>
    <w:rsid w:val="001473BB"/>
    <w:rsid w:val="00147658"/>
    <w:rsid w:val="00147F1B"/>
    <w:rsid w:val="00150045"/>
    <w:rsid w:val="001502B2"/>
    <w:rsid w:val="00150D09"/>
    <w:rsid w:val="0015154A"/>
    <w:rsid w:val="00151759"/>
    <w:rsid w:val="00151794"/>
    <w:rsid w:val="00152597"/>
    <w:rsid w:val="001526D1"/>
    <w:rsid w:val="001527EF"/>
    <w:rsid w:val="0015282F"/>
    <w:rsid w:val="00153288"/>
    <w:rsid w:val="001532CC"/>
    <w:rsid w:val="00153955"/>
    <w:rsid w:val="00153E30"/>
    <w:rsid w:val="00153FB4"/>
    <w:rsid w:val="0015444D"/>
    <w:rsid w:val="00154527"/>
    <w:rsid w:val="0015470F"/>
    <w:rsid w:val="00154ADA"/>
    <w:rsid w:val="0015509D"/>
    <w:rsid w:val="00155CEB"/>
    <w:rsid w:val="00155FA9"/>
    <w:rsid w:val="001561C4"/>
    <w:rsid w:val="001562E3"/>
    <w:rsid w:val="00156ABE"/>
    <w:rsid w:val="001571CE"/>
    <w:rsid w:val="00157BAB"/>
    <w:rsid w:val="00157CA7"/>
    <w:rsid w:val="00157DD6"/>
    <w:rsid w:val="001601DD"/>
    <w:rsid w:val="00160FCF"/>
    <w:rsid w:val="00161352"/>
    <w:rsid w:val="001621F1"/>
    <w:rsid w:val="0016237C"/>
    <w:rsid w:val="00162518"/>
    <w:rsid w:val="00162A28"/>
    <w:rsid w:val="00162CBA"/>
    <w:rsid w:val="00163A5B"/>
    <w:rsid w:val="00163B82"/>
    <w:rsid w:val="001642A8"/>
    <w:rsid w:val="00164320"/>
    <w:rsid w:val="00164EBD"/>
    <w:rsid w:val="001650FD"/>
    <w:rsid w:val="0016555B"/>
    <w:rsid w:val="00165B93"/>
    <w:rsid w:val="001660E5"/>
    <w:rsid w:val="00166EE6"/>
    <w:rsid w:val="0016775C"/>
    <w:rsid w:val="00167D96"/>
    <w:rsid w:val="00170679"/>
    <w:rsid w:val="00170B40"/>
    <w:rsid w:val="00170C39"/>
    <w:rsid w:val="00170C9A"/>
    <w:rsid w:val="001710AC"/>
    <w:rsid w:val="00171B59"/>
    <w:rsid w:val="001721E0"/>
    <w:rsid w:val="00172EE8"/>
    <w:rsid w:val="00173221"/>
    <w:rsid w:val="001739EF"/>
    <w:rsid w:val="00173EE6"/>
    <w:rsid w:val="0017454C"/>
    <w:rsid w:val="00174A17"/>
    <w:rsid w:val="00174A4F"/>
    <w:rsid w:val="0017504C"/>
    <w:rsid w:val="0017536B"/>
    <w:rsid w:val="0017568E"/>
    <w:rsid w:val="00175B64"/>
    <w:rsid w:val="00176553"/>
    <w:rsid w:val="00176B0A"/>
    <w:rsid w:val="00176BA1"/>
    <w:rsid w:val="00176F2A"/>
    <w:rsid w:val="00177062"/>
    <w:rsid w:val="0017709C"/>
    <w:rsid w:val="0017747D"/>
    <w:rsid w:val="001774B1"/>
    <w:rsid w:val="0017761E"/>
    <w:rsid w:val="001805F1"/>
    <w:rsid w:val="001806A1"/>
    <w:rsid w:val="00181E8C"/>
    <w:rsid w:val="001827E8"/>
    <w:rsid w:val="001829D6"/>
    <w:rsid w:val="00183BAA"/>
    <w:rsid w:val="00183CE2"/>
    <w:rsid w:val="0018418C"/>
    <w:rsid w:val="001841D4"/>
    <w:rsid w:val="001844FA"/>
    <w:rsid w:val="0018562F"/>
    <w:rsid w:val="00185BF8"/>
    <w:rsid w:val="00185C87"/>
    <w:rsid w:val="00186543"/>
    <w:rsid w:val="00186624"/>
    <w:rsid w:val="00186D5F"/>
    <w:rsid w:val="00186EDB"/>
    <w:rsid w:val="00187E83"/>
    <w:rsid w:val="00187F2C"/>
    <w:rsid w:val="001902CB"/>
    <w:rsid w:val="00190848"/>
    <w:rsid w:val="00190AD5"/>
    <w:rsid w:val="001911F8"/>
    <w:rsid w:val="00191505"/>
    <w:rsid w:val="0019178E"/>
    <w:rsid w:val="00191856"/>
    <w:rsid w:val="0019190E"/>
    <w:rsid w:val="001924C6"/>
    <w:rsid w:val="001929BA"/>
    <w:rsid w:val="00192FF3"/>
    <w:rsid w:val="00193915"/>
    <w:rsid w:val="00194A25"/>
    <w:rsid w:val="001951F5"/>
    <w:rsid w:val="0019591E"/>
    <w:rsid w:val="00195EED"/>
    <w:rsid w:val="00196650"/>
    <w:rsid w:val="00196B8F"/>
    <w:rsid w:val="00196C13"/>
    <w:rsid w:val="00196C4D"/>
    <w:rsid w:val="00197238"/>
    <w:rsid w:val="00197298"/>
    <w:rsid w:val="00197464"/>
    <w:rsid w:val="00197FF9"/>
    <w:rsid w:val="001A00F9"/>
    <w:rsid w:val="001A151B"/>
    <w:rsid w:val="001A17BF"/>
    <w:rsid w:val="001A1B6B"/>
    <w:rsid w:val="001A1C3F"/>
    <w:rsid w:val="001A2254"/>
    <w:rsid w:val="001A2FF1"/>
    <w:rsid w:val="001A31D3"/>
    <w:rsid w:val="001A4294"/>
    <w:rsid w:val="001A49AB"/>
    <w:rsid w:val="001A50AB"/>
    <w:rsid w:val="001A5174"/>
    <w:rsid w:val="001A55C6"/>
    <w:rsid w:val="001A5D1A"/>
    <w:rsid w:val="001A6B11"/>
    <w:rsid w:val="001A740F"/>
    <w:rsid w:val="001A79AD"/>
    <w:rsid w:val="001A7C1C"/>
    <w:rsid w:val="001A7F27"/>
    <w:rsid w:val="001B00FB"/>
    <w:rsid w:val="001B038D"/>
    <w:rsid w:val="001B040A"/>
    <w:rsid w:val="001B242F"/>
    <w:rsid w:val="001B280C"/>
    <w:rsid w:val="001B2960"/>
    <w:rsid w:val="001B2F34"/>
    <w:rsid w:val="001B3091"/>
    <w:rsid w:val="001B3ED7"/>
    <w:rsid w:val="001B4A66"/>
    <w:rsid w:val="001B4BC9"/>
    <w:rsid w:val="001B6A05"/>
    <w:rsid w:val="001B7FB3"/>
    <w:rsid w:val="001C00D7"/>
    <w:rsid w:val="001C0AE9"/>
    <w:rsid w:val="001C17D9"/>
    <w:rsid w:val="001C1918"/>
    <w:rsid w:val="001C3454"/>
    <w:rsid w:val="001C3665"/>
    <w:rsid w:val="001C4638"/>
    <w:rsid w:val="001C4A0F"/>
    <w:rsid w:val="001C54FB"/>
    <w:rsid w:val="001C558B"/>
    <w:rsid w:val="001C6DAF"/>
    <w:rsid w:val="001C7529"/>
    <w:rsid w:val="001C7D92"/>
    <w:rsid w:val="001C7F5A"/>
    <w:rsid w:val="001D03BE"/>
    <w:rsid w:val="001D22EC"/>
    <w:rsid w:val="001D2B27"/>
    <w:rsid w:val="001D2F3C"/>
    <w:rsid w:val="001D2F47"/>
    <w:rsid w:val="001D40EC"/>
    <w:rsid w:val="001D4C75"/>
    <w:rsid w:val="001D597A"/>
    <w:rsid w:val="001D5F0E"/>
    <w:rsid w:val="001D6617"/>
    <w:rsid w:val="001D6982"/>
    <w:rsid w:val="001D6BD3"/>
    <w:rsid w:val="001D6C82"/>
    <w:rsid w:val="001D7093"/>
    <w:rsid w:val="001D73D8"/>
    <w:rsid w:val="001D765C"/>
    <w:rsid w:val="001E06D3"/>
    <w:rsid w:val="001E1A2D"/>
    <w:rsid w:val="001E1A43"/>
    <w:rsid w:val="001E1EAC"/>
    <w:rsid w:val="001E3194"/>
    <w:rsid w:val="001E3F2F"/>
    <w:rsid w:val="001E4005"/>
    <w:rsid w:val="001E412F"/>
    <w:rsid w:val="001E44E5"/>
    <w:rsid w:val="001E4D2B"/>
    <w:rsid w:val="001E5BB2"/>
    <w:rsid w:val="001E5EE0"/>
    <w:rsid w:val="001E5FD5"/>
    <w:rsid w:val="001E633F"/>
    <w:rsid w:val="001E6771"/>
    <w:rsid w:val="001E77D0"/>
    <w:rsid w:val="001E7ED9"/>
    <w:rsid w:val="001E7F0E"/>
    <w:rsid w:val="001F0047"/>
    <w:rsid w:val="001F0384"/>
    <w:rsid w:val="001F06B6"/>
    <w:rsid w:val="001F12D0"/>
    <w:rsid w:val="001F190E"/>
    <w:rsid w:val="001F1DDB"/>
    <w:rsid w:val="001F23BA"/>
    <w:rsid w:val="001F26D7"/>
    <w:rsid w:val="001F2C7C"/>
    <w:rsid w:val="001F3B4C"/>
    <w:rsid w:val="001F45FB"/>
    <w:rsid w:val="001F48CF"/>
    <w:rsid w:val="001F4926"/>
    <w:rsid w:val="001F4B02"/>
    <w:rsid w:val="001F4B08"/>
    <w:rsid w:val="001F4F88"/>
    <w:rsid w:val="001F5295"/>
    <w:rsid w:val="001F6172"/>
    <w:rsid w:val="001F63FD"/>
    <w:rsid w:val="001F6979"/>
    <w:rsid w:val="001F6FCE"/>
    <w:rsid w:val="001F7038"/>
    <w:rsid w:val="001F78A1"/>
    <w:rsid w:val="001F7A9F"/>
    <w:rsid w:val="001F7C08"/>
    <w:rsid w:val="001F7C3A"/>
    <w:rsid w:val="002000C6"/>
    <w:rsid w:val="0020055A"/>
    <w:rsid w:val="00200A1B"/>
    <w:rsid w:val="00200ED6"/>
    <w:rsid w:val="002011AC"/>
    <w:rsid w:val="002011D8"/>
    <w:rsid w:val="00203095"/>
    <w:rsid w:val="00203839"/>
    <w:rsid w:val="002039AD"/>
    <w:rsid w:val="002041ED"/>
    <w:rsid w:val="0020424E"/>
    <w:rsid w:val="00204785"/>
    <w:rsid w:val="00204A23"/>
    <w:rsid w:val="00204AB9"/>
    <w:rsid w:val="00205528"/>
    <w:rsid w:val="00205697"/>
    <w:rsid w:val="00205980"/>
    <w:rsid w:val="00206252"/>
    <w:rsid w:val="00206FCC"/>
    <w:rsid w:val="00207135"/>
    <w:rsid w:val="00207195"/>
    <w:rsid w:val="00210570"/>
    <w:rsid w:val="00210A39"/>
    <w:rsid w:val="00211333"/>
    <w:rsid w:val="002114ED"/>
    <w:rsid w:val="002114FC"/>
    <w:rsid w:val="0021158D"/>
    <w:rsid w:val="002115C7"/>
    <w:rsid w:val="002134A2"/>
    <w:rsid w:val="002144B9"/>
    <w:rsid w:val="00214A5B"/>
    <w:rsid w:val="00214DD7"/>
    <w:rsid w:val="00214EA5"/>
    <w:rsid w:val="00214F75"/>
    <w:rsid w:val="00214FB6"/>
    <w:rsid w:val="002150A8"/>
    <w:rsid w:val="00215AAA"/>
    <w:rsid w:val="00215AEA"/>
    <w:rsid w:val="00217964"/>
    <w:rsid w:val="00217E75"/>
    <w:rsid w:val="0022054A"/>
    <w:rsid w:val="002205E5"/>
    <w:rsid w:val="00220675"/>
    <w:rsid w:val="00220724"/>
    <w:rsid w:val="0022086F"/>
    <w:rsid w:val="00220AFE"/>
    <w:rsid w:val="00220D5E"/>
    <w:rsid w:val="00221A63"/>
    <w:rsid w:val="00221EB4"/>
    <w:rsid w:val="0022246C"/>
    <w:rsid w:val="00222CB7"/>
    <w:rsid w:val="00222D0D"/>
    <w:rsid w:val="00223083"/>
    <w:rsid w:val="002230A4"/>
    <w:rsid w:val="00223125"/>
    <w:rsid w:val="00224100"/>
    <w:rsid w:val="0022430C"/>
    <w:rsid w:val="00226548"/>
    <w:rsid w:val="00226E73"/>
    <w:rsid w:val="00226FD1"/>
    <w:rsid w:val="0022724A"/>
    <w:rsid w:val="00227CB0"/>
    <w:rsid w:val="002305CD"/>
    <w:rsid w:val="00230BA0"/>
    <w:rsid w:val="00230F1E"/>
    <w:rsid w:val="00231046"/>
    <w:rsid w:val="00231412"/>
    <w:rsid w:val="002324B3"/>
    <w:rsid w:val="002325EC"/>
    <w:rsid w:val="00232D66"/>
    <w:rsid w:val="002336BE"/>
    <w:rsid w:val="00233A2C"/>
    <w:rsid w:val="002346C7"/>
    <w:rsid w:val="00234C91"/>
    <w:rsid w:val="00234CFB"/>
    <w:rsid w:val="002354BF"/>
    <w:rsid w:val="00235669"/>
    <w:rsid w:val="00235EBE"/>
    <w:rsid w:val="00236282"/>
    <w:rsid w:val="002362EB"/>
    <w:rsid w:val="00236748"/>
    <w:rsid w:val="002376EB"/>
    <w:rsid w:val="002405FB"/>
    <w:rsid w:val="002406EA"/>
    <w:rsid w:val="0024075C"/>
    <w:rsid w:val="00240F25"/>
    <w:rsid w:val="002414D5"/>
    <w:rsid w:val="00241827"/>
    <w:rsid w:val="002418A0"/>
    <w:rsid w:val="00241FFD"/>
    <w:rsid w:val="0024495C"/>
    <w:rsid w:val="00244A1B"/>
    <w:rsid w:val="002454D5"/>
    <w:rsid w:val="00245D26"/>
    <w:rsid w:val="00245EBD"/>
    <w:rsid w:val="00246295"/>
    <w:rsid w:val="0024635A"/>
    <w:rsid w:val="00246C1A"/>
    <w:rsid w:val="0025016D"/>
    <w:rsid w:val="0025078A"/>
    <w:rsid w:val="00250AB4"/>
    <w:rsid w:val="00250AE6"/>
    <w:rsid w:val="00250B91"/>
    <w:rsid w:val="00250C60"/>
    <w:rsid w:val="0025250D"/>
    <w:rsid w:val="002525B7"/>
    <w:rsid w:val="00252928"/>
    <w:rsid w:val="00252E71"/>
    <w:rsid w:val="00253EA6"/>
    <w:rsid w:val="00254111"/>
    <w:rsid w:val="002547C3"/>
    <w:rsid w:val="00254C86"/>
    <w:rsid w:val="00254F51"/>
    <w:rsid w:val="00254FFE"/>
    <w:rsid w:val="00256078"/>
    <w:rsid w:val="002568C0"/>
    <w:rsid w:val="002608E0"/>
    <w:rsid w:val="00261547"/>
    <w:rsid w:val="00261DBF"/>
    <w:rsid w:val="00261EF0"/>
    <w:rsid w:val="00262079"/>
    <w:rsid w:val="00262706"/>
    <w:rsid w:val="002629E1"/>
    <w:rsid w:val="00262DF9"/>
    <w:rsid w:val="002630D5"/>
    <w:rsid w:val="00263899"/>
    <w:rsid w:val="00263D77"/>
    <w:rsid w:val="00263E4D"/>
    <w:rsid w:val="00264399"/>
    <w:rsid w:val="00264A87"/>
    <w:rsid w:val="00264B79"/>
    <w:rsid w:val="00264CE1"/>
    <w:rsid w:val="00265271"/>
    <w:rsid w:val="00265388"/>
    <w:rsid w:val="002666F3"/>
    <w:rsid w:val="00266814"/>
    <w:rsid w:val="002669F3"/>
    <w:rsid w:val="0026717D"/>
    <w:rsid w:val="002674D8"/>
    <w:rsid w:val="002678BC"/>
    <w:rsid w:val="002708C2"/>
    <w:rsid w:val="002720C8"/>
    <w:rsid w:val="002727EA"/>
    <w:rsid w:val="00273358"/>
    <w:rsid w:val="00273701"/>
    <w:rsid w:val="0027373B"/>
    <w:rsid w:val="002739D1"/>
    <w:rsid w:val="00273A0B"/>
    <w:rsid w:val="00273A0E"/>
    <w:rsid w:val="00274617"/>
    <w:rsid w:val="002747BB"/>
    <w:rsid w:val="00274D87"/>
    <w:rsid w:val="00275146"/>
    <w:rsid w:val="002755F0"/>
    <w:rsid w:val="00275D2A"/>
    <w:rsid w:val="00275D97"/>
    <w:rsid w:val="00277BCA"/>
    <w:rsid w:val="00277D13"/>
    <w:rsid w:val="00277E16"/>
    <w:rsid w:val="00280723"/>
    <w:rsid w:val="0028088B"/>
    <w:rsid w:val="002808DA"/>
    <w:rsid w:val="00281825"/>
    <w:rsid w:val="00281C55"/>
    <w:rsid w:val="00281EDD"/>
    <w:rsid w:val="0028255B"/>
    <w:rsid w:val="002826CC"/>
    <w:rsid w:val="002833E0"/>
    <w:rsid w:val="0028377D"/>
    <w:rsid w:val="002837E0"/>
    <w:rsid w:val="00283EB3"/>
    <w:rsid w:val="00284B9B"/>
    <w:rsid w:val="0028560D"/>
    <w:rsid w:val="002859D7"/>
    <w:rsid w:val="00286797"/>
    <w:rsid w:val="00286A7C"/>
    <w:rsid w:val="00287759"/>
    <w:rsid w:val="002878C8"/>
    <w:rsid w:val="00287E88"/>
    <w:rsid w:val="00290FA2"/>
    <w:rsid w:val="0029105A"/>
    <w:rsid w:val="002912BB"/>
    <w:rsid w:val="00291FA4"/>
    <w:rsid w:val="002929FD"/>
    <w:rsid w:val="00293084"/>
    <w:rsid w:val="002931F9"/>
    <w:rsid w:val="0029371F"/>
    <w:rsid w:val="002937FC"/>
    <w:rsid w:val="00293AC7"/>
    <w:rsid w:val="00293B03"/>
    <w:rsid w:val="00293B57"/>
    <w:rsid w:val="00294772"/>
    <w:rsid w:val="00294DDA"/>
    <w:rsid w:val="00295639"/>
    <w:rsid w:val="0029572C"/>
    <w:rsid w:val="002959A7"/>
    <w:rsid w:val="00295F10"/>
    <w:rsid w:val="0029647B"/>
    <w:rsid w:val="00296D5E"/>
    <w:rsid w:val="00296DAC"/>
    <w:rsid w:val="00296ED8"/>
    <w:rsid w:val="002A0378"/>
    <w:rsid w:val="002A073A"/>
    <w:rsid w:val="002A07A5"/>
    <w:rsid w:val="002A153D"/>
    <w:rsid w:val="002A2237"/>
    <w:rsid w:val="002A2A27"/>
    <w:rsid w:val="002A2AF2"/>
    <w:rsid w:val="002A365B"/>
    <w:rsid w:val="002A40F6"/>
    <w:rsid w:val="002A4697"/>
    <w:rsid w:val="002A46E7"/>
    <w:rsid w:val="002A4AB9"/>
    <w:rsid w:val="002A4CD0"/>
    <w:rsid w:val="002A6BF2"/>
    <w:rsid w:val="002A79C2"/>
    <w:rsid w:val="002B049F"/>
    <w:rsid w:val="002B0FBB"/>
    <w:rsid w:val="002B140A"/>
    <w:rsid w:val="002B1863"/>
    <w:rsid w:val="002B1921"/>
    <w:rsid w:val="002B1B3C"/>
    <w:rsid w:val="002B58C3"/>
    <w:rsid w:val="002B68AF"/>
    <w:rsid w:val="002B6B1B"/>
    <w:rsid w:val="002B6DF1"/>
    <w:rsid w:val="002B7084"/>
    <w:rsid w:val="002B7949"/>
    <w:rsid w:val="002B7D2E"/>
    <w:rsid w:val="002C00F9"/>
    <w:rsid w:val="002C0359"/>
    <w:rsid w:val="002C03B2"/>
    <w:rsid w:val="002C06BE"/>
    <w:rsid w:val="002C0EBE"/>
    <w:rsid w:val="002C0F60"/>
    <w:rsid w:val="002C196A"/>
    <w:rsid w:val="002C1E92"/>
    <w:rsid w:val="002C2718"/>
    <w:rsid w:val="002C2BBE"/>
    <w:rsid w:val="002C2C7D"/>
    <w:rsid w:val="002C4228"/>
    <w:rsid w:val="002C493E"/>
    <w:rsid w:val="002C5086"/>
    <w:rsid w:val="002C5A3F"/>
    <w:rsid w:val="002C62CC"/>
    <w:rsid w:val="002C6579"/>
    <w:rsid w:val="002C6B17"/>
    <w:rsid w:val="002C6ECF"/>
    <w:rsid w:val="002C710E"/>
    <w:rsid w:val="002C72B0"/>
    <w:rsid w:val="002C766D"/>
    <w:rsid w:val="002C777D"/>
    <w:rsid w:val="002C77E9"/>
    <w:rsid w:val="002C7D74"/>
    <w:rsid w:val="002D0274"/>
    <w:rsid w:val="002D085F"/>
    <w:rsid w:val="002D0C35"/>
    <w:rsid w:val="002D0CE2"/>
    <w:rsid w:val="002D140F"/>
    <w:rsid w:val="002D19BE"/>
    <w:rsid w:val="002D1C63"/>
    <w:rsid w:val="002D26A3"/>
    <w:rsid w:val="002D2A28"/>
    <w:rsid w:val="002D2DEC"/>
    <w:rsid w:val="002D2E0E"/>
    <w:rsid w:val="002D3905"/>
    <w:rsid w:val="002D473D"/>
    <w:rsid w:val="002D4892"/>
    <w:rsid w:val="002D4F82"/>
    <w:rsid w:val="002D5415"/>
    <w:rsid w:val="002D5737"/>
    <w:rsid w:val="002D58B4"/>
    <w:rsid w:val="002D6046"/>
    <w:rsid w:val="002D67DC"/>
    <w:rsid w:val="002D7D6E"/>
    <w:rsid w:val="002D7D97"/>
    <w:rsid w:val="002E03C6"/>
    <w:rsid w:val="002E0424"/>
    <w:rsid w:val="002E1949"/>
    <w:rsid w:val="002E1BC5"/>
    <w:rsid w:val="002E245D"/>
    <w:rsid w:val="002E275D"/>
    <w:rsid w:val="002E3126"/>
    <w:rsid w:val="002E341E"/>
    <w:rsid w:val="002E3A8D"/>
    <w:rsid w:val="002E3C13"/>
    <w:rsid w:val="002E3F45"/>
    <w:rsid w:val="002E4695"/>
    <w:rsid w:val="002E4C41"/>
    <w:rsid w:val="002E4E4F"/>
    <w:rsid w:val="002E6322"/>
    <w:rsid w:val="002E6A09"/>
    <w:rsid w:val="002E6AF7"/>
    <w:rsid w:val="002E701C"/>
    <w:rsid w:val="002E7274"/>
    <w:rsid w:val="002E741A"/>
    <w:rsid w:val="002E782C"/>
    <w:rsid w:val="002E7B31"/>
    <w:rsid w:val="002E7CF1"/>
    <w:rsid w:val="002F07AE"/>
    <w:rsid w:val="002F08BF"/>
    <w:rsid w:val="002F0F91"/>
    <w:rsid w:val="002F1FE0"/>
    <w:rsid w:val="002F22DF"/>
    <w:rsid w:val="002F2340"/>
    <w:rsid w:val="002F2D9B"/>
    <w:rsid w:val="002F2FAB"/>
    <w:rsid w:val="002F3513"/>
    <w:rsid w:val="002F3F5F"/>
    <w:rsid w:val="002F455B"/>
    <w:rsid w:val="002F4751"/>
    <w:rsid w:val="002F4BE9"/>
    <w:rsid w:val="002F50A9"/>
    <w:rsid w:val="002F553D"/>
    <w:rsid w:val="002F5637"/>
    <w:rsid w:val="002F63C3"/>
    <w:rsid w:val="002F759D"/>
    <w:rsid w:val="00300C3F"/>
    <w:rsid w:val="00300FB2"/>
    <w:rsid w:val="003012E4"/>
    <w:rsid w:val="00301E56"/>
    <w:rsid w:val="00303377"/>
    <w:rsid w:val="0030391A"/>
    <w:rsid w:val="00303FEC"/>
    <w:rsid w:val="003044DB"/>
    <w:rsid w:val="00304BF4"/>
    <w:rsid w:val="00304DF5"/>
    <w:rsid w:val="003052AC"/>
    <w:rsid w:val="00305951"/>
    <w:rsid w:val="00306FB4"/>
    <w:rsid w:val="0030712E"/>
    <w:rsid w:val="003076FA"/>
    <w:rsid w:val="00307A0B"/>
    <w:rsid w:val="00307BEE"/>
    <w:rsid w:val="00310661"/>
    <w:rsid w:val="00310C27"/>
    <w:rsid w:val="00310F00"/>
    <w:rsid w:val="003118BF"/>
    <w:rsid w:val="00312099"/>
    <w:rsid w:val="0031245E"/>
    <w:rsid w:val="0031389C"/>
    <w:rsid w:val="00314320"/>
    <w:rsid w:val="003158A5"/>
    <w:rsid w:val="003163B5"/>
    <w:rsid w:val="00316461"/>
    <w:rsid w:val="003169EB"/>
    <w:rsid w:val="00316AF6"/>
    <w:rsid w:val="003173E6"/>
    <w:rsid w:val="003176DB"/>
    <w:rsid w:val="00317EEB"/>
    <w:rsid w:val="003211DF"/>
    <w:rsid w:val="00321DBC"/>
    <w:rsid w:val="00322026"/>
    <w:rsid w:val="003223F9"/>
    <w:rsid w:val="00323194"/>
    <w:rsid w:val="00323BA9"/>
    <w:rsid w:val="00323C4B"/>
    <w:rsid w:val="00323DAF"/>
    <w:rsid w:val="00324476"/>
    <w:rsid w:val="003248F2"/>
    <w:rsid w:val="003249F3"/>
    <w:rsid w:val="003251AB"/>
    <w:rsid w:val="003256D3"/>
    <w:rsid w:val="003258A6"/>
    <w:rsid w:val="0032695F"/>
    <w:rsid w:val="00326C7A"/>
    <w:rsid w:val="00327310"/>
    <w:rsid w:val="00327490"/>
    <w:rsid w:val="00327A89"/>
    <w:rsid w:val="00330B63"/>
    <w:rsid w:val="00331D9D"/>
    <w:rsid w:val="00332347"/>
    <w:rsid w:val="003324A9"/>
    <w:rsid w:val="00332516"/>
    <w:rsid w:val="00332B71"/>
    <w:rsid w:val="00332CA4"/>
    <w:rsid w:val="00333111"/>
    <w:rsid w:val="00333138"/>
    <w:rsid w:val="00333755"/>
    <w:rsid w:val="00333A89"/>
    <w:rsid w:val="00334C39"/>
    <w:rsid w:val="003354DA"/>
    <w:rsid w:val="0033596F"/>
    <w:rsid w:val="00336736"/>
    <w:rsid w:val="00336A7B"/>
    <w:rsid w:val="00336CEB"/>
    <w:rsid w:val="00337145"/>
    <w:rsid w:val="00337228"/>
    <w:rsid w:val="0033736D"/>
    <w:rsid w:val="0033752C"/>
    <w:rsid w:val="00340302"/>
    <w:rsid w:val="0034072E"/>
    <w:rsid w:val="0034088A"/>
    <w:rsid w:val="00340941"/>
    <w:rsid w:val="0034139D"/>
    <w:rsid w:val="00343850"/>
    <w:rsid w:val="00343DF0"/>
    <w:rsid w:val="0034462B"/>
    <w:rsid w:val="003447C4"/>
    <w:rsid w:val="00344A9B"/>
    <w:rsid w:val="00345382"/>
    <w:rsid w:val="00345947"/>
    <w:rsid w:val="00345F60"/>
    <w:rsid w:val="0034669D"/>
    <w:rsid w:val="00346925"/>
    <w:rsid w:val="00347135"/>
    <w:rsid w:val="00347588"/>
    <w:rsid w:val="003477CE"/>
    <w:rsid w:val="00347856"/>
    <w:rsid w:val="003502C0"/>
    <w:rsid w:val="00350406"/>
    <w:rsid w:val="00350983"/>
    <w:rsid w:val="003509C4"/>
    <w:rsid w:val="00350ADE"/>
    <w:rsid w:val="00352E9A"/>
    <w:rsid w:val="0035408B"/>
    <w:rsid w:val="003540D5"/>
    <w:rsid w:val="00354281"/>
    <w:rsid w:val="003547E5"/>
    <w:rsid w:val="00355188"/>
    <w:rsid w:val="003568ED"/>
    <w:rsid w:val="00356AB9"/>
    <w:rsid w:val="00356F91"/>
    <w:rsid w:val="00357508"/>
    <w:rsid w:val="00357630"/>
    <w:rsid w:val="00357FB0"/>
    <w:rsid w:val="00360479"/>
    <w:rsid w:val="003604D4"/>
    <w:rsid w:val="00360BEC"/>
    <w:rsid w:val="00360D4D"/>
    <w:rsid w:val="003610DC"/>
    <w:rsid w:val="0036119D"/>
    <w:rsid w:val="003618F7"/>
    <w:rsid w:val="00361C96"/>
    <w:rsid w:val="00361D91"/>
    <w:rsid w:val="00361ED8"/>
    <w:rsid w:val="0036263C"/>
    <w:rsid w:val="00363180"/>
    <w:rsid w:val="00363717"/>
    <w:rsid w:val="003638CC"/>
    <w:rsid w:val="00363C68"/>
    <w:rsid w:val="00365B9B"/>
    <w:rsid w:val="00366535"/>
    <w:rsid w:val="0036661A"/>
    <w:rsid w:val="00366ACC"/>
    <w:rsid w:val="00366B81"/>
    <w:rsid w:val="00367877"/>
    <w:rsid w:val="00367B98"/>
    <w:rsid w:val="00367E24"/>
    <w:rsid w:val="0037046A"/>
    <w:rsid w:val="00371726"/>
    <w:rsid w:val="0037178B"/>
    <w:rsid w:val="00372E41"/>
    <w:rsid w:val="00373276"/>
    <w:rsid w:val="00373A76"/>
    <w:rsid w:val="0037415E"/>
    <w:rsid w:val="0037502E"/>
    <w:rsid w:val="00375250"/>
    <w:rsid w:val="00375B02"/>
    <w:rsid w:val="003771D2"/>
    <w:rsid w:val="003801F3"/>
    <w:rsid w:val="003804B0"/>
    <w:rsid w:val="00380619"/>
    <w:rsid w:val="003808F1"/>
    <w:rsid w:val="003811F9"/>
    <w:rsid w:val="003819EF"/>
    <w:rsid w:val="00381ABB"/>
    <w:rsid w:val="00381C86"/>
    <w:rsid w:val="0038248F"/>
    <w:rsid w:val="00383474"/>
    <w:rsid w:val="00385FE6"/>
    <w:rsid w:val="0038649D"/>
    <w:rsid w:val="00387117"/>
    <w:rsid w:val="003871DA"/>
    <w:rsid w:val="003877EE"/>
    <w:rsid w:val="00387911"/>
    <w:rsid w:val="00390D38"/>
    <w:rsid w:val="00391076"/>
    <w:rsid w:val="003914FC"/>
    <w:rsid w:val="00391733"/>
    <w:rsid w:val="003919B2"/>
    <w:rsid w:val="003919E2"/>
    <w:rsid w:val="003921D8"/>
    <w:rsid w:val="00392DC2"/>
    <w:rsid w:val="0039309C"/>
    <w:rsid w:val="003931D1"/>
    <w:rsid w:val="00393202"/>
    <w:rsid w:val="00394051"/>
    <w:rsid w:val="003954D0"/>
    <w:rsid w:val="0039556C"/>
    <w:rsid w:val="00396069"/>
    <w:rsid w:val="0039617F"/>
    <w:rsid w:val="00396192"/>
    <w:rsid w:val="0039655A"/>
    <w:rsid w:val="003968A9"/>
    <w:rsid w:val="00396A58"/>
    <w:rsid w:val="00396B18"/>
    <w:rsid w:val="00397672"/>
    <w:rsid w:val="003978C9"/>
    <w:rsid w:val="003A19C4"/>
    <w:rsid w:val="003A1E8C"/>
    <w:rsid w:val="003A203C"/>
    <w:rsid w:val="003A2D97"/>
    <w:rsid w:val="003A3406"/>
    <w:rsid w:val="003A380A"/>
    <w:rsid w:val="003A3C8A"/>
    <w:rsid w:val="003A3D68"/>
    <w:rsid w:val="003A59F8"/>
    <w:rsid w:val="003A6299"/>
    <w:rsid w:val="003A6404"/>
    <w:rsid w:val="003A6933"/>
    <w:rsid w:val="003A6D18"/>
    <w:rsid w:val="003A7F94"/>
    <w:rsid w:val="003B04DF"/>
    <w:rsid w:val="003B0941"/>
    <w:rsid w:val="003B136B"/>
    <w:rsid w:val="003B15E6"/>
    <w:rsid w:val="003B1B64"/>
    <w:rsid w:val="003B2454"/>
    <w:rsid w:val="003B24BC"/>
    <w:rsid w:val="003B2D02"/>
    <w:rsid w:val="003B40D8"/>
    <w:rsid w:val="003B4193"/>
    <w:rsid w:val="003B431F"/>
    <w:rsid w:val="003B4822"/>
    <w:rsid w:val="003B5D2A"/>
    <w:rsid w:val="003B63D3"/>
    <w:rsid w:val="003B678C"/>
    <w:rsid w:val="003B6E8A"/>
    <w:rsid w:val="003B7373"/>
    <w:rsid w:val="003B7507"/>
    <w:rsid w:val="003B752F"/>
    <w:rsid w:val="003B7915"/>
    <w:rsid w:val="003B7EB1"/>
    <w:rsid w:val="003C03D9"/>
    <w:rsid w:val="003C0A7B"/>
    <w:rsid w:val="003C1163"/>
    <w:rsid w:val="003C1588"/>
    <w:rsid w:val="003C16F6"/>
    <w:rsid w:val="003C1824"/>
    <w:rsid w:val="003C205A"/>
    <w:rsid w:val="003C2497"/>
    <w:rsid w:val="003C266D"/>
    <w:rsid w:val="003C2E9D"/>
    <w:rsid w:val="003C3349"/>
    <w:rsid w:val="003C3A9B"/>
    <w:rsid w:val="003C3DC0"/>
    <w:rsid w:val="003C490B"/>
    <w:rsid w:val="003C5122"/>
    <w:rsid w:val="003C5331"/>
    <w:rsid w:val="003C5340"/>
    <w:rsid w:val="003C5EDC"/>
    <w:rsid w:val="003C6823"/>
    <w:rsid w:val="003C6CC7"/>
    <w:rsid w:val="003C74A6"/>
    <w:rsid w:val="003D1203"/>
    <w:rsid w:val="003D1209"/>
    <w:rsid w:val="003D1707"/>
    <w:rsid w:val="003D196F"/>
    <w:rsid w:val="003D2935"/>
    <w:rsid w:val="003D383C"/>
    <w:rsid w:val="003D4197"/>
    <w:rsid w:val="003D41A4"/>
    <w:rsid w:val="003D5102"/>
    <w:rsid w:val="003D62BA"/>
    <w:rsid w:val="003D6F0C"/>
    <w:rsid w:val="003D7C47"/>
    <w:rsid w:val="003E08EF"/>
    <w:rsid w:val="003E1834"/>
    <w:rsid w:val="003E1F49"/>
    <w:rsid w:val="003E252C"/>
    <w:rsid w:val="003E32F8"/>
    <w:rsid w:val="003E3453"/>
    <w:rsid w:val="003E4CBE"/>
    <w:rsid w:val="003E517D"/>
    <w:rsid w:val="003E5525"/>
    <w:rsid w:val="003E560D"/>
    <w:rsid w:val="003E5E37"/>
    <w:rsid w:val="003E64A1"/>
    <w:rsid w:val="003E67AA"/>
    <w:rsid w:val="003E6A5C"/>
    <w:rsid w:val="003E6E99"/>
    <w:rsid w:val="003F024F"/>
    <w:rsid w:val="003F0365"/>
    <w:rsid w:val="003F0475"/>
    <w:rsid w:val="003F1DB2"/>
    <w:rsid w:val="003F1E96"/>
    <w:rsid w:val="003F271E"/>
    <w:rsid w:val="003F2E7F"/>
    <w:rsid w:val="003F32A0"/>
    <w:rsid w:val="003F342F"/>
    <w:rsid w:val="003F40D0"/>
    <w:rsid w:val="003F46A3"/>
    <w:rsid w:val="003F49E1"/>
    <w:rsid w:val="003F5C1A"/>
    <w:rsid w:val="003F643B"/>
    <w:rsid w:val="003F6A28"/>
    <w:rsid w:val="003F6A92"/>
    <w:rsid w:val="003F7561"/>
    <w:rsid w:val="003F7B50"/>
    <w:rsid w:val="004007BC"/>
    <w:rsid w:val="00400B0C"/>
    <w:rsid w:val="00401433"/>
    <w:rsid w:val="00401B0D"/>
    <w:rsid w:val="00401CDC"/>
    <w:rsid w:val="00401FE5"/>
    <w:rsid w:val="0040231B"/>
    <w:rsid w:val="00403D8B"/>
    <w:rsid w:val="00404874"/>
    <w:rsid w:val="00404B9D"/>
    <w:rsid w:val="00404D0D"/>
    <w:rsid w:val="00405471"/>
    <w:rsid w:val="004065AF"/>
    <w:rsid w:val="0040690A"/>
    <w:rsid w:val="00406F03"/>
    <w:rsid w:val="00407002"/>
    <w:rsid w:val="0040798A"/>
    <w:rsid w:val="00407B5D"/>
    <w:rsid w:val="00407D62"/>
    <w:rsid w:val="00410221"/>
    <w:rsid w:val="0041037A"/>
    <w:rsid w:val="00410721"/>
    <w:rsid w:val="00410F2D"/>
    <w:rsid w:val="004110C5"/>
    <w:rsid w:val="00412087"/>
    <w:rsid w:val="004143B0"/>
    <w:rsid w:val="0041490F"/>
    <w:rsid w:val="00415275"/>
    <w:rsid w:val="0041545F"/>
    <w:rsid w:val="00416033"/>
    <w:rsid w:val="00417106"/>
    <w:rsid w:val="00417CCD"/>
    <w:rsid w:val="004201B6"/>
    <w:rsid w:val="00420D91"/>
    <w:rsid w:val="00423FFD"/>
    <w:rsid w:val="004241BB"/>
    <w:rsid w:val="00424B83"/>
    <w:rsid w:val="00424BED"/>
    <w:rsid w:val="004252E8"/>
    <w:rsid w:val="00425375"/>
    <w:rsid w:val="00425551"/>
    <w:rsid w:val="00425EC8"/>
    <w:rsid w:val="004260FE"/>
    <w:rsid w:val="00426A8F"/>
    <w:rsid w:val="00427605"/>
    <w:rsid w:val="0042783E"/>
    <w:rsid w:val="00427E02"/>
    <w:rsid w:val="00430252"/>
    <w:rsid w:val="00430285"/>
    <w:rsid w:val="00430C5D"/>
    <w:rsid w:val="00430FAA"/>
    <w:rsid w:val="00432ACB"/>
    <w:rsid w:val="00432E66"/>
    <w:rsid w:val="00433A70"/>
    <w:rsid w:val="00433EC5"/>
    <w:rsid w:val="00434F7B"/>
    <w:rsid w:val="00435397"/>
    <w:rsid w:val="00435848"/>
    <w:rsid w:val="004366B9"/>
    <w:rsid w:val="00437248"/>
    <w:rsid w:val="004374F9"/>
    <w:rsid w:val="0043760F"/>
    <w:rsid w:val="004377A1"/>
    <w:rsid w:val="004405DC"/>
    <w:rsid w:val="00440D5C"/>
    <w:rsid w:val="00440E93"/>
    <w:rsid w:val="00441058"/>
    <w:rsid w:val="004410F4"/>
    <w:rsid w:val="00441B31"/>
    <w:rsid w:val="00442407"/>
    <w:rsid w:val="00442526"/>
    <w:rsid w:val="004425FB"/>
    <w:rsid w:val="00442A4A"/>
    <w:rsid w:val="004435F5"/>
    <w:rsid w:val="00444089"/>
    <w:rsid w:val="00444545"/>
    <w:rsid w:val="00444B1B"/>
    <w:rsid w:val="00444E56"/>
    <w:rsid w:val="00445593"/>
    <w:rsid w:val="00445682"/>
    <w:rsid w:val="00445C6C"/>
    <w:rsid w:val="00445CF2"/>
    <w:rsid w:val="00445E20"/>
    <w:rsid w:val="00446CB3"/>
    <w:rsid w:val="00446EDD"/>
    <w:rsid w:val="0044744E"/>
    <w:rsid w:val="00450324"/>
    <w:rsid w:val="004505BD"/>
    <w:rsid w:val="00450C28"/>
    <w:rsid w:val="00450C3E"/>
    <w:rsid w:val="004512E9"/>
    <w:rsid w:val="004513CD"/>
    <w:rsid w:val="004519C8"/>
    <w:rsid w:val="00451EA8"/>
    <w:rsid w:val="004523AE"/>
    <w:rsid w:val="00453564"/>
    <w:rsid w:val="00453A9F"/>
    <w:rsid w:val="0045433B"/>
    <w:rsid w:val="004543DF"/>
    <w:rsid w:val="00454712"/>
    <w:rsid w:val="00454F12"/>
    <w:rsid w:val="00456B62"/>
    <w:rsid w:val="00460C25"/>
    <w:rsid w:val="00461364"/>
    <w:rsid w:val="004613E5"/>
    <w:rsid w:val="004616C9"/>
    <w:rsid w:val="00461846"/>
    <w:rsid w:val="004618FD"/>
    <w:rsid w:val="00461E14"/>
    <w:rsid w:val="00461F03"/>
    <w:rsid w:val="004624FC"/>
    <w:rsid w:val="00462515"/>
    <w:rsid w:val="00462669"/>
    <w:rsid w:val="00462B51"/>
    <w:rsid w:val="004637FB"/>
    <w:rsid w:val="00464413"/>
    <w:rsid w:val="0046457D"/>
    <w:rsid w:val="004645BD"/>
    <w:rsid w:val="00464670"/>
    <w:rsid w:val="00464838"/>
    <w:rsid w:val="00464EAF"/>
    <w:rsid w:val="00465693"/>
    <w:rsid w:val="00466608"/>
    <w:rsid w:val="004675C3"/>
    <w:rsid w:val="00470B78"/>
    <w:rsid w:val="004714B2"/>
    <w:rsid w:val="00472222"/>
    <w:rsid w:val="00472AC8"/>
    <w:rsid w:val="00472B41"/>
    <w:rsid w:val="00472BB5"/>
    <w:rsid w:val="00472F2E"/>
    <w:rsid w:val="00473934"/>
    <w:rsid w:val="00473E16"/>
    <w:rsid w:val="0047467E"/>
    <w:rsid w:val="004749FD"/>
    <w:rsid w:val="0047652A"/>
    <w:rsid w:val="00476752"/>
    <w:rsid w:val="00476AD6"/>
    <w:rsid w:val="0047755B"/>
    <w:rsid w:val="00477D01"/>
    <w:rsid w:val="004815F1"/>
    <w:rsid w:val="00481FDC"/>
    <w:rsid w:val="00482614"/>
    <w:rsid w:val="0048263E"/>
    <w:rsid w:val="0048287B"/>
    <w:rsid w:val="0048310B"/>
    <w:rsid w:val="00483416"/>
    <w:rsid w:val="004845ED"/>
    <w:rsid w:val="00484BA5"/>
    <w:rsid w:val="00484C75"/>
    <w:rsid w:val="004853F2"/>
    <w:rsid w:val="0048592D"/>
    <w:rsid w:val="00485C22"/>
    <w:rsid w:val="00486D45"/>
    <w:rsid w:val="00486FFD"/>
    <w:rsid w:val="0048764B"/>
    <w:rsid w:val="00487C94"/>
    <w:rsid w:val="004913EE"/>
    <w:rsid w:val="00491452"/>
    <w:rsid w:val="00491529"/>
    <w:rsid w:val="00491DCA"/>
    <w:rsid w:val="0049283E"/>
    <w:rsid w:val="0049295E"/>
    <w:rsid w:val="00492EEE"/>
    <w:rsid w:val="00492F81"/>
    <w:rsid w:val="00493355"/>
    <w:rsid w:val="00493620"/>
    <w:rsid w:val="004937EA"/>
    <w:rsid w:val="00493B84"/>
    <w:rsid w:val="004943E1"/>
    <w:rsid w:val="004946D9"/>
    <w:rsid w:val="004958B7"/>
    <w:rsid w:val="00496094"/>
    <w:rsid w:val="004967A6"/>
    <w:rsid w:val="00497BB4"/>
    <w:rsid w:val="00497E82"/>
    <w:rsid w:val="004A01DA"/>
    <w:rsid w:val="004A1650"/>
    <w:rsid w:val="004A1EE9"/>
    <w:rsid w:val="004A2E4D"/>
    <w:rsid w:val="004A31E3"/>
    <w:rsid w:val="004A3EBD"/>
    <w:rsid w:val="004A4686"/>
    <w:rsid w:val="004A50AD"/>
    <w:rsid w:val="004A598D"/>
    <w:rsid w:val="004A5C34"/>
    <w:rsid w:val="004A5CA7"/>
    <w:rsid w:val="004A5CE7"/>
    <w:rsid w:val="004A6FCB"/>
    <w:rsid w:val="004B0381"/>
    <w:rsid w:val="004B04B1"/>
    <w:rsid w:val="004B09B2"/>
    <w:rsid w:val="004B1178"/>
    <w:rsid w:val="004B12D9"/>
    <w:rsid w:val="004B1657"/>
    <w:rsid w:val="004B1749"/>
    <w:rsid w:val="004B1F0F"/>
    <w:rsid w:val="004B251E"/>
    <w:rsid w:val="004B2ABE"/>
    <w:rsid w:val="004B2D7E"/>
    <w:rsid w:val="004B3C65"/>
    <w:rsid w:val="004B3C99"/>
    <w:rsid w:val="004B4B2A"/>
    <w:rsid w:val="004B5012"/>
    <w:rsid w:val="004B5BB1"/>
    <w:rsid w:val="004B5CBC"/>
    <w:rsid w:val="004B5CD0"/>
    <w:rsid w:val="004B65A6"/>
    <w:rsid w:val="004B78DE"/>
    <w:rsid w:val="004B79AF"/>
    <w:rsid w:val="004B7EA5"/>
    <w:rsid w:val="004C003B"/>
    <w:rsid w:val="004C0381"/>
    <w:rsid w:val="004C06FD"/>
    <w:rsid w:val="004C0C29"/>
    <w:rsid w:val="004C24FE"/>
    <w:rsid w:val="004C2790"/>
    <w:rsid w:val="004C2AB1"/>
    <w:rsid w:val="004C329D"/>
    <w:rsid w:val="004C3B39"/>
    <w:rsid w:val="004C40CF"/>
    <w:rsid w:val="004C41C7"/>
    <w:rsid w:val="004C41C9"/>
    <w:rsid w:val="004C47FA"/>
    <w:rsid w:val="004C4FFE"/>
    <w:rsid w:val="004C5C9A"/>
    <w:rsid w:val="004C6513"/>
    <w:rsid w:val="004C6B86"/>
    <w:rsid w:val="004C6DEB"/>
    <w:rsid w:val="004C7859"/>
    <w:rsid w:val="004D003E"/>
    <w:rsid w:val="004D00FF"/>
    <w:rsid w:val="004D0E84"/>
    <w:rsid w:val="004D1559"/>
    <w:rsid w:val="004D157F"/>
    <w:rsid w:val="004D1B14"/>
    <w:rsid w:val="004D2515"/>
    <w:rsid w:val="004D2B64"/>
    <w:rsid w:val="004D2D7C"/>
    <w:rsid w:val="004D3668"/>
    <w:rsid w:val="004D3988"/>
    <w:rsid w:val="004D3A08"/>
    <w:rsid w:val="004D4617"/>
    <w:rsid w:val="004D4CD8"/>
    <w:rsid w:val="004D4EEE"/>
    <w:rsid w:val="004D5DAC"/>
    <w:rsid w:val="004D62E0"/>
    <w:rsid w:val="004D6375"/>
    <w:rsid w:val="004D722E"/>
    <w:rsid w:val="004D7439"/>
    <w:rsid w:val="004E0625"/>
    <w:rsid w:val="004E0ECB"/>
    <w:rsid w:val="004E1120"/>
    <w:rsid w:val="004E1BDC"/>
    <w:rsid w:val="004E239F"/>
    <w:rsid w:val="004E24B1"/>
    <w:rsid w:val="004E24EB"/>
    <w:rsid w:val="004E4B2B"/>
    <w:rsid w:val="004E5614"/>
    <w:rsid w:val="004E5B94"/>
    <w:rsid w:val="004E6220"/>
    <w:rsid w:val="004E6422"/>
    <w:rsid w:val="004E67DB"/>
    <w:rsid w:val="004E7835"/>
    <w:rsid w:val="004E7DF9"/>
    <w:rsid w:val="004F0591"/>
    <w:rsid w:val="004F0765"/>
    <w:rsid w:val="004F0775"/>
    <w:rsid w:val="004F0C29"/>
    <w:rsid w:val="004F1E37"/>
    <w:rsid w:val="004F240C"/>
    <w:rsid w:val="004F2640"/>
    <w:rsid w:val="004F3783"/>
    <w:rsid w:val="004F42AD"/>
    <w:rsid w:val="004F45AC"/>
    <w:rsid w:val="004F45FF"/>
    <w:rsid w:val="004F4DCA"/>
    <w:rsid w:val="004F5147"/>
    <w:rsid w:val="004F5369"/>
    <w:rsid w:val="004F54F8"/>
    <w:rsid w:val="004F56B8"/>
    <w:rsid w:val="004F5E63"/>
    <w:rsid w:val="004F6597"/>
    <w:rsid w:val="004F77F3"/>
    <w:rsid w:val="004F7BE6"/>
    <w:rsid w:val="004F7C8E"/>
    <w:rsid w:val="00502104"/>
    <w:rsid w:val="00502AA2"/>
    <w:rsid w:val="00502DCE"/>
    <w:rsid w:val="005036C5"/>
    <w:rsid w:val="0050370D"/>
    <w:rsid w:val="00503E3D"/>
    <w:rsid w:val="00503FFC"/>
    <w:rsid w:val="0050430F"/>
    <w:rsid w:val="00505AF0"/>
    <w:rsid w:val="00506B98"/>
    <w:rsid w:val="00507B49"/>
    <w:rsid w:val="00510138"/>
    <w:rsid w:val="00510464"/>
    <w:rsid w:val="00510B64"/>
    <w:rsid w:val="00511568"/>
    <w:rsid w:val="005115A2"/>
    <w:rsid w:val="00511F44"/>
    <w:rsid w:val="005120C2"/>
    <w:rsid w:val="0051297A"/>
    <w:rsid w:val="005130E7"/>
    <w:rsid w:val="0051383C"/>
    <w:rsid w:val="00513B34"/>
    <w:rsid w:val="00513FA4"/>
    <w:rsid w:val="00514280"/>
    <w:rsid w:val="00514386"/>
    <w:rsid w:val="00514A22"/>
    <w:rsid w:val="00515843"/>
    <w:rsid w:val="00516303"/>
    <w:rsid w:val="00516314"/>
    <w:rsid w:val="00516AA2"/>
    <w:rsid w:val="00516CEE"/>
    <w:rsid w:val="005171E5"/>
    <w:rsid w:val="00517755"/>
    <w:rsid w:val="00520384"/>
    <w:rsid w:val="00521B1A"/>
    <w:rsid w:val="0052215B"/>
    <w:rsid w:val="00522246"/>
    <w:rsid w:val="00522C65"/>
    <w:rsid w:val="00522E7F"/>
    <w:rsid w:val="0052313F"/>
    <w:rsid w:val="00525334"/>
    <w:rsid w:val="00525A97"/>
    <w:rsid w:val="00525E3D"/>
    <w:rsid w:val="00526738"/>
    <w:rsid w:val="00526925"/>
    <w:rsid w:val="00526D7B"/>
    <w:rsid w:val="005273C4"/>
    <w:rsid w:val="005273EF"/>
    <w:rsid w:val="00530295"/>
    <w:rsid w:val="00531314"/>
    <w:rsid w:val="00531445"/>
    <w:rsid w:val="00531531"/>
    <w:rsid w:val="00532C14"/>
    <w:rsid w:val="00533C33"/>
    <w:rsid w:val="00533EE7"/>
    <w:rsid w:val="00534720"/>
    <w:rsid w:val="00534901"/>
    <w:rsid w:val="00535393"/>
    <w:rsid w:val="00535551"/>
    <w:rsid w:val="00536748"/>
    <w:rsid w:val="00536A46"/>
    <w:rsid w:val="00536F49"/>
    <w:rsid w:val="005376D8"/>
    <w:rsid w:val="0054057F"/>
    <w:rsid w:val="0054097B"/>
    <w:rsid w:val="00540A15"/>
    <w:rsid w:val="0054198E"/>
    <w:rsid w:val="00541C2E"/>
    <w:rsid w:val="00542E0B"/>
    <w:rsid w:val="00542E2A"/>
    <w:rsid w:val="00543498"/>
    <w:rsid w:val="00543A93"/>
    <w:rsid w:val="005445D7"/>
    <w:rsid w:val="0054465D"/>
    <w:rsid w:val="005448FF"/>
    <w:rsid w:val="00547191"/>
    <w:rsid w:val="00547594"/>
    <w:rsid w:val="00547F00"/>
    <w:rsid w:val="005511B0"/>
    <w:rsid w:val="00551222"/>
    <w:rsid w:val="00551AEA"/>
    <w:rsid w:val="00551BC9"/>
    <w:rsid w:val="005520D7"/>
    <w:rsid w:val="00552891"/>
    <w:rsid w:val="0055309F"/>
    <w:rsid w:val="0055386F"/>
    <w:rsid w:val="005540F5"/>
    <w:rsid w:val="00554A82"/>
    <w:rsid w:val="0055510C"/>
    <w:rsid w:val="00555801"/>
    <w:rsid w:val="00555C7C"/>
    <w:rsid w:val="0055727E"/>
    <w:rsid w:val="005573E7"/>
    <w:rsid w:val="005575BE"/>
    <w:rsid w:val="00557D37"/>
    <w:rsid w:val="0056040A"/>
    <w:rsid w:val="0056087A"/>
    <w:rsid w:val="00561EBD"/>
    <w:rsid w:val="00562B42"/>
    <w:rsid w:val="00562BEA"/>
    <w:rsid w:val="00562EA8"/>
    <w:rsid w:val="00562F26"/>
    <w:rsid w:val="00563BD1"/>
    <w:rsid w:val="00563CE0"/>
    <w:rsid w:val="00563D98"/>
    <w:rsid w:val="00564277"/>
    <w:rsid w:val="00564A4F"/>
    <w:rsid w:val="005651E6"/>
    <w:rsid w:val="00565772"/>
    <w:rsid w:val="00565B43"/>
    <w:rsid w:val="00565E43"/>
    <w:rsid w:val="00566877"/>
    <w:rsid w:val="00566E13"/>
    <w:rsid w:val="00567503"/>
    <w:rsid w:val="0056775E"/>
    <w:rsid w:val="00567E2E"/>
    <w:rsid w:val="00570B0E"/>
    <w:rsid w:val="005716FA"/>
    <w:rsid w:val="00572B6A"/>
    <w:rsid w:val="005731E3"/>
    <w:rsid w:val="00573848"/>
    <w:rsid w:val="00573FBA"/>
    <w:rsid w:val="00574871"/>
    <w:rsid w:val="00574FFA"/>
    <w:rsid w:val="00575C77"/>
    <w:rsid w:val="005760AD"/>
    <w:rsid w:val="005767B4"/>
    <w:rsid w:val="005776CE"/>
    <w:rsid w:val="00577808"/>
    <w:rsid w:val="00577C54"/>
    <w:rsid w:val="00577C8C"/>
    <w:rsid w:val="0058029F"/>
    <w:rsid w:val="00580D3C"/>
    <w:rsid w:val="005810FC"/>
    <w:rsid w:val="0058148D"/>
    <w:rsid w:val="005817DE"/>
    <w:rsid w:val="00581D97"/>
    <w:rsid w:val="00582664"/>
    <w:rsid w:val="00582B3E"/>
    <w:rsid w:val="0058397A"/>
    <w:rsid w:val="0058450E"/>
    <w:rsid w:val="00584BF8"/>
    <w:rsid w:val="005857BA"/>
    <w:rsid w:val="00585F70"/>
    <w:rsid w:val="005869D8"/>
    <w:rsid w:val="0058725A"/>
    <w:rsid w:val="005872C4"/>
    <w:rsid w:val="0059025B"/>
    <w:rsid w:val="00590546"/>
    <w:rsid w:val="0059135C"/>
    <w:rsid w:val="005918D4"/>
    <w:rsid w:val="00591953"/>
    <w:rsid w:val="00591A63"/>
    <w:rsid w:val="00592171"/>
    <w:rsid w:val="00592B77"/>
    <w:rsid w:val="005932FA"/>
    <w:rsid w:val="005933BD"/>
    <w:rsid w:val="00593E25"/>
    <w:rsid w:val="00593E8B"/>
    <w:rsid w:val="005940CD"/>
    <w:rsid w:val="005941D8"/>
    <w:rsid w:val="00594A4F"/>
    <w:rsid w:val="005951AC"/>
    <w:rsid w:val="00595733"/>
    <w:rsid w:val="00596588"/>
    <w:rsid w:val="00596E57"/>
    <w:rsid w:val="00596F3E"/>
    <w:rsid w:val="00597322"/>
    <w:rsid w:val="0059778F"/>
    <w:rsid w:val="00597B9C"/>
    <w:rsid w:val="00597D16"/>
    <w:rsid w:val="00597D57"/>
    <w:rsid w:val="00597ED5"/>
    <w:rsid w:val="005A02D2"/>
    <w:rsid w:val="005A0B6A"/>
    <w:rsid w:val="005A0F96"/>
    <w:rsid w:val="005A22FD"/>
    <w:rsid w:val="005A3102"/>
    <w:rsid w:val="005A322E"/>
    <w:rsid w:val="005A3D57"/>
    <w:rsid w:val="005A4BF0"/>
    <w:rsid w:val="005A515C"/>
    <w:rsid w:val="005A575F"/>
    <w:rsid w:val="005A5851"/>
    <w:rsid w:val="005A5C31"/>
    <w:rsid w:val="005A5C6A"/>
    <w:rsid w:val="005A5DE1"/>
    <w:rsid w:val="005A6173"/>
    <w:rsid w:val="005A6431"/>
    <w:rsid w:val="005A6D26"/>
    <w:rsid w:val="005A7473"/>
    <w:rsid w:val="005A7484"/>
    <w:rsid w:val="005A75DD"/>
    <w:rsid w:val="005A76DC"/>
    <w:rsid w:val="005A7CA4"/>
    <w:rsid w:val="005A7EAD"/>
    <w:rsid w:val="005B1567"/>
    <w:rsid w:val="005B15D8"/>
    <w:rsid w:val="005B1648"/>
    <w:rsid w:val="005B1AE0"/>
    <w:rsid w:val="005B1F92"/>
    <w:rsid w:val="005B29CA"/>
    <w:rsid w:val="005B2B24"/>
    <w:rsid w:val="005B2B7E"/>
    <w:rsid w:val="005B2D8F"/>
    <w:rsid w:val="005B30F0"/>
    <w:rsid w:val="005B34E5"/>
    <w:rsid w:val="005B3D03"/>
    <w:rsid w:val="005B4999"/>
    <w:rsid w:val="005B4EE6"/>
    <w:rsid w:val="005B59B7"/>
    <w:rsid w:val="005B5BC9"/>
    <w:rsid w:val="005B64AB"/>
    <w:rsid w:val="005B7C69"/>
    <w:rsid w:val="005C05A7"/>
    <w:rsid w:val="005C0A45"/>
    <w:rsid w:val="005C0C91"/>
    <w:rsid w:val="005C1288"/>
    <w:rsid w:val="005C1466"/>
    <w:rsid w:val="005C1712"/>
    <w:rsid w:val="005C191D"/>
    <w:rsid w:val="005C20B7"/>
    <w:rsid w:val="005C2E91"/>
    <w:rsid w:val="005C3920"/>
    <w:rsid w:val="005C40B3"/>
    <w:rsid w:val="005C47CA"/>
    <w:rsid w:val="005C5315"/>
    <w:rsid w:val="005C54FF"/>
    <w:rsid w:val="005C5BA6"/>
    <w:rsid w:val="005C5C85"/>
    <w:rsid w:val="005C62B4"/>
    <w:rsid w:val="005C64C3"/>
    <w:rsid w:val="005C686A"/>
    <w:rsid w:val="005C692F"/>
    <w:rsid w:val="005C6F47"/>
    <w:rsid w:val="005C7DE0"/>
    <w:rsid w:val="005D057A"/>
    <w:rsid w:val="005D092C"/>
    <w:rsid w:val="005D123B"/>
    <w:rsid w:val="005D28D0"/>
    <w:rsid w:val="005D33C0"/>
    <w:rsid w:val="005D3A92"/>
    <w:rsid w:val="005D4352"/>
    <w:rsid w:val="005D4F4D"/>
    <w:rsid w:val="005D515C"/>
    <w:rsid w:val="005D7F54"/>
    <w:rsid w:val="005D7FB3"/>
    <w:rsid w:val="005E2714"/>
    <w:rsid w:val="005E29E1"/>
    <w:rsid w:val="005E2B9B"/>
    <w:rsid w:val="005E2BF9"/>
    <w:rsid w:val="005E353C"/>
    <w:rsid w:val="005E367E"/>
    <w:rsid w:val="005E49C5"/>
    <w:rsid w:val="005E542C"/>
    <w:rsid w:val="005E5BE3"/>
    <w:rsid w:val="005E641E"/>
    <w:rsid w:val="005E6597"/>
    <w:rsid w:val="005E7AA5"/>
    <w:rsid w:val="005F1ECB"/>
    <w:rsid w:val="005F299D"/>
    <w:rsid w:val="005F29D5"/>
    <w:rsid w:val="005F31C6"/>
    <w:rsid w:val="005F35C7"/>
    <w:rsid w:val="005F3B0C"/>
    <w:rsid w:val="005F43C9"/>
    <w:rsid w:val="005F4B70"/>
    <w:rsid w:val="005F4D53"/>
    <w:rsid w:val="005F5688"/>
    <w:rsid w:val="005F5B27"/>
    <w:rsid w:val="005F5F7B"/>
    <w:rsid w:val="005F688A"/>
    <w:rsid w:val="006004FE"/>
    <w:rsid w:val="0060076C"/>
    <w:rsid w:val="00600984"/>
    <w:rsid w:val="00600D12"/>
    <w:rsid w:val="00600F90"/>
    <w:rsid w:val="0060120B"/>
    <w:rsid w:val="0060156B"/>
    <w:rsid w:val="0060173A"/>
    <w:rsid w:val="0060179B"/>
    <w:rsid w:val="0060194E"/>
    <w:rsid w:val="00602394"/>
    <w:rsid w:val="00602C2A"/>
    <w:rsid w:val="00603060"/>
    <w:rsid w:val="00603CE4"/>
    <w:rsid w:val="00604653"/>
    <w:rsid w:val="00604ABD"/>
    <w:rsid w:val="006059FF"/>
    <w:rsid w:val="0060619F"/>
    <w:rsid w:val="00606930"/>
    <w:rsid w:val="006079BE"/>
    <w:rsid w:val="00610228"/>
    <w:rsid w:val="00610F73"/>
    <w:rsid w:val="00611AE2"/>
    <w:rsid w:val="00612FA0"/>
    <w:rsid w:val="0061374F"/>
    <w:rsid w:val="00613E1A"/>
    <w:rsid w:val="00613EA2"/>
    <w:rsid w:val="00613F3B"/>
    <w:rsid w:val="0061426C"/>
    <w:rsid w:val="00614373"/>
    <w:rsid w:val="006149CC"/>
    <w:rsid w:val="00614A2B"/>
    <w:rsid w:val="0061647B"/>
    <w:rsid w:val="006168B7"/>
    <w:rsid w:val="006176C0"/>
    <w:rsid w:val="00617968"/>
    <w:rsid w:val="00617F34"/>
    <w:rsid w:val="00620AAD"/>
    <w:rsid w:val="006215B4"/>
    <w:rsid w:val="00621C67"/>
    <w:rsid w:val="00622CFD"/>
    <w:rsid w:val="00623847"/>
    <w:rsid w:val="006238B9"/>
    <w:rsid w:val="006242E9"/>
    <w:rsid w:val="0062435D"/>
    <w:rsid w:val="00624767"/>
    <w:rsid w:val="006248B1"/>
    <w:rsid w:val="0062545D"/>
    <w:rsid w:val="006266A6"/>
    <w:rsid w:val="006266C7"/>
    <w:rsid w:val="0062692B"/>
    <w:rsid w:val="00626FA1"/>
    <w:rsid w:val="00627312"/>
    <w:rsid w:val="00627523"/>
    <w:rsid w:val="006275E4"/>
    <w:rsid w:val="006304E6"/>
    <w:rsid w:val="00631107"/>
    <w:rsid w:val="00631157"/>
    <w:rsid w:val="0063163F"/>
    <w:rsid w:val="006322FC"/>
    <w:rsid w:val="00632623"/>
    <w:rsid w:val="00633A38"/>
    <w:rsid w:val="00633BAF"/>
    <w:rsid w:val="00633DFE"/>
    <w:rsid w:val="006341F9"/>
    <w:rsid w:val="006343FE"/>
    <w:rsid w:val="006363A5"/>
    <w:rsid w:val="00636783"/>
    <w:rsid w:val="00637048"/>
    <w:rsid w:val="006376A4"/>
    <w:rsid w:val="006400F2"/>
    <w:rsid w:val="00641A35"/>
    <w:rsid w:val="00641B90"/>
    <w:rsid w:val="006425FB"/>
    <w:rsid w:val="00642966"/>
    <w:rsid w:val="006432F3"/>
    <w:rsid w:val="006436D4"/>
    <w:rsid w:val="00643A3D"/>
    <w:rsid w:val="00643E64"/>
    <w:rsid w:val="00644A66"/>
    <w:rsid w:val="00644B27"/>
    <w:rsid w:val="00645680"/>
    <w:rsid w:val="00645A0B"/>
    <w:rsid w:val="0064640E"/>
    <w:rsid w:val="00646798"/>
    <w:rsid w:val="00646AF5"/>
    <w:rsid w:val="00646DC5"/>
    <w:rsid w:val="00646F67"/>
    <w:rsid w:val="006472A5"/>
    <w:rsid w:val="00647379"/>
    <w:rsid w:val="0064782D"/>
    <w:rsid w:val="00650037"/>
    <w:rsid w:val="006507DC"/>
    <w:rsid w:val="00650A59"/>
    <w:rsid w:val="0065129B"/>
    <w:rsid w:val="00651514"/>
    <w:rsid w:val="0065153B"/>
    <w:rsid w:val="00651657"/>
    <w:rsid w:val="00651C20"/>
    <w:rsid w:val="00652218"/>
    <w:rsid w:val="0065259D"/>
    <w:rsid w:val="00652794"/>
    <w:rsid w:val="00652F0C"/>
    <w:rsid w:val="00653147"/>
    <w:rsid w:val="00653E38"/>
    <w:rsid w:val="00654630"/>
    <w:rsid w:val="00654853"/>
    <w:rsid w:val="00654D16"/>
    <w:rsid w:val="00655BC6"/>
    <w:rsid w:val="0065624A"/>
    <w:rsid w:val="00656873"/>
    <w:rsid w:val="006575BA"/>
    <w:rsid w:val="00657C44"/>
    <w:rsid w:val="00657E5D"/>
    <w:rsid w:val="0066164E"/>
    <w:rsid w:val="00661700"/>
    <w:rsid w:val="00663679"/>
    <w:rsid w:val="00663948"/>
    <w:rsid w:val="006648E1"/>
    <w:rsid w:val="00664A72"/>
    <w:rsid w:val="00665C23"/>
    <w:rsid w:val="00665EE5"/>
    <w:rsid w:val="0066765C"/>
    <w:rsid w:val="00667727"/>
    <w:rsid w:val="00667F3F"/>
    <w:rsid w:val="006708A4"/>
    <w:rsid w:val="0067100B"/>
    <w:rsid w:val="006717E5"/>
    <w:rsid w:val="0067192A"/>
    <w:rsid w:val="00672587"/>
    <w:rsid w:val="00672594"/>
    <w:rsid w:val="00672D1D"/>
    <w:rsid w:val="006732E7"/>
    <w:rsid w:val="00673609"/>
    <w:rsid w:val="00673732"/>
    <w:rsid w:val="006739C9"/>
    <w:rsid w:val="00673A4A"/>
    <w:rsid w:val="00673CC2"/>
    <w:rsid w:val="00673F9B"/>
    <w:rsid w:val="00674F0B"/>
    <w:rsid w:val="00675302"/>
    <w:rsid w:val="0067533F"/>
    <w:rsid w:val="00675546"/>
    <w:rsid w:val="00675607"/>
    <w:rsid w:val="00675887"/>
    <w:rsid w:val="0067646C"/>
    <w:rsid w:val="006764EA"/>
    <w:rsid w:val="006766D1"/>
    <w:rsid w:val="0067691B"/>
    <w:rsid w:val="00676E68"/>
    <w:rsid w:val="006778C1"/>
    <w:rsid w:val="006802C2"/>
    <w:rsid w:val="00680C54"/>
    <w:rsid w:val="0068106A"/>
    <w:rsid w:val="00681AAE"/>
    <w:rsid w:val="00682C43"/>
    <w:rsid w:val="00683D7B"/>
    <w:rsid w:val="0068557D"/>
    <w:rsid w:val="00685BE4"/>
    <w:rsid w:val="00686042"/>
    <w:rsid w:val="00686232"/>
    <w:rsid w:val="00686577"/>
    <w:rsid w:val="00686AD4"/>
    <w:rsid w:val="00687060"/>
    <w:rsid w:val="006870D5"/>
    <w:rsid w:val="00687578"/>
    <w:rsid w:val="006878F5"/>
    <w:rsid w:val="0069020A"/>
    <w:rsid w:val="006902D1"/>
    <w:rsid w:val="0069156A"/>
    <w:rsid w:val="00691ADC"/>
    <w:rsid w:val="00691DBE"/>
    <w:rsid w:val="0069267F"/>
    <w:rsid w:val="00692A15"/>
    <w:rsid w:val="00692CC7"/>
    <w:rsid w:val="00692F39"/>
    <w:rsid w:val="006957FA"/>
    <w:rsid w:val="006979EC"/>
    <w:rsid w:val="006A0079"/>
    <w:rsid w:val="006A0864"/>
    <w:rsid w:val="006A0A14"/>
    <w:rsid w:val="006A0A17"/>
    <w:rsid w:val="006A0BA1"/>
    <w:rsid w:val="006A0CE3"/>
    <w:rsid w:val="006A1478"/>
    <w:rsid w:val="006A1709"/>
    <w:rsid w:val="006A1BDF"/>
    <w:rsid w:val="006A2DBE"/>
    <w:rsid w:val="006A3015"/>
    <w:rsid w:val="006A4004"/>
    <w:rsid w:val="006A4305"/>
    <w:rsid w:val="006A464D"/>
    <w:rsid w:val="006A4C81"/>
    <w:rsid w:val="006A4C89"/>
    <w:rsid w:val="006A5353"/>
    <w:rsid w:val="006A59D8"/>
    <w:rsid w:val="006A64F7"/>
    <w:rsid w:val="006A6D54"/>
    <w:rsid w:val="006A7139"/>
    <w:rsid w:val="006A71E4"/>
    <w:rsid w:val="006A745D"/>
    <w:rsid w:val="006A76AA"/>
    <w:rsid w:val="006A786B"/>
    <w:rsid w:val="006A7AF4"/>
    <w:rsid w:val="006A7D20"/>
    <w:rsid w:val="006A7E04"/>
    <w:rsid w:val="006A7E97"/>
    <w:rsid w:val="006B0C47"/>
    <w:rsid w:val="006B1441"/>
    <w:rsid w:val="006B1852"/>
    <w:rsid w:val="006B1910"/>
    <w:rsid w:val="006B1C3D"/>
    <w:rsid w:val="006B1FC2"/>
    <w:rsid w:val="006B4B1C"/>
    <w:rsid w:val="006B5FA9"/>
    <w:rsid w:val="006B61D7"/>
    <w:rsid w:val="006B73D4"/>
    <w:rsid w:val="006C0EA1"/>
    <w:rsid w:val="006C1750"/>
    <w:rsid w:val="006C1D05"/>
    <w:rsid w:val="006C2D0E"/>
    <w:rsid w:val="006C2D2E"/>
    <w:rsid w:val="006C3204"/>
    <w:rsid w:val="006C372F"/>
    <w:rsid w:val="006C3F80"/>
    <w:rsid w:val="006C46A6"/>
    <w:rsid w:val="006C50D2"/>
    <w:rsid w:val="006C5454"/>
    <w:rsid w:val="006C54EC"/>
    <w:rsid w:val="006C5830"/>
    <w:rsid w:val="006C59E6"/>
    <w:rsid w:val="006C65CE"/>
    <w:rsid w:val="006C6B1C"/>
    <w:rsid w:val="006C7465"/>
    <w:rsid w:val="006C7F36"/>
    <w:rsid w:val="006D0722"/>
    <w:rsid w:val="006D0787"/>
    <w:rsid w:val="006D0967"/>
    <w:rsid w:val="006D0C50"/>
    <w:rsid w:val="006D10D4"/>
    <w:rsid w:val="006D3269"/>
    <w:rsid w:val="006D34A0"/>
    <w:rsid w:val="006D49F5"/>
    <w:rsid w:val="006D55D1"/>
    <w:rsid w:val="006D589A"/>
    <w:rsid w:val="006D5DEF"/>
    <w:rsid w:val="006D5E25"/>
    <w:rsid w:val="006D6281"/>
    <w:rsid w:val="006D6377"/>
    <w:rsid w:val="006D6B2E"/>
    <w:rsid w:val="006D7108"/>
    <w:rsid w:val="006D73A4"/>
    <w:rsid w:val="006D7774"/>
    <w:rsid w:val="006E0384"/>
    <w:rsid w:val="006E0CC0"/>
    <w:rsid w:val="006E116E"/>
    <w:rsid w:val="006E14BB"/>
    <w:rsid w:val="006E18A4"/>
    <w:rsid w:val="006E1F2B"/>
    <w:rsid w:val="006E25D5"/>
    <w:rsid w:val="006E2BAA"/>
    <w:rsid w:val="006E31E4"/>
    <w:rsid w:val="006E47B2"/>
    <w:rsid w:val="006E481F"/>
    <w:rsid w:val="006E49EE"/>
    <w:rsid w:val="006E4ECE"/>
    <w:rsid w:val="006E5498"/>
    <w:rsid w:val="006E5964"/>
    <w:rsid w:val="006E5DB4"/>
    <w:rsid w:val="006E5F36"/>
    <w:rsid w:val="006E62FC"/>
    <w:rsid w:val="006E78D2"/>
    <w:rsid w:val="006F039D"/>
    <w:rsid w:val="006F0703"/>
    <w:rsid w:val="006F14FE"/>
    <w:rsid w:val="006F20DC"/>
    <w:rsid w:val="006F3F79"/>
    <w:rsid w:val="006F3FF1"/>
    <w:rsid w:val="006F4493"/>
    <w:rsid w:val="006F4850"/>
    <w:rsid w:val="006F563A"/>
    <w:rsid w:val="006F6410"/>
    <w:rsid w:val="006F68AD"/>
    <w:rsid w:val="006F6B84"/>
    <w:rsid w:val="006F6E9A"/>
    <w:rsid w:val="006F7AF5"/>
    <w:rsid w:val="007014F1"/>
    <w:rsid w:val="007014FB"/>
    <w:rsid w:val="00701994"/>
    <w:rsid w:val="00702424"/>
    <w:rsid w:val="00702430"/>
    <w:rsid w:val="00703B5F"/>
    <w:rsid w:val="00703E7C"/>
    <w:rsid w:val="00704F21"/>
    <w:rsid w:val="00704F84"/>
    <w:rsid w:val="00705785"/>
    <w:rsid w:val="00707A2D"/>
    <w:rsid w:val="00707F3E"/>
    <w:rsid w:val="007102B5"/>
    <w:rsid w:val="00711FE1"/>
    <w:rsid w:val="00712526"/>
    <w:rsid w:val="00713D60"/>
    <w:rsid w:val="00713D72"/>
    <w:rsid w:val="00713E87"/>
    <w:rsid w:val="007144FF"/>
    <w:rsid w:val="007149FF"/>
    <w:rsid w:val="00715488"/>
    <w:rsid w:val="00716315"/>
    <w:rsid w:val="00717BF3"/>
    <w:rsid w:val="00717CEE"/>
    <w:rsid w:val="00720BD9"/>
    <w:rsid w:val="00720E11"/>
    <w:rsid w:val="007212DA"/>
    <w:rsid w:val="00721D92"/>
    <w:rsid w:val="00721F59"/>
    <w:rsid w:val="0072253D"/>
    <w:rsid w:val="0072279B"/>
    <w:rsid w:val="00723275"/>
    <w:rsid w:val="00724E3B"/>
    <w:rsid w:val="007259FD"/>
    <w:rsid w:val="007266CB"/>
    <w:rsid w:val="007272C6"/>
    <w:rsid w:val="00727317"/>
    <w:rsid w:val="00727595"/>
    <w:rsid w:val="00727863"/>
    <w:rsid w:val="00730122"/>
    <w:rsid w:val="007305D9"/>
    <w:rsid w:val="0073092D"/>
    <w:rsid w:val="007310B9"/>
    <w:rsid w:val="00731B08"/>
    <w:rsid w:val="00731DFF"/>
    <w:rsid w:val="00731FC7"/>
    <w:rsid w:val="007327BF"/>
    <w:rsid w:val="00732A0A"/>
    <w:rsid w:val="00734538"/>
    <w:rsid w:val="00734ADF"/>
    <w:rsid w:val="00734AE3"/>
    <w:rsid w:val="00734B44"/>
    <w:rsid w:val="00735342"/>
    <w:rsid w:val="00735C24"/>
    <w:rsid w:val="007364D7"/>
    <w:rsid w:val="007365CE"/>
    <w:rsid w:val="007369E6"/>
    <w:rsid w:val="00736DD3"/>
    <w:rsid w:val="007372AB"/>
    <w:rsid w:val="00737817"/>
    <w:rsid w:val="00740BD4"/>
    <w:rsid w:val="0074127A"/>
    <w:rsid w:val="007414CD"/>
    <w:rsid w:val="007422AA"/>
    <w:rsid w:val="007429E6"/>
    <w:rsid w:val="00743441"/>
    <w:rsid w:val="00743A5D"/>
    <w:rsid w:val="00743BF6"/>
    <w:rsid w:val="00743E40"/>
    <w:rsid w:val="00744358"/>
    <w:rsid w:val="00744434"/>
    <w:rsid w:val="007444EC"/>
    <w:rsid w:val="0074499E"/>
    <w:rsid w:val="00744FF3"/>
    <w:rsid w:val="007453C8"/>
    <w:rsid w:val="00745A44"/>
    <w:rsid w:val="00747C17"/>
    <w:rsid w:val="00747F19"/>
    <w:rsid w:val="00750D11"/>
    <w:rsid w:val="007513B2"/>
    <w:rsid w:val="0075166C"/>
    <w:rsid w:val="007521A0"/>
    <w:rsid w:val="007531C9"/>
    <w:rsid w:val="007543FE"/>
    <w:rsid w:val="00754BD5"/>
    <w:rsid w:val="00754D1E"/>
    <w:rsid w:val="00754F52"/>
    <w:rsid w:val="00754F75"/>
    <w:rsid w:val="007551F4"/>
    <w:rsid w:val="007554E4"/>
    <w:rsid w:val="007555FA"/>
    <w:rsid w:val="00755AF9"/>
    <w:rsid w:val="00755BB3"/>
    <w:rsid w:val="00756754"/>
    <w:rsid w:val="00757A7D"/>
    <w:rsid w:val="00761673"/>
    <w:rsid w:val="007626DD"/>
    <w:rsid w:val="0076345F"/>
    <w:rsid w:val="00763761"/>
    <w:rsid w:val="00763799"/>
    <w:rsid w:val="00763C08"/>
    <w:rsid w:val="00764954"/>
    <w:rsid w:val="007651D5"/>
    <w:rsid w:val="00765241"/>
    <w:rsid w:val="00765B68"/>
    <w:rsid w:val="00766833"/>
    <w:rsid w:val="00766903"/>
    <w:rsid w:val="00766B03"/>
    <w:rsid w:val="00767AC7"/>
    <w:rsid w:val="00767AEF"/>
    <w:rsid w:val="00767BCC"/>
    <w:rsid w:val="0077054D"/>
    <w:rsid w:val="00770752"/>
    <w:rsid w:val="00770B3A"/>
    <w:rsid w:val="00770DCB"/>
    <w:rsid w:val="00771337"/>
    <w:rsid w:val="00771364"/>
    <w:rsid w:val="007714E4"/>
    <w:rsid w:val="007726DC"/>
    <w:rsid w:val="00772DF8"/>
    <w:rsid w:val="00773DF1"/>
    <w:rsid w:val="0077466E"/>
    <w:rsid w:val="00774741"/>
    <w:rsid w:val="00775823"/>
    <w:rsid w:val="00775CC9"/>
    <w:rsid w:val="007761A2"/>
    <w:rsid w:val="007764DE"/>
    <w:rsid w:val="00776FB4"/>
    <w:rsid w:val="007772D1"/>
    <w:rsid w:val="00777881"/>
    <w:rsid w:val="00777D54"/>
    <w:rsid w:val="00781018"/>
    <w:rsid w:val="007827D0"/>
    <w:rsid w:val="00782A9D"/>
    <w:rsid w:val="00783F6E"/>
    <w:rsid w:val="00783F88"/>
    <w:rsid w:val="0078440A"/>
    <w:rsid w:val="00784A33"/>
    <w:rsid w:val="00784BEC"/>
    <w:rsid w:val="00785F39"/>
    <w:rsid w:val="00786173"/>
    <w:rsid w:val="0078797A"/>
    <w:rsid w:val="00787D13"/>
    <w:rsid w:val="00790A3D"/>
    <w:rsid w:val="00790BFC"/>
    <w:rsid w:val="00790D15"/>
    <w:rsid w:val="0079189C"/>
    <w:rsid w:val="007933E1"/>
    <w:rsid w:val="0079352E"/>
    <w:rsid w:val="007943B1"/>
    <w:rsid w:val="007949B6"/>
    <w:rsid w:val="0079502A"/>
    <w:rsid w:val="007950FE"/>
    <w:rsid w:val="00795219"/>
    <w:rsid w:val="00795CF2"/>
    <w:rsid w:val="00795E53"/>
    <w:rsid w:val="0079642A"/>
    <w:rsid w:val="00797B52"/>
    <w:rsid w:val="007A0BAA"/>
    <w:rsid w:val="007A0C34"/>
    <w:rsid w:val="007A1628"/>
    <w:rsid w:val="007A2855"/>
    <w:rsid w:val="007A2A86"/>
    <w:rsid w:val="007A2CFB"/>
    <w:rsid w:val="007A3501"/>
    <w:rsid w:val="007A3AE9"/>
    <w:rsid w:val="007A3CBF"/>
    <w:rsid w:val="007A4108"/>
    <w:rsid w:val="007A4422"/>
    <w:rsid w:val="007A51AD"/>
    <w:rsid w:val="007A55C9"/>
    <w:rsid w:val="007A63AB"/>
    <w:rsid w:val="007A68CA"/>
    <w:rsid w:val="007A6EB2"/>
    <w:rsid w:val="007A7050"/>
    <w:rsid w:val="007A713C"/>
    <w:rsid w:val="007A74C0"/>
    <w:rsid w:val="007A7B5F"/>
    <w:rsid w:val="007B207A"/>
    <w:rsid w:val="007B26F5"/>
    <w:rsid w:val="007B4315"/>
    <w:rsid w:val="007B4703"/>
    <w:rsid w:val="007B4976"/>
    <w:rsid w:val="007B51B8"/>
    <w:rsid w:val="007B593B"/>
    <w:rsid w:val="007B63FB"/>
    <w:rsid w:val="007B75E2"/>
    <w:rsid w:val="007B7BBD"/>
    <w:rsid w:val="007B7D85"/>
    <w:rsid w:val="007C072D"/>
    <w:rsid w:val="007C27B0"/>
    <w:rsid w:val="007C33B9"/>
    <w:rsid w:val="007C383E"/>
    <w:rsid w:val="007C4148"/>
    <w:rsid w:val="007C4587"/>
    <w:rsid w:val="007C4CE8"/>
    <w:rsid w:val="007C519D"/>
    <w:rsid w:val="007C60CE"/>
    <w:rsid w:val="007C6616"/>
    <w:rsid w:val="007C797D"/>
    <w:rsid w:val="007C7B8D"/>
    <w:rsid w:val="007C7EA1"/>
    <w:rsid w:val="007D040E"/>
    <w:rsid w:val="007D1F36"/>
    <w:rsid w:val="007D258A"/>
    <w:rsid w:val="007D336C"/>
    <w:rsid w:val="007D3376"/>
    <w:rsid w:val="007D37CB"/>
    <w:rsid w:val="007D3875"/>
    <w:rsid w:val="007D396F"/>
    <w:rsid w:val="007D4BA8"/>
    <w:rsid w:val="007D521A"/>
    <w:rsid w:val="007D525A"/>
    <w:rsid w:val="007D52C0"/>
    <w:rsid w:val="007D609C"/>
    <w:rsid w:val="007D6985"/>
    <w:rsid w:val="007D6B06"/>
    <w:rsid w:val="007D73ED"/>
    <w:rsid w:val="007E02AB"/>
    <w:rsid w:val="007E0AB6"/>
    <w:rsid w:val="007E0F0B"/>
    <w:rsid w:val="007E1622"/>
    <w:rsid w:val="007E1EC1"/>
    <w:rsid w:val="007E210D"/>
    <w:rsid w:val="007E37DA"/>
    <w:rsid w:val="007E4648"/>
    <w:rsid w:val="007E4777"/>
    <w:rsid w:val="007E47DE"/>
    <w:rsid w:val="007E4A54"/>
    <w:rsid w:val="007E4B7A"/>
    <w:rsid w:val="007E4D3F"/>
    <w:rsid w:val="007E4F04"/>
    <w:rsid w:val="007E5899"/>
    <w:rsid w:val="007E5E94"/>
    <w:rsid w:val="007E5F64"/>
    <w:rsid w:val="007E6531"/>
    <w:rsid w:val="007E67BD"/>
    <w:rsid w:val="007E77FC"/>
    <w:rsid w:val="007E78D6"/>
    <w:rsid w:val="007E7D80"/>
    <w:rsid w:val="007F02C5"/>
    <w:rsid w:val="007F0501"/>
    <w:rsid w:val="007F111A"/>
    <w:rsid w:val="007F1174"/>
    <w:rsid w:val="007F15CE"/>
    <w:rsid w:val="007F3A02"/>
    <w:rsid w:val="007F4BA3"/>
    <w:rsid w:val="007F4C21"/>
    <w:rsid w:val="007F50E2"/>
    <w:rsid w:val="007F5679"/>
    <w:rsid w:val="007F7DE8"/>
    <w:rsid w:val="00800237"/>
    <w:rsid w:val="00800F52"/>
    <w:rsid w:val="008016AA"/>
    <w:rsid w:val="008016D6"/>
    <w:rsid w:val="00801A3A"/>
    <w:rsid w:val="008022B1"/>
    <w:rsid w:val="008027E0"/>
    <w:rsid w:val="00802DE1"/>
    <w:rsid w:val="00802EE5"/>
    <w:rsid w:val="00802F41"/>
    <w:rsid w:val="00803DFD"/>
    <w:rsid w:val="008040A1"/>
    <w:rsid w:val="0080430C"/>
    <w:rsid w:val="008045DA"/>
    <w:rsid w:val="00804FA0"/>
    <w:rsid w:val="00805130"/>
    <w:rsid w:val="00805827"/>
    <w:rsid w:val="00805C2B"/>
    <w:rsid w:val="00806138"/>
    <w:rsid w:val="008065EF"/>
    <w:rsid w:val="00806EF2"/>
    <w:rsid w:val="00810419"/>
    <w:rsid w:val="0081099D"/>
    <w:rsid w:val="00811AE8"/>
    <w:rsid w:val="00811D93"/>
    <w:rsid w:val="00812D13"/>
    <w:rsid w:val="00813155"/>
    <w:rsid w:val="008131EA"/>
    <w:rsid w:val="00813CAE"/>
    <w:rsid w:val="00813E20"/>
    <w:rsid w:val="008147CA"/>
    <w:rsid w:val="00814FDA"/>
    <w:rsid w:val="00815015"/>
    <w:rsid w:val="00815A1C"/>
    <w:rsid w:val="00815F6E"/>
    <w:rsid w:val="008171A4"/>
    <w:rsid w:val="00817692"/>
    <w:rsid w:val="00820086"/>
    <w:rsid w:val="00820265"/>
    <w:rsid w:val="00820C0C"/>
    <w:rsid w:val="00820C9C"/>
    <w:rsid w:val="008211B1"/>
    <w:rsid w:val="00821560"/>
    <w:rsid w:val="00821F9D"/>
    <w:rsid w:val="008220B6"/>
    <w:rsid w:val="00822748"/>
    <w:rsid w:val="00822994"/>
    <w:rsid w:val="0082335C"/>
    <w:rsid w:val="00823FE7"/>
    <w:rsid w:val="00824973"/>
    <w:rsid w:val="00824D0D"/>
    <w:rsid w:val="00824FA1"/>
    <w:rsid w:val="00825131"/>
    <w:rsid w:val="00825FDF"/>
    <w:rsid w:val="00826161"/>
    <w:rsid w:val="008266C3"/>
    <w:rsid w:val="00826959"/>
    <w:rsid w:val="00827E40"/>
    <w:rsid w:val="008305DF"/>
    <w:rsid w:val="00830782"/>
    <w:rsid w:val="008307E4"/>
    <w:rsid w:val="0083086C"/>
    <w:rsid w:val="00830904"/>
    <w:rsid w:val="00831550"/>
    <w:rsid w:val="0083163A"/>
    <w:rsid w:val="008319A5"/>
    <w:rsid w:val="008320A9"/>
    <w:rsid w:val="0083216F"/>
    <w:rsid w:val="008323C5"/>
    <w:rsid w:val="008327AC"/>
    <w:rsid w:val="00832C68"/>
    <w:rsid w:val="0083303D"/>
    <w:rsid w:val="00833553"/>
    <w:rsid w:val="008335C6"/>
    <w:rsid w:val="008336B0"/>
    <w:rsid w:val="00833EC5"/>
    <w:rsid w:val="00834410"/>
    <w:rsid w:val="008347BD"/>
    <w:rsid w:val="00834942"/>
    <w:rsid w:val="008352F0"/>
    <w:rsid w:val="00836B70"/>
    <w:rsid w:val="00836C82"/>
    <w:rsid w:val="0083796A"/>
    <w:rsid w:val="00840065"/>
    <w:rsid w:val="0084035C"/>
    <w:rsid w:val="008406E0"/>
    <w:rsid w:val="008408C9"/>
    <w:rsid w:val="0084151F"/>
    <w:rsid w:val="008428EA"/>
    <w:rsid w:val="00843026"/>
    <w:rsid w:val="00843185"/>
    <w:rsid w:val="00843984"/>
    <w:rsid w:val="00843BB8"/>
    <w:rsid w:val="00844446"/>
    <w:rsid w:val="008445DD"/>
    <w:rsid w:val="00844926"/>
    <w:rsid w:val="00844973"/>
    <w:rsid w:val="00845893"/>
    <w:rsid w:val="008460F5"/>
    <w:rsid w:val="008461F4"/>
    <w:rsid w:val="00847086"/>
    <w:rsid w:val="0084753D"/>
    <w:rsid w:val="00847E48"/>
    <w:rsid w:val="0085162F"/>
    <w:rsid w:val="00851841"/>
    <w:rsid w:val="0085189F"/>
    <w:rsid w:val="00852118"/>
    <w:rsid w:val="00852FD5"/>
    <w:rsid w:val="00853A3C"/>
    <w:rsid w:val="00853AE1"/>
    <w:rsid w:val="00853C78"/>
    <w:rsid w:val="0085413C"/>
    <w:rsid w:val="00854CBD"/>
    <w:rsid w:val="00854D41"/>
    <w:rsid w:val="0085578C"/>
    <w:rsid w:val="008558B0"/>
    <w:rsid w:val="00855A37"/>
    <w:rsid w:val="00856718"/>
    <w:rsid w:val="00856C71"/>
    <w:rsid w:val="00857265"/>
    <w:rsid w:val="00857839"/>
    <w:rsid w:val="0085792A"/>
    <w:rsid w:val="00857940"/>
    <w:rsid w:val="008600E4"/>
    <w:rsid w:val="0086036E"/>
    <w:rsid w:val="00862501"/>
    <w:rsid w:val="00862972"/>
    <w:rsid w:val="00862F9A"/>
    <w:rsid w:val="0086340E"/>
    <w:rsid w:val="00863922"/>
    <w:rsid w:val="00863F93"/>
    <w:rsid w:val="008649F0"/>
    <w:rsid w:val="00864C49"/>
    <w:rsid w:val="0086512B"/>
    <w:rsid w:val="008654F9"/>
    <w:rsid w:val="00865E1E"/>
    <w:rsid w:val="00866464"/>
    <w:rsid w:val="00866E3C"/>
    <w:rsid w:val="0086748B"/>
    <w:rsid w:val="0086765F"/>
    <w:rsid w:val="0086793A"/>
    <w:rsid w:val="00867A4C"/>
    <w:rsid w:val="00867D7F"/>
    <w:rsid w:val="008706C9"/>
    <w:rsid w:val="00870823"/>
    <w:rsid w:val="00870918"/>
    <w:rsid w:val="00870CA6"/>
    <w:rsid w:val="0087100C"/>
    <w:rsid w:val="00871035"/>
    <w:rsid w:val="00871794"/>
    <w:rsid w:val="00871B32"/>
    <w:rsid w:val="008720BB"/>
    <w:rsid w:val="008722A9"/>
    <w:rsid w:val="00872BDF"/>
    <w:rsid w:val="00872C93"/>
    <w:rsid w:val="00873699"/>
    <w:rsid w:val="00873D49"/>
    <w:rsid w:val="0087429A"/>
    <w:rsid w:val="00874313"/>
    <w:rsid w:val="0087438B"/>
    <w:rsid w:val="008744A5"/>
    <w:rsid w:val="00874D56"/>
    <w:rsid w:val="00875436"/>
    <w:rsid w:val="00875B54"/>
    <w:rsid w:val="00875C58"/>
    <w:rsid w:val="00875D47"/>
    <w:rsid w:val="0087642A"/>
    <w:rsid w:val="0087676C"/>
    <w:rsid w:val="00877397"/>
    <w:rsid w:val="00877D9C"/>
    <w:rsid w:val="008803B2"/>
    <w:rsid w:val="00880774"/>
    <w:rsid w:val="0088095B"/>
    <w:rsid w:val="00880B04"/>
    <w:rsid w:val="00880BA8"/>
    <w:rsid w:val="00881311"/>
    <w:rsid w:val="0088149F"/>
    <w:rsid w:val="00881A56"/>
    <w:rsid w:val="00882835"/>
    <w:rsid w:val="00883775"/>
    <w:rsid w:val="00884688"/>
    <w:rsid w:val="00885BD2"/>
    <w:rsid w:val="00886677"/>
    <w:rsid w:val="00886885"/>
    <w:rsid w:val="00886D73"/>
    <w:rsid w:val="00886E55"/>
    <w:rsid w:val="0088725F"/>
    <w:rsid w:val="00887750"/>
    <w:rsid w:val="008900D1"/>
    <w:rsid w:val="0089286F"/>
    <w:rsid w:val="00892E23"/>
    <w:rsid w:val="0089387F"/>
    <w:rsid w:val="008940FC"/>
    <w:rsid w:val="008944B9"/>
    <w:rsid w:val="00894741"/>
    <w:rsid w:val="00894988"/>
    <w:rsid w:val="008951C3"/>
    <w:rsid w:val="00895274"/>
    <w:rsid w:val="00895C6C"/>
    <w:rsid w:val="00895E42"/>
    <w:rsid w:val="00895E47"/>
    <w:rsid w:val="00896C41"/>
    <w:rsid w:val="00897386"/>
    <w:rsid w:val="008978E1"/>
    <w:rsid w:val="00897AA9"/>
    <w:rsid w:val="00897E06"/>
    <w:rsid w:val="008A0618"/>
    <w:rsid w:val="008A0CF7"/>
    <w:rsid w:val="008A1DC8"/>
    <w:rsid w:val="008A1DEC"/>
    <w:rsid w:val="008A2BA4"/>
    <w:rsid w:val="008A32BD"/>
    <w:rsid w:val="008A38E0"/>
    <w:rsid w:val="008A3EF4"/>
    <w:rsid w:val="008A4819"/>
    <w:rsid w:val="008A4A72"/>
    <w:rsid w:val="008A4B12"/>
    <w:rsid w:val="008A57F2"/>
    <w:rsid w:val="008A5F63"/>
    <w:rsid w:val="008A635A"/>
    <w:rsid w:val="008A70D2"/>
    <w:rsid w:val="008A7310"/>
    <w:rsid w:val="008A7A7E"/>
    <w:rsid w:val="008A7B43"/>
    <w:rsid w:val="008B00A1"/>
    <w:rsid w:val="008B07BD"/>
    <w:rsid w:val="008B0A40"/>
    <w:rsid w:val="008B1856"/>
    <w:rsid w:val="008B1A8B"/>
    <w:rsid w:val="008B2664"/>
    <w:rsid w:val="008B27B7"/>
    <w:rsid w:val="008B2973"/>
    <w:rsid w:val="008B42E0"/>
    <w:rsid w:val="008B44AD"/>
    <w:rsid w:val="008B4670"/>
    <w:rsid w:val="008B5095"/>
    <w:rsid w:val="008B5914"/>
    <w:rsid w:val="008B6F7B"/>
    <w:rsid w:val="008B720F"/>
    <w:rsid w:val="008B74C8"/>
    <w:rsid w:val="008B7B8D"/>
    <w:rsid w:val="008C08F8"/>
    <w:rsid w:val="008C0BB7"/>
    <w:rsid w:val="008C0FFB"/>
    <w:rsid w:val="008C14C6"/>
    <w:rsid w:val="008C2782"/>
    <w:rsid w:val="008C2CC9"/>
    <w:rsid w:val="008C3569"/>
    <w:rsid w:val="008C3678"/>
    <w:rsid w:val="008C3AE6"/>
    <w:rsid w:val="008C3EBD"/>
    <w:rsid w:val="008C4159"/>
    <w:rsid w:val="008C488A"/>
    <w:rsid w:val="008C4DCA"/>
    <w:rsid w:val="008C5142"/>
    <w:rsid w:val="008C586E"/>
    <w:rsid w:val="008C6031"/>
    <w:rsid w:val="008D0694"/>
    <w:rsid w:val="008D1B5F"/>
    <w:rsid w:val="008D1ED3"/>
    <w:rsid w:val="008D25A0"/>
    <w:rsid w:val="008D2BC8"/>
    <w:rsid w:val="008D30DA"/>
    <w:rsid w:val="008D3537"/>
    <w:rsid w:val="008D3ABC"/>
    <w:rsid w:val="008D3B07"/>
    <w:rsid w:val="008D55B5"/>
    <w:rsid w:val="008D59F2"/>
    <w:rsid w:val="008D5D1E"/>
    <w:rsid w:val="008D5D37"/>
    <w:rsid w:val="008D6008"/>
    <w:rsid w:val="008D604E"/>
    <w:rsid w:val="008D776C"/>
    <w:rsid w:val="008D7DAB"/>
    <w:rsid w:val="008D7DD5"/>
    <w:rsid w:val="008E05B8"/>
    <w:rsid w:val="008E161C"/>
    <w:rsid w:val="008E183F"/>
    <w:rsid w:val="008E19BB"/>
    <w:rsid w:val="008E1A8A"/>
    <w:rsid w:val="008E3003"/>
    <w:rsid w:val="008E30AD"/>
    <w:rsid w:val="008E3637"/>
    <w:rsid w:val="008E37E6"/>
    <w:rsid w:val="008E3B68"/>
    <w:rsid w:val="008E42CF"/>
    <w:rsid w:val="008E53CD"/>
    <w:rsid w:val="008E5707"/>
    <w:rsid w:val="008E5AAB"/>
    <w:rsid w:val="008E5BFF"/>
    <w:rsid w:val="008E6504"/>
    <w:rsid w:val="008E6965"/>
    <w:rsid w:val="008E69A2"/>
    <w:rsid w:val="008E6C90"/>
    <w:rsid w:val="008E7153"/>
    <w:rsid w:val="008E7329"/>
    <w:rsid w:val="008E7EE5"/>
    <w:rsid w:val="008F074A"/>
    <w:rsid w:val="008F2295"/>
    <w:rsid w:val="008F33B1"/>
    <w:rsid w:val="008F37DE"/>
    <w:rsid w:val="008F38F6"/>
    <w:rsid w:val="008F3A44"/>
    <w:rsid w:val="008F3B50"/>
    <w:rsid w:val="008F4468"/>
    <w:rsid w:val="008F481D"/>
    <w:rsid w:val="008F4AC4"/>
    <w:rsid w:val="008F4E5B"/>
    <w:rsid w:val="008F53A6"/>
    <w:rsid w:val="008F66EE"/>
    <w:rsid w:val="008F6C94"/>
    <w:rsid w:val="008F6EDD"/>
    <w:rsid w:val="00900526"/>
    <w:rsid w:val="00900534"/>
    <w:rsid w:val="00900668"/>
    <w:rsid w:val="0090090B"/>
    <w:rsid w:val="00901466"/>
    <w:rsid w:val="00901795"/>
    <w:rsid w:val="00902C35"/>
    <w:rsid w:val="00902EE6"/>
    <w:rsid w:val="00902FE8"/>
    <w:rsid w:val="009038D1"/>
    <w:rsid w:val="009043A6"/>
    <w:rsid w:val="009045D7"/>
    <w:rsid w:val="00905254"/>
    <w:rsid w:val="00905519"/>
    <w:rsid w:val="00905583"/>
    <w:rsid w:val="00906BA9"/>
    <w:rsid w:val="00911F36"/>
    <w:rsid w:val="00912008"/>
    <w:rsid w:val="009124CB"/>
    <w:rsid w:val="00912F5E"/>
    <w:rsid w:val="00914CB4"/>
    <w:rsid w:val="009166C7"/>
    <w:rsid w:val="009167EE"/>
    <w:rsid w:val="00916889"/>
    <w:rsid w:val="00917385"/>
    <w:rsid w:val="00917716"/>
    <w:rsid w:val="0091772F"/>
    <w:rsid w:val="009177B2"/>
    <w:rsid w:val="00917BD3"/>
    <w:rsid w:val="009200C5"/>
    <w:rsid w:val="009208AF"/>
    <w:rsid w:val="00920E10"/>
    <w:rsid w:val="009211A2"/>
    <w:rsid w:val="009217A0"/>
    <w:rsid w:val="00921B8C"/>
    <w:rsid w:val="00922042"/>
    <w:rsid w:val="00922113"/>
    <w:rsid w:val="00923871"/>
    <w:rsid w:val="00924028"/>
    <w:rsid w:val="00924177"/>
    <w:rsid w:val="009251E9"/>
    <w:rsid w:val="00925218"/>
    <w:rsid w:val="00925373"/>
    <w:rsid w:val="0092540E"/>
    <w:rsid w:val="009256DA"/>
    <w:rsid w:val="00926D3D"/>
    <w:rsid w:val="00926E4A"/>
    <w:rsid w:val="0092759F"/>
    <w:rsid w:val="00927908"/>
    <w:rsid w:val="0092790D"/>
    <w:rsid w:val="00927A9F"/>
    <w:rsid w:val="00927B4C"/>
    <w:rsid w:val="00927CBE"/>
    <w:rsid w:val="0093033F"/>
    <w:rsid w:val="00930518"/>
    <w:rsid w:val="009315A1"/>
    <w:rsid w:val="009317C2"/>
    <w:rsid w:val="009317EA"/>
    <w:rsid w:val="00931843"/>
    <w:rsid w:val="00931B1C"/>
    <w:rsid w:val="00932355"/>
    <w:rsid w:val="0093261E"/>
    <w:rsid w:val="00932E1B"/>
    <w:rsid w:val="009330FD"/>
    <w:rsid w:val="00933816"/>
    <w:rsid w:val="0093498F"/>
    <w:rsid w:val="00934C49"/>
    <w:rsid w:val="00934CD7"/>
    <w:rsid w:val="0093581A"/>
    <w:rsid w:val="0093730B"/>
    <w:rsid w:val="00937B15"/>
    <w:rsid w:val="009415C0"/>
    <w:rsid w:val="009416B6"/>
    <w:rsid w:val="009430CB"/>
    <w:rsid w:val="00943C0B"/>
    <w:rsid w:val="00944880"/>
    <w:rsid w:val="00944D63"/>
    <w:rsid w:val="00945C4E"/>
    <w:rsid w:val="00945D61"/>
    <w:rsid w:val="0094627E"/>
    <w:rsid w:val="00946423"/>
    <w:rsid w:val="00946662"/>
    <w:rsid w:val="00946AA6"/>
    <w:rsid w:val="009475CD"/>
    <w:rsid w:val="00947C3E"/>
    <w:rsid w:val="00947D36"/>
    <w:rsid w:val="00947E64"/>
    <w:rsid w:val="009500E4"/>
    <w:rsid w:val="00950D43"/>
    <w:rsid w:val="00952483"/>
    <w:rsid w:val="00952641"/>
    <w:rsid w:val="0095295D"/>
    <w:rsid w:val="00953A0B"/>
    <w:rsid w:val="00953C12"/>
    <w:rsid w:val="00953F55"/>
    <w:rsid w:val="00954109"/>
    <w:rsid w:val="00954B71"/>
    <w:rsid w:val="00955042"/>
    <w:rsid w:val="0095506E"/>
    <w:rsid w:val="0095605F"/>
    <w:rsid w:val="009561CF"/>
    <w:rsid w:val="00956BFC"/>
    <w:rsid w:val="009572F5"/>
    <w:rsid w:val="00957924"/>
    <w:rsid w:val="009579C0"/>
    <w:rsid w:val="00957CF4"/>
    <w:rsid w:val="00960489"/>
    <w:rsid w:val="00960888"/>
    <w:rsid w:val="009609C2"/>
    <w:rsid w:val="0096188A"/>
    <w:rsid w:val="0096191B"/>
    <w:rsid w:val="00961CBC"/>
    <w:rsid w:val="009623EF"/>
    <w:rsid w:val="00962405"/>
    <w:rsid w:val="009629CB"/>
    <w:rsid w:val="00963035"/>
    <w:rsid w:val="009632D2"/>
    <w:rsid w:val="00963F32"/>
    <w:rsid w:val="00963F6B"/>
    <w:rsid w:val="00964211"/>
    <w:rsid w:val="00964E74"/>
    <w:rsid w:val="009652CD"/>
    <w:rsid w:val="00965E1C"/>
    <w:rsid w:val="0096647E"/>
    <w:rsid w:val="00966DE9"/>
    <w:rsid w:val="00967A85"/>
    <w:rsid w:val="00967E15"/>
    <w:rsid w:val="00970390"/>
    <w:rsid w:val="00970681"/>
    <w:rsid w:val="00971E99"/>
    <w:rsid w:val="00971FC8"/>
    <w:rsid w:val="00972A83"/>
    <w:rsid w:val="00972CAF"/>
    <w:rsid w:val="009733A3"/>
    <w:rsid w:val="00973944"/>
    <w:rsid w:val="00973986"/>
    <w:rsid w:val="00973CBE"/>
    <w:rsid w:val="00974548"/>
    <w:rsid w:val="00974599"/>
    <w:rsid w:val="00974F56"/>
    <w:rsid w:val="0097560C"/>
    <w:rsid w:val="00975899"/>
    <w:rsid w:val="0097591D"/>
    <w:rsid w:val="00975BAD"/>
    <w:rsid w:val="009760CB"/>
    <w:rsid w:val="0097615F"/>
    <w:rsid w:val="00976F22"/>
    <w:rsid w:val="00977293"/>
    <w:rsid w:val="00977352"/>
    <w:rsid w:val="009778BE"/>
    <w:rsid w:val="009811F0"/>
    <w:rsid w:val="0098174E"/>
    <w:rsid w:val="00981E32"/>
    <w:rsid w:val="00981F0E"/>
    <w:rsid w:val="00981F82"/>
    <w:rsid w:val="009840B7"/>
    <w:rsid w:val="00984B28"/>
    <w:rsid w:val="00985393"/>
    <w:rsid w:val="0098578C"/>
    <w:rsid w:val="00986123"/>
    <w:rsid w:val="00986D02"/>
    <w:rsid w:val="00986E9D"/>
    <w:rsid w:val="0099084E"/>
    <w:rsid w:val="009917CA"/>
    <w:rsid w:val="00991A75"/>
    <w:rsid w:val="00992519"/>
    <w:rsid w:val="00993B3B"/>
    <w:rsid w:val="00993F94"/>
    <w:rsid w:val="0099514F"/>
    <w:rsid w:val="0099534E"/>
    <w:rsid w:val="00995A99"/>
    <w:rsid w:val="0099604F"/>
    <w:rsid w:val="009960DC"/>
    <w:rsid w:val="00996CCB"/>
    <w:rsid w:val="00997524"/>
    <w:rsid w:val="00997D58"/>
    <w:rsid w:val="009A0367"/>
    <w:rsid w:val="009A03B8"/>
    <w:rsid w:val="009A1114"/>
    <w:rsid w:val="009A1A12"/>
    <w:rsid w:val="009A1CD5"/>
    <w:rsid w:val="009A1F11"/>
    <w:rsid w:val="009A2352"/>
    <w:rsid w:val="009A2EDA"/>
    <w:rsid w:val="009A326F"/>
    <w:rsid w:val="009A338D"/>
    <w:rsid w:val="009A39A7"/>
    <w:rsid w:val="009A414E"/>
    <w:rsid w:val="009A4386"/>
    <w:rsid w:val="009A4867"/>
    <w:rsid w:val="009A4927"/>
    <w:rsid w:val="009A50E5"/>
    <w:rsid w:val="009A51A0"/>
    <w:rsid w:val="009A58E3"/>
    <w:rsid w:val="009A5954"/>
    <w:rsid w:val="009A5C2E"/>
    <w:rsid w:val="009A5ED9"/>
    <w:rsid w:val="009A5FCC"/>
    <w:rsid w:val="009A65E3"/>
    <w:rsid w:val="009A6925"/>
    <w:rsid w:val="009A7673"/>
    <w:rsid w:val="009B0272"/>
    <w:rsid w:val="009B0377"/>
    <w:rsid w:val="009B083E"/>
    <w:rsid w:val="009B0A77"/>
    <w:rsid w:val="009B104B"/>
    <w:rsid w:val="009B1676"/>
    <w:rsid w:val="009B1A76"/>
    <w:rsid w:val="009B261B"/>
    <w:rsid w:val="009B28FF"/>
    <w:rsid w:val="009B2EF3"/>
    <w:rsid w:val="009B3529"/>
    <w:rsid w:val="009B39AF"/>
    <w:rsid w:val="009B3C26"/>
    <w:rsid w:val="009B4057"/>
    <w:rsid w:val="009B433C"/>
    <w:rsid w:val="009B49E8"/>
    <w:rsid w:val="009B4FE5"/>
    <w:rsid w:val="009B5237"/>
    <w:rsid w:val="009B67AA"/>
    <w:rsid w:val="009B68FF"/>
    <w:rsid w:val="009B7B5E"/>
    <w:rsid w:val="009B7BA8"/>
    <w:rsid w:val="009C08E0"/>
    <w:rsid w:val="009C13A3"/>
    <w:rsid w:val="009C14A6"/>
    <w:rsid w:val="009C1972"/>
    <w:rsid w:val="009C1A48"/>
    <w:rsid w:val="009C1D31"/>
    <w:rsid w:val="009C1F3E"/>
    <w:rsid w:val="009C24B2"/>
    <w:rsid w:val="009C3C4D"/>
    <w:rsid w:val="009C3D2B"/>
    <w:rsid w:val="009C4548"/>
    <w:rsid w:val="009C4A0D"/>
    <w:rsid w:val="009C5E1C"/>
    <w:rsid w:val="009C6749"/>
    <w:rsid w:val="009C6A5B"/>
    <w:rsid w:val="009C6C02"/>
    <w:rsid w:val="009C6E07"/>
    <w:rsid w:val="009C7182"/>
    <w:rsid w:val="009C72E3"/>
    <w:rsid w:val="009C7D62"/>
    <w:rsid w:val="009D0C24"/>
    <w:rsid w:val="009D0CD1"/>
    <w:rsid w:val="009D0E87"/>
    <w:rsid w:val="009D11D2"/>
    <w:rsid w:val="009D1655"/>
    <w:rsid w:val="009D17AC"/>
    <w:rsid w:val="009D1A26"/>
    <w:rsid w:val="009D1DBD"/>
    <w:rsid w:val="009D2027"/>
    <w:rsid w:val="009D24B0"/>
    <w:rsid w:val="009D2E28"/>
    <w:rsid w:val="009D3268"/>
    <w:rsid w:val="009D3642"/>
    <w:rsid w:val="009D384A"/>
    <w:rsid w:val="009D55CC"/>
    <w:rsid w:val="009D57B7"/>
    <w:rsid w:val="009D58F0"/>
    <w:rsid w:val="009D610A"/>
    <w:rsid w:val="009D697B"/>
    <w:rsid w:val="009D72EA"/>
    <w:rsid w:val="009D7C3C"/>
    <w:rsid w:val="009E027F"/>
    <w:rsid w:val="009E1406"/>
    <w:rsid w:val="009E16A0"/>
    <w:rsid w:val="009E1C40"/>
    <w:rsid w:val="009E32CD"/>
    <w:rsid w:val="009E3548"/>
    <w:rsid w:val="009E390E"/>
    <w:rsid w:val="009E3B80"/>
    <w:rsid w:val="009E49F3"/>
    <w:rsid w:val="009E5AC9"/>
    <w:rsid w:val="009E654A"/>
    <w:rsid w:val="009E6A4C"/>
    <w:rsid w:val="009E7866"/>
    <w:rsid w:val="009F0B47"/>
    <w:rsid w:val="009F0BE6"/>
    <w:rsid w:val="009F15E3"/>
    <w:rsid w:val="009F19E2"/>
    <w:rsid w:val="009F1CAD"/>
    <w:rsid w:val="009F200C"/>
    <w:rsid w:val="009F32CD"/>
    <w:rsid w:val="009F341D"/>
    <w:rsid w:val="009F3EA3"/>
    <w:rsid w:val="009F4594"/>
    <w:rsid w:val="009F46F5"/>
    <w:rsid w:val="009F490D"/>
    <w:rsid w:val="009F54C1"/>
    <w:rsid w:val="009F609D"/>
    <w:rsid w:val="009F61F2"/>
    <w:rsid w:val="009F6B77"/>
    <w:rsid w:val="009F72D6"/>
    <w:rsid w:val="009F7645"/>
    <w:rsid w:val="009F7995"/>
    <w:rsid w:val="00A004EE"/>
    <w:rsid w:val="00A00622"/>
    <w:rsid w:val="00A00A2F"/>
    <w:rsid w:val="00A00B50"/>
    <w:rsid w:val="00A00D3D"/>
    <w:rsid w:val="00A00F87"/>
    <w:rsid w:val="00A017E4"/>
    <w:rsid w:val="00A02916"/>
    <w:rsid w:val="00A03502"/>
    <w:rsid w:val="00A03BA4"/>
    <w:rsid w:val="00A03DC1"/>
    <w:rsid w:val="00A042C3"/>
    <w:rsid w:val="00A04463"/>
    <w:rsid w:val="00A0457C"/>
    <w:rsid w:val="00A046CE"/>
    <w:rsid w:val="00A04775"/>
    <w:rsid w:val="00A049B0"/>
    <w:rsid w:val="00A05335"/>
    <w:rsid w:val="00A05F43"/>
    <w:rsid w:val="00A0611E"/>
    <w:rsid w:val="00A07498"/>
    <w:rsid w:val="00A0772D"/>
    <w:rsid w:val="00A10268"/>
    <w:rsid w:val="00A102A8"/>
    <w:rsid w:val="00A1074C"/>
    <w:rsid w:val="00A109D3"/>
    <w:rsid w:val="00A12805"/>
    <w:rsid w:val="00A13209"/>
    <w:rsid w:val="00A13421"/>
    <w:rsid w:val="00A134FE"/>
    <w:rsid w:val="00A136EF"/>
    <w:rsid w:val="00A13C79"/>
    <w:rsid w:val="00A14095"/>
    <w:rsid w:val="00A14652"/>
    <w:rsid w:val="00A148DE"/>
    <w:rsid w:val="00A15974"/>
    <w:rsid w:val="00A15D0E"/>
    <w:rsid w:val="00A1605F"/>
    <w:rsid w:val="00A16162"/>
    <w:rsid w:val="00A16507"/>
    <w:rsid w:val="00A16D8A"/>
    <w:rsid w:val="00A17775"/>
    <w:rsid w:val="00A17B7D"/>
    <w:rsid w:val="00A17BDF"/>
    <w:rsid w:val="00A2076C"/>
    <w:rsid w:val="00A20A7E"/>
    <w:rsid w:val="00A21B20"/>
    <w:rsid w:val="00A21C54"/>
    <w:rsid w:val="00A22198"/>
    <w:rsid w:val="00A222CC"/>
    <w:rsid w:val="00A23545"/>
    <w:rsid w:val="00A23695"/>
    <w:rsid w:val="00A23C9A"/>
    <w:rsid w:val="00A2501D"/>
    <w:rsid w:val="00A2594B"/>
    <w:rsid w:val="00A260BA"/>
    <w:rsid w:val="00A26962"/>
    <w:rsid w:val="00A26A46"/>
    <w:rsid w:val="00A26D1F"/>
    <w:rsid w:val="00A27E84"/>
    <w:rsid w:val="00A30361"/>
    <w:rsid w:val="00A3067D"/>
    <w:rsid w:val="00A3125B"/>
    <w:rsid w:val="00A328E4"/>
    <w:rsid w:val="00A32932"/>
    <w:rsid w:val="00A334F4"/>
    <w:rsid w:val="00A33504"/>
    <w:rsid w:val="00A33BC8"/>
    <w:rsid w:val="00A33D80"/>
    <w:rsid w:val="00A345FD"/>
    <w:rsid w:val="00A3475A"/>
    <w:rsid w:val="00A34772"/>
    <w:rsid w:val="00A36937"/>
    <w:rsid w:val="00A37239"/>
    <w:rsid w:val="00A376E3"/>
    <w:rsid w:val="00A37B5F"/>
    <w:rsid w:val="00A37FA3"/>
    <w:rsid w:val="00A42208"/>
    <w:rsid w:val="00A426C0"/>
    <w:rsid w:val="00A42836"/>
    <w:rsid w:val="00A42AF9"/>
    <w:rsid w:val="00A42FD9"/>
    <w:rsid w:val="00A430A6"/>
    <w:rsid w:val="00A4368E"/>
    <w:rsid w:val="00A43719"/>
    <w:rsid w:val="00A43F77"/>
    <w:rsid w:val="00A4400E"/>
    <w:rsid w:val="00A44FA7"/>
    <w:rsid w:val="00A45AEC"/>
    <w:rsid w:val="00A45FAE"/>
    <w:rsid w:val="00A46220"/>
    <w:rsid w:val="00A46240"/>
    <w:rsid w:val="00A4686E"/>
    <w:rsid w:val="00A469E2"/>
    <w:rsid w:val="00A46FA4"/>
    <w:rsid w:val="00A4744A"/>
    <w:rsid w:val="00A474CA"/>
    <w:rsid w:val="00A47743"/>
    <w:rsid w:val="00A4788A"/>
    <w:rsid w:val="00A479E3"/>
    <w:rsid w:val="00A50814"/>
    <w:rsid w:val="00A51D4D"/>
    <w:rsid w:val="00A51E29"/>
    <w:rsid w:val="00A52EA8"/>
    <w:rsid w:val="00A52F22"/>
    <w:rsid w:val="00A534CA"/>
    <w:rsid w:val="00A538B7"/>
    <w:rsid w:val="00A53CE4"/>
    <w:rsid w:val="00A54684"/>
    <w:rsid w:val="00A55030"/>
    <w:rsid w:val="00A5567E"/>
    <w:rsid w:val="00A55AA0"/>
    <w:rsid w:val="00A55AC3"/>
    <w:rsid w:val="00A55F54"/>
    <w:rsid w:val="00A564C1"/>
    <w:rsid w:val="00A5734A"/>
    <w:rsid w:val="00A577EE"/>
    <w:rsid w:val="00A57A9C"/>
    <w:rsid w:val="00A57BB1"/>
    <w:rsid w:val="00A60331"/>
    <w:rsid w:val="00A609D2"/>
    <w:rsid w:val="00A60AC0"/>
    <w:rsid w:val="00A60D66"/>
    <w:rsid w:val="00A61517"/>
    <w:rsid w:val="00A62701"/>
    <w:rsid w:val="00A6290C"/>
    <w:rsid w:val="00A63211"/>
    <w:rsid w:val="00A63D32"/>
    <w:rsid w:val="00A6447E"/>
    <w:rsid w:val="00A64E9E"/>
    <w:rsid w:val="00A65598"/>
    <w:rsid w:val="00A657A9"/>
    <w:rsid w:val="00A65CA0"/>
    <w:rsid w:val="00A665E8"/>
    <w:rsid w:val="00A668E5"/>
    <w:rsid w:val="00A66EE6"/>
    <w:rsid w:val="00A67232"/>
    <w:rsid w:val="00A701F3"/>
    <w:rsid w:val="00A7062B"/>
    <w:rsid w:val="00A707EC"/>
    <w:rsid w:val="00A7118B"/>
    <w:rsid w:val="00A71E47"/>
    <w:rsid w:val="00A72BCB"/>
    <w:rsid w:val="00A72D73"/>
    <w:rsid w:val="00A73117"/>
    <w:rsid w:val="00A7397B"/>
    <w:rsid w:val="00A739F7"/>
    <w:rsid w:val="00A740FE"/>
    <w:rsid w:val="00A74FDC"/>
    <w:rsid w:val="00A775B1"/>
    <w:rsid w:val="00A80017"/>
    <w:rsid w:val="00A80406"/>
    <w:rsid w:val="00A8073D"/>
    <w:rsid w:val="00A81882"/>
    <w:rsid w:val="00A81B43"/>
    <w:rsid w:val="00A824CE"/>
    <w:rsid w:val="00A82C0A"/>
    <w:rsid w:val="00A8433E"/>
    <w:rsid w:val="00A85047"/>
    <w:rsid w:val="00A85D8F"/>
    <w:rsid w:val="00A86676"/>
    <w:rsid w:val="00A87D33"/>
    <w:rsid w:val="00A87F7C"/>
    <w:rsid w:val="00A900AC"/>
    <w:rsid w:val="00A90629"/>
    <w:rsid w:val="00A909EC"/>
    <w:rsid w:val="00A90A20"/>
    <w:rsid w:val="00A91458"/>
    <w:rsid w:val="00A91C18"/>
    <w:rsid w:val="00A91DEC"/>
    <w:rsid w:val="00A923A8"/>
    <w:rsid w:val="00A92CDE"/>
    <w:rsid w:val="00A931F7"/>
    <w:rsid w:val="00A936F4"/>
    <w:rsid w:val="00A93C3E"/>
    <w:rsid w:val="00A9545A"/>
    <w:rsid w:val="00A956A3"/>
    <w:rsid w:val="00A95D64"/>
    <w:rsid w:val="00A95F22"/>
    <w:rsid w:val="00A96E65"/>
    <w:rsid w:val="00A971A5"/>
    <w:rsid w:val="00A9760C"/>
    <w:rsid w:val="00AA04D7"/>
    <w:rsid w:val="00AA057B"/>
    <w:rsid w:val="00AA15C0"/>
    <w:rsid w:val="00AA167F"/>
    <w:rsid w:val="00AA18A6"/>
    <w:rsid w:val="00AA2510"/>
    <w:rsid w:val="00AA2A02"/>
    <w:rsid w:val="00AA305D"/>
    <w:rsid w:val="00AA3229"/>
    <w:rsid w:val="00AA3996"/>
    <w:rsid w:val="00AA3B2B"/>
    <w:rsid w:val="00AA3CB3"/>
    <w:rsid w:val="00AA41C9"/>
    <w:rsid w:val="00AA461B"/>
    <w:rsid w:val="00AA48BF"/>
    <w:rsid w:val="00AA4B5B"/>
    <w:rsid w:val="00AA4D23"/>
    <w:rsid w:val="00AA4D27"/>
    <w:rsid w:val="00AA4E9A"/>
    <w:rsid w:val="00AA519E"/>
    <w:rsid w:val="00AA5590"/>
    <w:rsid w:val="00AA5986"/>
    <w:rsid w:val="00AA6AC5"/>
    <w:rsid w:val="00AB05E9"/>
    <w:rsid w:val="00AB07CC"/>
    <w:rsid w:val="00AB0C6A"/>
    <w:rsid w:val="00AB0EB5"/>
    <w:rsid w:val="00AB1445"/>
    <w:rsid w:val="00AB1F4E"/>
    <w:rsid w:val="00AB229E"/>
    <w:rsid w:val="00AB394A"/>
    <w:rsid w:val="00AB3D75"/>
    <w:rsid w:val="00AB3F4E"/>
    <w:rsid w:val="00AB4256"/>
    <w:rsid w:val="00AB4A80"/>
    <w:rsid w:val="00AB5089"/>
    <w:rsid w:val="00AB5DB8"/>
    <w:rsid w:val="00AB5DC7"/>
    <w:rsid w:val="00AB5FBD"/>
    <w:rsid w:val="00AB60BF"/>
    <w:rsid w:val="00AB67DE"/>
    <w:rsid w:val="00AB707B"/>
    <w:rsid w:val="00AB7419"/>
    <w:rsid w:val="00AB780E"/>
    <w:rsid w:val="00AB7A06"/>
    <w:rsid w:val="00AC0050"/>
    <w:rsid w:val="00AC01DF"/>
    <w:rsid w:val="00AC0661"/>
    <w:rsid w:val="00AC0744"/>
    <w:rsid w:val="00AC0D7E"/>
    <w:rsid w:val="00AC0F70"/>
    <w:rsid w:val="00AC2543"/>
    <w:rsid w:val="00AC27CB"/>
    <w:rsid w:val="00AC2C9F"/>
    <w:rsid w:val="00AC2EBF"/>
    <w:rsid w:val="00AC2F64"/>
    <w:rsid w:val="00AC2F97"/>
    <w:rsid w:val="00AC323B"/>
    <w:rsid w:val="00AC3304"/>
    <w:rsid w:val="00AC346D"/>
    <w:rsid w:val="00AC363F"/>
    <w:rsid w:val="00AC3BEE"/>
    <w:rsid w:val="00AC40E1"/>
    <w:rsid w:val="00AC4183"/>
    <w:rsid w:val="00AC478A"/>
    <w:rsid w:val="00AC49E7"/>
    <w:rsid w:val="00AC4B79"/>
    <w:rsid w:val="00AC5BDF"/>
    <w:rsid w:val="00AC5F7D"/>
    <w:rsid w:val="00AC615C"/>
    <w:rsid w:val="00AC6277"/>
    <w:rsid w:val="00AC6B22"/>
    <w:rsid w:val="00AC6E2A"/>
    <w:rsid w:val="00AC70B5"/>
    <w:rsid w:val="00AD172A"/>
    <w:rsid w:val="00AD1A29"/>
    <w:rsid w:val="00AD2455"/>
    <w:rsid w:val="00AD260C"/>
    <w:rsid w:val="00AD2815"/>
    <w:rsid w:val="00AD3057"/>
    <w:rsid w:val="00AD345E"/>
    <w:rsid w:val="00AD3595"/>
    <w:rsid w:val="00AD3BED"/>
    <w:rsid w:val="00AD4188"/>
    <w:rsid w:val="00AD4843"/>
    <w:rsid w:val="00AD4B51"/>
    <w:rsid w:val="00AD54D3"/>
    <w:rsid w:val="00AD56C1"/>
    <w:rsid w:val="00AD63C6"/>
    <w:rsid w:val="00AD6910"/>
    <w:rsid w:val="00AD7079"/>
    <w:rsid w:val="00AD7BDC"/>
    <w:rsid w:val="00AD7C34"/>
    <w:rsid w:val="00AE00D7"/>
    <w:rsid w:val="00AE0D16"/>
    <w:rsid w:val="00AE0DE9"/>
    <w:rsid w:val="00AE140D"/>
    <w:rsid w:val="00AE17CF"/>
    <w:rsid w:val="00AE1A1C"/>
    <w:rsid w:val="00AE1FA0"/>
    <w:rsid w:val="00AE23F9"/>
    <w:rsid w:val="00AE2E08"/>
    <w:rsid w:val="00AE2E62"/>
    <w:rsid w:val="00AE3CB2"/>
    <w:rsid w:val="00AE3F7C"/>
    <w:rsid w:val="00AE402A"/>
    <w:rsid w:val="00AE4277"/>
    <w:rsid w:val="00AE44D1"/>
    <w:rsid w:val="00AE4C66"/>
    <w:rsid w:val="00AE5280"/>
    <w:rsid w:val="00AE54B0"/>
    <w:rsid w:val="00AE5527"/>
    <w:rsid w:val="00AE571D"/>
    <w:rsid w:val="00AE70BC"/>
    <w:rsid w:val="00AE7666"/>
    <w:rsid w:val="00AE781C"/>
    <w:rsid w:val="00AE7DCD"/>
    <w:rsid w:val="00AF1AC9"/>
    <w:rsid w:val="00AF2C98"/>
    <w:rsid w:val="00AF4059"/>
    <w:rsid w:val="00AF4580"/>
    <w:rsid w:val="00AF46F6"/>
    <w:rsid w:val="00AF4A21"/>
    <w:rsid w:val="00AF4C5C"/>
    <w:rsid w:val="00AF5250"/>
    <w:rsid w:val="00AF5298"/>
    <w:rsid w:val="00AF5867"/>
    <w:rsid w:val="00AF5995"/>
    <w:rsid w:val="00AF5B7C"/>
    <w:rsid w:val="00AF63AB"/>
    <w:rsid w:val="00AF6982"/>
    <w:rsid w:val="00AF69C6"/>
    <w:rsid w:val="00AF6B7F"/>
    <w:rsid w:val="00AF724D"/>
    <w:rsid w:val="00B00961"/>
    <w:rsid w:val="00B009E1"/>
    <w:rsid w:val="00B0213B"/>
    <w:rsid w:val="00B022C2"/>
    <w:rsid w:val="00B02FEE"/>
    <w:rsid w:val="00B0319B"/>
    <w:rsid w:val="00B0320D"/>
    <w:rsid w:val="00B045C9"/>
    <w:rsid w:val="00B04C06"/>
    <w:rsid w:val="00B04F56"/>
    <w:rsid w:val="00B0511C"/>
    <w:rsid w:val="00B05200"/>
    <w:rsid w:val="00B05DB3"/>
    <w:rsid w:val="00B05EFA"/>
    <w:rsid w:val="00B0615B"/>
    <w:rsid w:val="00B06437"/>
    <w:rsid w:val="00B065EB"/>
    <w:rsid w:val="00B0769F"/>
    <w:rsid w:val="00B078F2"/>
    <w:rsid w:val="00B07A90"/>
    <w:rsid w:val="00B112BE"/>
    <w:rsid w:val="00B11876"/>
    <w:rsid w:val="00B118FA"/>
    <w:rsid w:val="00B11C99"/>
    <w:rsid w:val="00B125CA"/>
    <w:rsid w:val="00B12A43"/>
    <w:rsid w:val="00B12E36"/>
    <w:rsid w:val="00B12FAC"/>
    <w:rsid w:val="00B135DC"/>
    <w:rsid w:val="00B15146"/>
    <w:rsid w:val="00B15268"/>
    <w:rsid w:val="00B152BA"/>
    <w:rsid w:val="00B15652"/>
    <w:rsid w:val="00B15BA6"/>
    <w:rsid w:val="00B17324"/>
    <w:rsid w:val="00B175FA"/>
    <w:rsid w:val="00B17F53"/>
    <w:rsid w:val="00B2047F"/>
    <w:rsid w:val="00B20A1E"/>
    <w:rsid w:val="00B20F47"/>
    <w:rsid w:val="00B211BE"/>
    <w:rsid w:val="00B21F07"/>
    <w:rsid w:val="00B2305B"/>
    <w:rsid w:val="00B2345E"/>
    <w:rsid w:val="00B23742"/>
    <w:rsid w:val="00B238C9"/>
    <w:rsid w:val="00B23B0C"/>
    <w:rsid w:val="00B24118"/>
    <w:rsid w:val="00B245C7"/>
    <w:rsid w:val="00B247BD"/>
    <w:rsid w:val="00B247DE"/>
    <w:rsid w:val="00B258C6"/>
    <w:rsid w:val="00B25A71"/>
    <w:rsid w:val="00B26600"/>
    <w:rsid w:val="00B267ED"/>
    <w:rsid w:val="00B26D59"/>
    <w:rsid w:val="00B2721E"/>
    <w:rsid w:val="00B27995"/>
    <w:rsid w:val="00B27C87"/>
    <w:rsid w:val="00B27E13"/>
    <w:rsid w:val="00B31578"/>
    <w:rsid w:val="00B319C1"/>
    <w:rsid w:val="00B31A90"/>
    <w:rsid w:val="00B31E1F"/>
    <w:rsid w:val="00B32CC8"/>
    <w:rsid w:val="00B32CCD"/>
    <w:rsid w:val="00B33028"/>
    <w:rsid w:val="00B332F0"/>
    <w:rsid w:val="00B33625"/>
    <w:rsid w:val="00B33830"/>
    <w:rsid w:val="00B33BB1"/>
    <w:rsid w:val="00B34F2D"/>
    <w:rsid w:val="00B352EE"/>
    <w:rsid w:val="00B353A4"/>
    <w:rsid w:val="00B3568B"/>
    <w:rsid w:val="00B35FA9"/>
    <w:rsid w:val="00B3627B"/>
    <w:rsid w:val="00B36BEB"/>
    <w:rsid w:val="00B370BA"/>
    <w:rsid w:val="00B379C8"/>
    <w:rsid w:val="00B37DDB"/>
    <w:rsid w:val="00B42B89"/>
    <w:rsid w:val="00B43783"/>
    <w:rsid w:val="00B446B0"/>
    <w:rsid w:val="00B447E4"/>
    <w:rsid w:val="00B45160"/>
    <w:rsid w:val="00B45AFD"/>
    <w:rsid w:val="00B46198"/>
    <w:rsid w:val="00B47C5B"/>
    <w:rsid w:val="00B47EE3"/>
    <w:rsid w:val="00B50442"/>
    <w:rsid w:val="00B5049C"/>
    <w:rsid w:val="00B504C2"/>
    <w:rsid w:val="00B506E6"/>
    <w:rsid w:val="00B507FF"/>
    <w:rsid w:val="00B508F0"/>
    <w:rsid w:val="00B510DF"/>
    <w:rsid w:val="00B5121A"/>
    <w:rsid w:val="00B5275F"/>
    <w:rsid w:val="00B53841"/>
    <w:rsid w:val="00B53E9D"/>
    <w:rsid w:val="00B53F7C"/>
    <w:rsid w:val="00B54725"/>
    <w:rsid w:val="00B54A70"/>
    <w:rsid w:val="00B552E8"/>
    <w:rsid w:val="00B5595E"/>
    <w:rsid w:val="00B55A09"/>
    <w:rsid w:val="00B55F7B"/>
    <w:rsid w:val="00B5662B"/>
    <w:rsid w:val="00B56BEA"/>
    <w:rsid w:val="00B56C12"/>
    <w:rsid w:val="00B578B7"/>
    <w:rsid w:val="00B57BF8"/>
    <w:rsid w:val="00B57D25"/>
    <w:rsid w:val="00B60005"/>
    <w:rsid w:val="00B60411"/>
    <w:rsid w:val="00B61D41"/>
    <w:rsid w:val="00B61D9A"/>
    <w:rsid w:val="00B630F2"/>
    <w:rsid w:val="00B63F3A"/>
    <w:rsid w:val="00B65BA1"/>
    <w:rsid w:val="00B66541"/>
    <w:rsid w:val="00B66B18"/>
    <w:rsid w:val="00B66D8A"/>
    <w:rsid w:val="00B678E5"/>
    <w:rsid w:val="00B67969"/>
    <w:rsid w:val="00B70B5B"/>
    <w:rsid w:val="00B71378"/>
    <w:rsid w:val="00B713CD"/>
    <w:rsid w:val="00B71610"/>
    <w:rsid w:val="00B71B19"/>
    <w:rsid w:val="00B72436"/>
    <w:rsid w:val="00B728F7"/>
    <w:rsid w:val="00B7396A"/>
    <w:rsid w:val="00B73DDC"/>
    <w:rsid w:val="00B740F0"/>
    <w:rsid w:val="00B74C94"/>
    <w:rsid w:val="00B74E66"/>
    <w:rsid w:val="00B74FB6"/>
    <w:rsid w:val="00B75ABB"/>
    <w:rsid w:val="00B760E0"/>
    <w:rsid w:val="00B7611C"/>
    <w:rsid w:val="00B7768F"/>
    <w:rsid w:val="00B77F25"/>
    <w:rsid w:val="00B77F5B"/>
    <w:rsid w:val="00B805B8"/>
    <w:rsid w:val="00B80D48"/>
    <w:rsid w:val="00B82025"/>
    <w:rsid w:val="00B82127"/>
    <w:rsid w:val="00B82B06"/>
    <w:rsid w:val="00B8300C"/>
    <w:rsid w:val="00B8357C"/>
    <w:rsid w:val="00B83B6E"/>
    <w:rsid w:val="00B83BC0"/>
    <w:rsid w:val="00B84C58"/>
    <w:rsid w:val="00B8503D"/>
    <w:rsid w:val="00B85073"/>
    <w:rsid w:val="00B8507B"/>
    <w:rsid w:val="00B862ED"/>
    <w:rsid w:val="00B86A40"/>
    <w:rsid w:val="00B87C35"/>
    <w:rsid w:val="00B87D5B"/>
    <w:rsid w:val="00B9076D"/>
    <w:rsid w:val="00B90FB9"/>
    <w:rsid w:val="00B9184D"/>
    <w:rsid w:val="00B91C29"/>
    <w:rsid w:val="00B92022"/>
    <w:rsid w:val="00B920C5"/>
    <w:rsid w:val="00B9210E"/>
    <w:rsid w:val="00B92FBC"/>
    <w:rsid w:val="00B941BF"/>
    <w:rsid w:val="00B942AD"/>
    <w:rsid w:val="00B94383"/>
    <w:rsid w:val="00B9501B"/>
    <w:rsid w:val="00B95191"/>
    <w:rsid w:val="00B95644"/>
    <w:rsid w:val="00B96124"/>
    <w:rsid w:val="00B9651C"/>
    <w:rsid w:val="00B96D4C"/>
    <w:rsid w:val="00B976B9"/>
    <w:rsid w:val="00B978D9"/>
    <w:rsid w:val="00B97CCF"/>
    <w:rsid w:val="00BA057E"/>
    <w:rsid w:val="00BA0A99"/>
    <w:rsid w:val="00BA129C"/>
    <w:rsid w:val="00BA13B6"/>
    <w:rsid w:val="00BA202E"/>
    <w:rsid w:val="00BA2EBC"/>
    <w:rsid w:val="00BA3699"/>
    <w:rsid w:val="00BA37CC"/>
    <w:rsid w:val="00BA3920"/>
    <w:rsid w:val="00BA3937"/>
    <w:rsid w:val="00BA3FE0"/>
    <w:rsid w:val="00BA4A14"/>
    <w:rsid w:val="00BA5119"/>
    <w:rsid w:val="00BA6168"/>
    <w:rsid w:val="00BA6D0D"/>
    <w:rsid w:val="00BA7882"/>
    <w:rsid w:val="00BA7C2D"/>
    <w:rsid w:val="00BA7E5D"/>
    <w:rsid w:val="00BB04E1"/>
    <w:rsid w:val="00BB0953"/>
    <w:rsid w:val="00BB0BEE"/>
    <w:rsid w:val="00BB0FA6"/>
    <w:rsid w:val="00BB146B"/>
    <w:rsid w:val="00BB1CC2"/>
    <w:rsid w:val="00BB206C"/>
    <w:rsid w:val="00BB2075"/>
    <w:rsid w:val="00BB23CB"/>
    <w:rsid w:val="00BB23DA"/>
    <w:rsid w:val="00BB3255"/>
    <w:rsid w:val="00BB3F74"/>
    <w:rsid w:val="00BB4148"/>
    <w:rsid w:val="00BB41F9"/>
    <w:rsid w:val="00BB4630"/>
    <w:rsid w:val="00BB4DEC"/>
    <w:rsid w:val="00BB54DC"/>
    <w:rsid w:val="00BB57FA"/>
    <w:rsid w:val="00BB5A6F"/>
    <w:rsid w:val="00BB5A82"/>
    <w:rsid w:val="00BB5F0B"/>
    <w:rsid w:val="00BB5FEF"/>
    <w:rsid w:val="00BB61ED"/>
    <w:rsid w:val="00BB6277"/>
    <w:rsid w:val="00BB6E41"/>
    <w:rsid w:val="00BB744A"/>
    <w:rsid w:val="00BB7616"/>
    <w:rsid w:val="00BB7781"/>
    <w:rsid w:val="00BB7CBC"/>
    <w:rsid w:val="00BB7EA0"/>
    <w:rsid w:val="00BC180F"/>
    <w:rsid w:val="00BC1C1E"/>
    <w:rsid w:val="00BC2FE4"/>
    <w:rsid w:val="00BC3651"/>
    <w:rsid w:val="00BC3A25"/>
    <w:rsid w:val="00BC3B24"/>
    <w:rsid w:val="00BC3E5F"/>
    <w:rsid w:val="00BC4754"/>
    <w:rsid w:val="00BC4902"/>
    <w:rsid w:val="00BC4C47"/>
    <w:rsid w:val="00BC4C69"/>
    <w:rsid w:val="00BC59DA"/>
    <w:rsid w:val="00BC5F6A"/>
    <w:rsid w:val="00BC60F8"/>
    <w:rsid w:val="00BC60FE"/>
    <w:rsid w:val="00BC665A"/>
    <w:rsid w:val="00BC711C"/>
    <w:rsid w:val="00BD00BF"/>
    <w:rsid w:val="00BD00FA"/>
    <w:rsid w:val="00BD0887"/>
    <w:rsid w:val="00BD125C"/>
    <w:rsid w:val="00BD1C87"/>
    <w:rsid w:val="00BD2B70"/>
    <w:rsid w:val="00BD37AB"/>
    <w:rsid w:val="00BD45D2"/>
    <w:rsid w:val="00BD49EF"/>
    <w:rsid w:val="00BD51EE"/>
    <w:rsid w:val="00BD537B"/>
    <w:rsid w:val="00BD57E7"/>
    <w:rsid w:val="00BD6FCD"/>
    <w:rsid w:val="00BD783F"/>
    <w:rsid w:val="00BE0241"/>
    <w:rsid w:val="00BE1999"/>
    <w:rsid w:val="00BE1DDC"/>
    <w:rsid w:val="00BE2003"/>
    <w:rsid w:val="00BE2238"/>
    <w:rsid w:val="00BE25DB"/>
    <w:rsid w:val="00BE31FA"/>
    <w:rsid w:val="00BE352D"/>
    <w:rsid w:val="00BE4242"/>
    <w:rsid w:val="00BE432C"/>
    <w:rsid w:val="00BE44D9"/>
    <w:rsid w:val="00BE454C"/>
    <w:rsid w:val="00BE5AA0"/>
    <w:rsid w:val="00BE62FE"/>
    <w:rsid w:val="00BE7615"/>
    <w:rsid w:val="00BE78B2"/>
    <w:rsid w:val="00BE7CA4"/>
    <w:rsid w:val="00BE7E26"/>
    <w:rsid w:val="00BE7F2F"/>
    <w:rsid w:val="00BF07E8"/>
    <w:rsid w:val="00BF0E79"/>
    <w:rsid w:val="00BF1311"/>
    <w:rsid w:val="00BF1B8A"/>
    <w:rsid w:val="00BF2BC0"/>
    <w:rsid w:val="00BF335B"/>
    <w:rsid w:val="00BF3FE6"/>
    <w:rsid w:val="00BF41DD"/>
    <w:rsid w:val="00BF4374"/>
    <w:rsid w:val="00BF4510"/>
    <w:rsid w:val="00BF4620"/>
    <w:rsid w:val="00BF483A"/>
    <w:rsid w:val="00BF4980"/>
    <w:rsid w:val="00BF4BBB"/>
    <w:rsid w:val="00BF4E53"/>
    <w:rsid w:val="00BF52A9"/>
    <w:rsid w:val="00BF5647"/>
    <w:rsid w:val="00BF5D24"/>
    <w:rsid w:val="00BF666A"/>
    <w:rsid w:val="00BF681D"/>
    <w:rsid w:val="00BF6D25"/>
    <w:rsid w:val="00BF78BC"/>
    <w:rsid w:val="00C0030A"/>
    <w:rsid w:val="00C00384"/>
    <w:rsid w:val="00C01289"/>
    <w:rsid w:val="00C0211E"/>
    <w:rsid w:val="00C02D3F"/>
    <w:rsid w:val="00C02E47"/>
    <w:rsid w:val="00C02FA4"/>
    <w:rsid w:val="00C04852"/>
    <w:rsid w:val="00C05CAC"/>
    <w:rsid w:val="00C0646E"/>
    <w:rsid w:val="00C0693D"/>
    <w:rsid w:val="00C06A3D"/>
    <w:rsid w:val="00C073A6"/>
    <w:rsid w:val="00C10C38"/>
    <w:rsid w:val="00C110DA"/>
    <w:rsid w:val="00C1152F"/>
    <w:rsid w:val="00C11756"/>
    <w:rsid w:val="00C1302A"/>
    <w:rsid w:val="00C13385"/>
    <w:rsid w:val="00C135AF"/>
    <w:rsid w:val="00C141F1"/>
    <w:rsid w:val="00C147DF"/>
    <w:rsid w:val="00C15862"/>
    <w:rsid w:val="00C171AC"/>
    <w:rsid w:val="00C17F10"/>
    <w:rsid w:val="00C203CE"/>
    <w:rsid w:val="00C205E6"/>
    <w:rsid w:val="00C20AA8"/>
    <w:rsid w:val="00C21137"/>
    <w:rsid w:val="00C215DD"/>
    <w:rsid w:val="00C22834"/>
    <w:rsid w:val="00C22BF9"/>
    <w:rsid w:val="00C22E2B"/>
    <w:rsid w:val="00C23BD0"/>
    <w:rsid w:val="00C23DF1"/>
    <w:rsid w:val="00C25CB6"/>
    <w:rsid w:val="00C26183"/>
    <w:rsid w:val="00C26519"/>
    <w:rsid w:val="00C2661A"/>
    <w:rsid w:val="00C2662B"/>
    <w:rsid w:val="00C26DF0"/>
    <w:rsid w:val="00C275D4"/>
    <w:rsid w:val="00C27620"/>
    <w:rsid w:val="00C31A99"/>
    <w:rsid w:val="00C31B3E"/>
    <w:rsid w:val="00C31D03"/>
    <w:rsid w:val="00C322E4"/>
    <w:rsid w:val="00C32BFE"/>
    <w:rsid w:val="00C33668"/>
    <w:rsid w:val="00C3598A"/>
    <w:rsid w:val="00C35E96"/>
    <w:rsid w:val="00C36361"/>
    <w:rsid w:val="00C37015"/>
    <w:rsid w:val="00C37515"/>
    <w:rsid w:val="00C3759E"/>
    <w:rsid w:val="00C40141"/>
    <w:rsid w:val="00C4022F"/>
    <w:rsid w:val="00C407FD"/>
    <w:rsid w:val="00C40BE3"/>
    <w:rsid w:val="00C42477"/>
    <w:rsid w:val="00C431DA"/>
    <w:rsid w:val="00C43723"/>
    <w:rsid w:val="00C43879"/>
    <w:rsid w:val="00C43D81"/>
    <w:rsid w:val="00C43E4F"/>
    <w:rsid w:val="00C43F38"/>
    <w:rsid w:val="00C4441E"/>
    <w:rsid w:val="00C44677"/>
    <w:rsid w:val="00C446AB"/>
    <w:rsid w:val="00C4498A"/>
    <w:rsid w:val="00C44EE9"/>
    <w:rsid w:val="00C45956"/>
    <w:rsid w:val="00C4597C"/>
    <w:rsid w:val="00C460C0"/>
    <w:rsid w:val="00C46A3B"/>
    <w:rsid w:val="00C46D37"/>
    <w:rsid w:val="00C4782B"/>
    <w:rsid w:val="00C518C7"/>
    <w:rsid w:val="00C51BD1"/>
    <w:rsid w:val="00C51D82"/>
    <w:rsid w:val="00C5239E"/>
    <w:rsid w:val="00C52425"/>
    <w:rsid w:val="00C5276F"/>
    <w:rsid w:val="00C52EB3"/>
    <w:rsid w:val="00C535F5"/>
    <w:rsid w:val="00C53754"/>
    <w:rsid w:val="00C537E7"/>
    <w:rsid w:val="00C54AF5"/>
    <w:rsid w:val="00C54B0B"/>
    <w:rsid w:val="00C54F02"/>
    <w:rsid w:val="00C56A54"/>
    <w:rsid w:val="00C56FC6"/>
    <w:rsid w:val="00C57655"/>
    <w:rsid w:val="00C57B35"/>
    <w:rsid w:val="00C605B2"/>
    <w:rsid w:val="00C60BF3"/>
    <w:rsid w:val="00C60DEF"/>
    <w:rsid w:val="00C61504"/>
    <w:rsid w:val="00C62447"/>
    <w:rsid w:val="00C6248A"/>
    <w:rsid w:val="00C62EE6"/>
    <w:rsid w:val="00C6372D"/>
    <w:rsid w:val="00C64CF0"/>
    <w:rsid w:val="00C65450"/>
    <w:rsid w:val="00C666A0"/>
    <w:rsid w:val="00C67565"/>
    <w:rsid w:val="00C67833"/>
    <w:rsid w:val="00C678E9"/>
    <w:rsid w:val="00C7083A"/>
    <w:rsid w:val="00C7083E"/>
    <w:rsid w:val="00C7150E"/>
    <w:rsid w:val="00C71E75"/>
    <w:rsid w:val="00C7262C"/>
    <w:rsid w:val="00C726C4"/>
    <w:rsid w:val="00C7289C"/>
    <w:rsid w:val="00C73087"/>
    <w:rsid w:val="00C732CB"/>
    <w:rsid w:val="00C739EE"/>
    <w:rsid w:val="00C73A13"/>
    <w:rsid w:val="00C754AC"/>
    <w:rsid w:val="00C75BBB"/>
    <w:rsid w:val="00C75EA4"/>
    <w:rsid w:val="00C762C8"/>
    <w:rsid w:val="00C772EA"/>
    <w:rsid w:val="00C774FB"/>
    <w:rsid w:val="00C77611"/>
    <w:rsid w:val="00C77658"/>
    <w:rsid w:val="00C777D1"/>
    <w:rsid w:val="00C7794F"/>
    <w:rsid w:val="00C77A65"/>
    <w:rsid w:val="00C8060B"/>
    <w:rsid w:val="00C8105E"/>
    <w:rsid w:val="00C819E5"/>
    <w:rsid w:val="00C82313"/>
    <w:rsid w:val="00C82505"/>
    <w:rsid w:val="00C82790"/>
    <w:rsid w:val="00C8280D"/>
    <w:rsid w:val="00C82B57"/>
    <w:rsid w:val="00C82D80"/>
    <w:rsid w:val="00C82EE2"/>
    <w:rsid w:val="00C830C9"/>
    <w:rsid w:val="00C831D3"/>
    <w:rsid w:val="00C83753"/>
    <w:rsid w:val="00C83BAE"/>
    <w:rsid w:val="00C841FF"/>
    <w:rsid w:val="00C84DC7"/>
    <w:rsid w:val="00C8554D"/>
    <w:rsid w:val="00C86722"/>
    <w:rsid w:val="00C867B0"/>
    <w:rsid w:val="00C86A96"/>
    <w:rsid w:val="00C86BEA"/>
    <w:rsid w:val="00C875C1"/>
    <w:rsid w:val="00C87A81"/>
    <w:rsid w:val="00C90CEE"/>
    <w:rsid w:val="00C9174E"/>
    <w:rsid w:val="00C91E91"/>
    <w:rsid w:val="00C9244F"/>
    <w:rsid w:val="00C927BB"/>
    <w:rsid w:val="00C92EB9"/>
    <w:rsid w:val="00C93719"/>
    <w:rsid w:val="00C93A17"/>
    <w:rsid w:val="00C93EA7"/>
    <w:rsid w:val="00C9444A"/>
    <w:rsid w:val="00C946F3"/>
    <w:rsid w:val="00C94E67"/>
    <w:rsid w:val="00C9554D"/>
    <w:rsid w:val="00C9576D"/>
    <w:rsid w:val="00C957A5"/>
    <w:rsid w:val="00C96351"/>
    <w:rsid w:val="00C967EA"/>
    <w:rsid w:val="00C968EE"/>
    <w:rsid w:val="00C97C02"/>
    <w:rsid w:val="00CA1E75"/>
    <w:rsid w:val="00CA2B5C"/>
    <w:rsid w:val="00CA2BD4"/>
    <w:rsid w:val="00CA31EB"/>
    <w:rsid w:val="00CA44CB"/>
    <w:rsid w:val="00CA4676"/>
    <w:rsid w:val="00CA4887"/>
    <w:rsid w:val="00CA4CEA"/>
    <w:rsid w:val="00CA4EC1"/>
    <w:rsid w:val="00CA50A8"/>
    <w:rsid w:val="00CA5A00"/>
    <w:rsid w:val="00CA6B98"/>
    <w:rsid w:val="00CA6C81"/>
    <w:rsid w:val="00CB0285"/>
    <w:rsid w:val="00CB0D4C"/>
    <w:rsid w:val="00CB0E90"/>
    <w:rsid w:val="00CB0E9B"/>
    <w:rsid w:val="00CB0FBD"/>
    <w:rsid w:val="00CB1C04"/>
    <w:rsid w:val="00CB2272"/>
    <w:rsid w:val="00CB27CF"/>
    <w:rsid w:val="00CB2E6D"/>
    <w:rsid w:val="00CB2FE0"/>
    <w:rsid w:val="00CB30EB"/>
    <w:rsid w:val="00CB310C"/>
    <w:rsid w:val="00CB3BB5"/>
    <w:rsid w:val="00CB3C9C"/>
    <w:rsid w:val="00CB4649"/>
    <w:rsid w:val="00CB4CB3"/>
    <w:rsid w:val="00CB5933"/>
    <w:rsid w:val="00CB6069"/>
    <w:rsid w:val="00CB67BA"/>
    <w:rsid w:val="00CB6811"/>
    <w:rsid w:val="00CB7425"/>
    <w:rsid w:val="00CB76B2"/>
    <w:rsid w:val="00CB77C1"/>
    <w:rsid w:val="00CB7BF2"/>
    <w:rsid w:val="00CB7CC1"/>
    <w:rsid w:val="00CC0D34"/>
    <w:rsid w:val="00CC0F89"/>
    <w:rsid w:val="00CC10FB"/>
    <w:rsid w:val="00CC11C6"/>
    <w:rsid w:val="00CC1ABD"/>
    <w:rsid w:val="00CC1F3A"/>
    <w:rsid w:val="00CC3159"/>
    <w:rsid w:val="00CC3322"/>
    <w:rsid w:val="00CC3324"/>
    <w:rsid w:val="00CC3A4B"/>
    <w:rsid w:val="00CC47ED"/>
    <w:rsid w:val="00CC4C2E"/>
    <w:rsid w:val="00CC4CE4"/>
    <w:rsid w:val="00CC4DB9"/>
    <w:rsid w:val="00CC4EA6"/>
    <w:rsid w:val="00CC4FA3"/>
    <w:rsid w:val="00CC5367"/>
    <w:rsid w:val="00CC53F1"/>
    <w:rsid w:val="00CC5CEC"/>
    <w:rsid w:val="00CC5F57"/>
    <w:rsid w:val="00CC630B"/>
    <w:rsid w:val="00CC635F"/>
    <w:rsid w:val="00CC763D"/>
    <w:rsid w:val="00CC780E"/>
    <w:rsid w:val="00CC7D3F"/>
    <w:rsid w:val="00CC7EC2"/>
    <w:rsid w:val="00CD07AC"/>
    <w:rsid w:val="00CD0A8D"/>
    <w:rsid w:val="00CD1B3B"/>
    <w:rsid w:val="00CD1F33"/>
    <w:rsid w:val="00CD24CB"/>
    <w:rsid w:val="00CD385F"/>
    <w:rsid w:val="00CD3C56"/>
    <w:rsid w:val="00CD4ACD"/>
    <w:rsid w:val="00CD5530"/>
    <w:rsid w:val="00CD5AD5"/>
    <w:rsid w:val="00CD5E82"/>
    <w:rsid w:val="00CD6177"/>
    <w:rsid w:val="00CD61C8"/>
    <w:rsid w:val="00CD6B9F"/>
    <w:rsid w:val="00CD7537"/>
    <w:rsid w:val="00CD7CD0"/>
    <w:rsid w:val="00CD7DDE"/>
    <w:rsid w:val="00CE0250"/>
    <w:rsid w:val="00CE0ED0"/>
    <w:rsid w:val="00CE147A"/>
    <w:rsid w:val="00CE1532"/>
    <w:rsid w:val="00CE16CC"/>
    <w:rsid w:val="00CE1D9F"/>
    <w:rsid w:val="00CE25ED"/>
    <w:rsid w:val="00CE26B9"/>
    <w:rsid w:val="00CE2928"/>
    <w:rsid w:val="00CE2C30"/>
    <w:rsid w:val="00CE2FD6"/>
    <w:rsid w:val="00CE31DC"/>
    <w:rsid w:val="00CE33A0"/>
    <w:rsid w:val="00CE3769"/>
    <w:rsid w:val="00CE47E0"/>
    <w:rsid w:val="00CE5360"/>
    <w:rsid w:val="00CE59B5"/>
    <w:rsid w:val="00CE623A"/>
    <w:rsid w:val="00CE7EBC"/>
    <w:rsid w:val="00CE7EE4"/>
    <w:rsid w:val="00CF0A72"/>
    <w:rsid w:val="00CF0B32"/>
    <w:rsid w:val="00CF1F16"/>
    <w:rsid w:val="00CF25F2"/>
    <w:rsid w:val="00CF26DE"/>
    <w:rsid w:val="00CF26F9"/>
    <w:rsid w:val="00CF3776"/>
    <w:rsid w:val="00CF45B5"/>
    <w:rsid w:val="00CF5420"/>
    <w:rsid w:val="00CF5458"/>
    <w:rsid w:val="00CF5FAB"/>
    <w:rsid w:val="00CF6980"/>
    <w:rsid w:val="00CF69D3"/>
    <w:rsid w:val="00CF7477"/>
    <w:rsid w:val="00CF752D"/>
    <w:rsid w:val="00CF7B18"/>
    <w:rsid w:val="00CF7D93"/>
    <w:rsid w:val="00D000E7"/>
    <w:rsid w:val="00D01039"/>
    <w:rsid w:val="00D01741"/>
    <w:rsid w:val="00D01954"/>
    <w:rsid w:val="00D019A7"/>
    <w:rsid w:val="00D01DB4"/>
    <w:rsid w:val="00D02077"/>
    <w:rsid w:val="00D02A1B"/>
    <w:rsid w:val="00D02AD4"/>
    <w:rsid w:val="00D02B2A"/>
    <w:rsid w:val="00D02F6A"/>
    <w:rsid w:val="00D03415"/>
    <w:rsid w:val="00D044E2"/>
    <w:rsid w:val="00D045D4"/>
    <w:rsid w:val="00D05382"/>
    <w:rsid w:val="00D05F0A"/>
    <w:rsid w:val="00D0652F"/>
    <w:rsid w:val="00D066F9"/>
    <w:rsid w:val="00D067F4"/>
    <w:rsid w:val="00D0746C"/>
    <w:rsid w:val="00D07EE0"/>
    <w:rsid w:val="00D10646"/>
    <w:rsid w:val="00D125E6"/>
    <w:rsid w:val="00D12B13"/>
    <w:rsid w:val="00D12FD0"/>
    <w:rsid w:val="00D13C2B"/>
    <w:rsid w:val="00D141A3"/>
    <w:rsid w:val="00D14218"/>
    <w:rsid w:val="00D1427E"/>
    <w:rsid w:val="00D14396"/>
    <w:rsid w:val="00D151AB"/>
    <w:rsid w:val="00D15773"/>
    <w:rsid w:val="00D16580"/>
    <w:rsid w:val="00D16654"/>
    <w:rsid w:val="00D16695"/>
    <w:rsid w:val="00D16E42"/>
    <w:rsid w:val="00D16FB2"/>
    <w:rsid w:val="00D1721E"/>
    <w:rsid w:val="00D17CF0"/>
    <w:rsid w:val="00D17EAA"/>
    <w:rsid w:val="00D21748"/>
    <w:rsid w:val="00D2179D"/>
    <w:rsid w:val="00D219C6"/>
    <w:rsid w:val="00D21A4E"/>
    <w:rsid w:val="00D21FC3"/>
    <w:rsid w:val="00D22957"/>
    <w:rsid w:val="00D243B3"/>
    <w:rsid w:val="00D24B4E"/>
    <w:rsid w:val="00D24BF4"/>
    <w:rsid w:val="00D24DFA"/>
    <w:rsid w:val="00D264FC"/>
    <w:rsid w:val="00D26808"/>
    <w:rsid w:val="00D26B14"/>
    <w:rsid w:val="00D304B2"/>
    <w:rsid w:val="00D313F0"/>
    <w:rsid w:val="00D31733"/>
    <w:rsid w:val="00D31944"/>
    <w:rsid w:val="00D31E59"/>
    <w:rsid w:val="00D341BB"/>
    <w:rsid w:val="00D34EE1"/>
    <w:rsid w:val="00D35574"/>
    <w:rsid w:val="00D35592"/>
    <w:rsid w:val="00D35D38"/>
    <w:rsid w:val="00D36256"/>
    <w:rsid w:val="00D3646E"/>
    <w:rsid w:val="00D36BFB"/>
    <w:rsid w:val="00D36EF4"/>
    <w:rsid w:val="00D3769F"/>
    <w:rsid w:val="00D401AE"/>
    <w:rsid w:val="00D40D08"/>
    <w:rsid w:val="00D40E88"/>
    <w:rsid w:val="00D41868"/>
    <w:rsid w:val="00D41986"/>
    <w:rsid w:val="00D4231F"/>
    <w:rsid w:val="00D430B2"/>
    <w:rsid w:val="00D43B09"/>
    <w:rsid w:val="00D43E47"/>
    <w:rsid w:val="00D4410D"/>
    <w:rsid w:val="00D4430B"/>
    <w:rsid w:val="00D4469F"/>
    <w:rsid w:val="00D447D7"/>
    <w:rsid w:val="00D4568A"/>
    <w:rsid w:val="00D4572A"/>
    <w:rsid w:val="00D46A7F"/>
    <w:rsid w:val="00D46E8F"/>
    <w:rsid w:val="00D47AB8"/>
    <w:rsid w:val="00D47B0E"/>
    <w:rsid w:val="00D47D45"/>
    <w:rsid w:val="00D50533"/>
    <w:rsid w:val="00D50BF2"/>
    <w:rsid w:val="00D51615"/>
    <w:rsid w:val="00D52306"/>
    <w:rsid w:val="00D525ED"/>
    <w:rsid w:val="00D52670"/>
    <w:rsid w:val="00D52857"/>
    <w:rsid w:val="00D52D60"/>
    <w:rsid w:val="00D53201"/>
    <w:rsid w:val="00D544B4"/>
    <w:rsid w:val="00D54889"/>
    <w:rsid w:val="00D55053"/>
    <w:rsid w:val="00D558BB"/>
    <w:rsid w:val="00D55992"/>
    <w:rsid w:val="00D55FB8"/>
    <w:rsid w:val="00D56004"/>
    <w:rsid w:val="00D5723B"/>
    <w:rsid w:val="00D5744D"/>
    <w:rsid w:val="00D57A84"/>
    <w:rsid w:val="00D57ADD"/>
    <w:rsid w:val="00D604F6"/>
    <w:rsid w:val="00D6055E"/>
    <w:rsid w:val="00D606C7"/>
    <w:rsid w:val="00D607A3"/>
    <w:rsid w:val="00D607D8"/>
    <w:rsid w:val="00D60DC6"/>
    <w:rsid w:val="00D610BE"/>
    <w:rsid w:val="00D611C1"/>
    <w:rsid w:val="00D618AA"/>
    <w:rsid w:val="00D61A18"/>
    <w:rsid w:val="00D632E9"/>
    <w:rsid w:val="00D6340B"/>
    <w:rsid w:val="00D63907"/>
    <w:rsid w:val="00D63AC1"/>
    <w:rsid w:val="00D6400E"/>
    <w:rsid w:val="00D644FE"/>
    <w:rsid w:val="00D65151"/>
    <w:rsid w:val="00D66244"/>
    <w:rsid w:val="00D66B8A"/>
    <w:rsid w:val="00D67168"/>
    <w:rsid w:val="00D67D3B"/>
    <w:rsid w:val="00D70466"/>
    <w:rsid w:val="00D709B1"/>
    <w:rsid w:val="00D71246"/>
    <w:rsid w:val="00D71637"/>
    <w:rsid w:val="00D71889"/>
    <w:rsid w:val="00D719F2"/>
    <w:rsid w:val="00D71DC4"/>
    <w:rsid w:val="00D71E9F"/>
    <w:rsid w:val="00D721B0"/>
    <w:rsid w:val="00D7274D"/>
    <w:rsid w:val="00D73BFA"/>
    <w:rsid w:val="00D73C3D"/>
    <w:rsid w:val="00D748A0"/>
    <w:rsid w:val="00D75014"/>
    <w:rsid w:val="00D750F7"/>
    <w:rsid w:val="00D75436"/>
    <w:rsid w:val="00D75ABF"/>
    <w:rsid w:val="00D75D4B"/>
    <w:rsid w:val="00D75DB9"/>
    <w:rsid w:val="00D76A9C"/>
    <w:rsid w:val="00D778D0"/>
    <w:rsid w:val="00D80166"/>
    <w:rsid w:val="00D80E35"/>
    <w:rsid w:val="00D80E75"/>
    <w:rsid w:val="00D81068"/>
    <w:rsid w:val="00D8132C"/>
    <w:rsid w:val="00D81707"/>
    <w:rsid w:val="00D819FD"/>
    <w:rsid w:val="00D81AD5"/>
    <w:rsid w:val="00D81C66"/>
    <w:rsid w:val="00D829A4"/>
    <w:rsid w:val="00D82BDE"/>
    <w:rsid w:val="00D82EA5"/>
    <w:rsid w:val="00D8329A"/>
    <w:rsid w:val="00D83314"/>
    <w:rsid w:val="00D8489E"/>
    <w:rsid w:val="00D84B4C"/>
    <w:rsid w:val="00D8508D"/>
    <w:rsid w:val="00D8515A"/>
    <w:rsid w:val="00D856A1"/>
    <w:rsid w:val="00D85726"/>
    <w:rsid w:val="00D85B9C"/>
    <w:rsid w:val="00D876E5"/>
    <w:rsid w:val="00D87DD7"/>
    <w:rsid w:val="00D905A6"/>
    <w:rsid w:val="00D9062C"/>
    <w:rsid w:val="00D906C8"/>
    <w:rsid w:val="00D91036"/>
    <w:rsid w:val="00D91080"/>
    <w:rsid w:val="00D9111B"/>
    <w:rsid w:val="00D9208B"/>
    <w:rsid w:val="00D9233C"/>
    <w:rsid w:val="00D92D9C"/>
    <w:rsid w:val="00D92FBD"/>
    <w:rsid w:val="00D93705"/>
    <w:rsid w:val="00D9470A"/>
    <w:rsid w:val="00D94E0C"/>
    <w:rsid w:val="00D95933"/>
    <w:rsid w:val="00D95A79"/>
    <w:rsid w:val="00D95AD5"/>
    <w:rsid w:val="00D95C18"/>
    <w:rsid w:val="00D961EE"/>
    <w:rsid w:val="00D968BA"/>
    <w:rsid w:val="00DA0539"/>
    <w:rsid w:val="00DA0C29"/>
    <w:rsid w:val="00DA1222"/>
    <w:rsid w:val="00DA146E"/>
    <w:rsid w:val="00DA1627"/>
    <w:rsid w:val="00DA1F92"/>
    <w:rsid w:val="00DA2076"/>
    <w:rsid w:val="00DA21D9"/>
    <w:rsid w:val="00DA252A"/>
    <w:rsid w:val="00DA2D3C"/>
    <w:rsid w:val="00DA31D9"/>
    <w:rsid w:val="00DA3360"/>
    <w:rsid w:val="00DA36D7"/>
    <w:rsid w:val="00DA3D9A"/>
    <w:rsid w:val="00DA3E5A"/>
    <w:rsid w:val="00DA40BD"/>
    <w:rsid w:val="00DA4406"/>
    <w:rsid w:val="00DA476A"/>
    <w:rsid w:val="00DA54FA"/>
    <w:rsid w:val="00DA57FB"/>
    <w:rsid w:val="00DB033E"/>
    <w:rsid w:val="00DB0CAC"/>
    <w:rsid w:val="00DB151A"/>
    <w:rsid w:val="00DB161D"/>
    <w:rsid w:val="00DB1778"/>
    <w:rsid w:val="00DB198A"/>
    <w:rsid w:val="00DB2AE3"/>
    <w:rsid w:val="00DB2EDC"/>
    <w:rsid w:val="00DB2F23"/>
    <w:rsid w:val="00DB3033"/>
    <w:rsid w:val="00DB4399"/>
    <w:rsid w:val="00DB44E0"/>
    <w:rsid w:val="00DB4D56"/>
    <w:rsid w:val="00DB53C0"/>
    <w:rsid w:val="00DB5D82"/>
    <w:rsid w:val="00DB629D"/>
    <w:rsid w:val="00DB64BA"/>
    <w:rsid w:val="00DB7146"/>
    <w:rsid w:val="00DB7A79"/>
    <w:rsid w:val="00DC0237"/>
    <w:rsid w:val="00DC0465"/>
    <w:rsid w:val="00DC0CBD"/>
    <w:rsid w:val="00DC1CEC"/>
    <w:rsid w:val="00DC1D2F"/>
    <w:rsid w:val="00DC1F95"/>
    <w:rsid w:val="00DC2B6D"/>
    <w:rsid w:val="00DC2E9F"/>
    <w:rsid w:val="00DC3C2B"/>
    <w:rsid w:val="00DC3CAE"/>
    <w:rsid w:val="00DC3EF4"/>
    <w:rsid w:val="00DC469A"/>
    <w:rsid w:val="00DC47DB"/>
    <w:rsid w:val="00DC4D34"/>
    <w:rsid w:val="00DC65F6"/>
    <w:rsid w:val="00DC68D2"/>
    <w:rsid w:val="00DC73EF"/>
    <w:rsid w:val="00DC783F"/>
    <w:rsid w:val="00DC7B38"/>
    <w:rsid w:val="00DC7C14"/>
    <w:rsid w:val="00DD0047"/>
    <w:rsid w:val="00DD02E8"/>
    <w:rsid w:val="00DD0340"/>
    <w:rsid w:val="00DD062B"/>
    <w:rsid w:val="00DD0641"/>
    <w:rsid w:val="00DD1665"/>
    <w:rsid w:val="00DD1C7F"/>
    <w:rsid w:val="00DD231C"/>
    <w:rsid w:val="00DD3815"/>
    <w:rsid w:val="00DD3D69"/>
    <w:rsid w:val="00DD3E6D"/>
    <w:rsid w:val="00DD4C6F"/>
    <w:rsid w:val="00DD50FD"/>
    <w:rsid w:val="00DD542A"/>
    <w:rsid w:val="00DD5D1E"/>
    <w:rsid w:val="00DD706D"/>
    <w:rsid w:val="00DD78E8"/>
    <w:rsid w:val="00DE08A9"/>
    <w:rsid w:val="00DE0C92"/>
    <w:rsid w:val="00DE132E"/>
    <w:rsid w:val="00DE1AAB"/>
    <w:rsid w:val="00DE1CBB"/>
    <w:rsid w:val="00DE296E"/>
    <w:rsid w:val="00DE2AE6"/>
    <w:rsid w:val="00DE2CB7"/>
    <w:rsid w:val="00DE2EAE"/>
    <w:rsid w:val="00DE36E9"/>
    <w:rsid w:val="00DE374D"/>
    <w:rsid w:val="00DE3D85"/>
    <w:rsid w:val="00DE3F2A"/>
    <w:rsid w:val="00DE4B37"/>
    <w:rsid w:val="00DE4E8A"/>
    <w:rsid w:val="00DE50D9"/>
    <w:rsid w:val="00DE5108"/>
    <w:rsid w:val="00DE6A53"/>
    <w:rsid w:val="00DE6B18"/>
    <w:rsid w:val="00DE6CC9"/>
    <w:rsid w:val="00DE78C1"/>
    <w:rsid w:val="00DE78E5"/>
    <w:rsid w:val="00DE7B41"/>
    <w:rsid w:val="00DF016B"/>
    <w:rsid w:val="00DF0AB1"/>
    <w:rsid w:val="00DF0D60"/>
    <w:rsid w:val="00DF0E1D"/>
    <w:rsid w:val="00DF19CE"/>
    <w:rsid w:val="00DF2238"/>
    <w:rsid w:val="00DF2664"/>
    <w:rsid w:val="00DF2B76"/>
    <w:rsid w:val="00DF2EC1"/>
    <w:rsid w:val="00DF3751"/>
    <w:rsid w:val="00DF3D67"/>
    <w:rsid w:val="00DF5C05"/>
    <w:rsid w:val="00DF5D48"/>
    <w:rsid w:val="00DF7417"/>
    <w:rsid w:val="00DF78D5"/>
    <w:rsid w:val="00DF7AA6"/>
    <w:rsid w:val="00DF7F6C"/>
    <w:rsid w:val="00E001B9"/>
    <w:rsid w:val="00E00825"/>
    <w:rsid w:val="00E00B38"/>
    <w:rsid w:val="00E00D1A"/>
    <w:rsid w:val="00E01888"/>
    <w:rsid w:val="00E01EB7"/>
    <w:rsid w:val="00E02304"/>
    <w:rsid w:val="00E02AC4"/>
    <w:rsid w:val="00E0486C"/>
    <w:rsid w:val="00E053C8"/>
    <w:rsid w:val="00E06D5C"/>
    <w:rsid w:val="00E07AB4"/>
    <w:rsid w:val="00E1000F"/>
    <w:rsid w:val="00E1021E"/>
    <w:rsid w:val="00E10481"/>
    <w:rsid w:val="00E10980"/>
    <w:rsid w:val="00E1219F"/>
    <w:rsid w:val="00E122B4"/>
    <w:rsid w:val="00E12AB7"/>
    <w:rsid w:val="00E13433"/>
    <w:rsid w:val="00E13505"/>
    <w:rsid w:val="00E13E5D"/>
    <w:rsid w:val="00E142CD"/>
    <w:rsid w:val="00E149E3"/>
    <w:rsid w:val="00E14DE8"/>
    <w:rsid w:val="00E152F6"/>
    <w:rsid w:val="00E1548E"/>
    <w:rsid w:val="00E157D1"/>
    <w:rsid w:val="00E16E4F"/>
    <w:rsid w:val="00E16E93"/>
    <w:rsid w:val="00E20307"/>
    <w:rsid w:val="00E21070"/>
    <w:rsid w:val="00E210C4"/>
    <w:rsid w:val="00E2123D"/>
    <w:rsid w:val="00E2210A"/>
    <w:rsid w:val="00E223DE"/>
    <w:rsid w:val="00E224B4"/>
    <w:rsid w:val="00E22530"/>
    <w:rsid w:val="00E22589"/>
    <w:rsid w:val="00E22952"/>
    <w:rsid w:val="00E229FB"/>
    <w:rsid w:val="00E22E9E"/>
    <w:rsid w:val="00E239A4"/>
    <w:rsid w:val="00E23D86"/>
    <w:rsid w:val="00E24087"/>
    <w:rsid w:val="00E250F8"/>
    <w:rsid w:val="00E2545B"/>
    <w:rsid w:val="00E25F9A"/>
    <w:rsid w:val="00E266F9"/>
    <w:rsid w:val="00E26B5A"/>
    <w:rsid w:val="00E26F7D"/>
    <w:rsid w:val="00E27506"/>
    <w:rsid w:val="00E27921"/>
    <w:rsid w:val="00E279D3"/>
    <w:rsid w:val="00E27C44"/>
    <w:rsid w:val="00E3072C"/>
    <w:rsid w:val="00E316C7"/>
    <w:rsid w:val="00E31E03"/>
    <w:rsid w:val="00E31E30"/>
    <w:rsid w:val="00E339A8"/>
    <w:rsid w:val="00E33AC8"/>
    <w:rsid w:val="00E33DE0"/>
    <w:rsid w:val="00E33F8E"/>
    <w:rsid w:val="00E340C2"/>
    <w:rsid w:val="00E3415C"/>
    <w:rsid w:val="00E34351"/>
    <w:rsid w:val="00E35199"/>
    <w:rsid w:val="00E353BF"/>
    <w:rsid w:val="00E35660"/>
    <w:rsid w:val="00E35910"/>
    <w:rsid w:val="00E359BD"/>
    <w:rsid w:val="00E35D36"/>
    <w:rsid w:val="00E35FEF"/>
    <w:rsid w:val="00E3637F"/>
    <w:rsid w:val="00E36449"/>
    <w:rsid w:val="00E365FE"/>
    <w:rsid w:val="00E366A3"/>
    <w:rsid w:val="00E36791"/>
    <w:rsid w:val="00E36E3A"/>
    <w:rsid w:val="00E378BB"/>
    <w:rsid w:val="00E406AE"/>
    <w:rsid w:val="00E4129F"/>
    <w:rsid w:val="00E41442"/>
    <w:rsid w:val="00E414BF"/>
    <w:rsid w:val="00E419BB"/>
    <w:rsid w:val="00E41AF5"/>
    <w:rsid w:val="00E4223D"/>
    <w:rsid w:val="00E422DA"/>
    <w:rsid w:val="00E42F89"/>
    <w:rsid w:val="00E4386B"/>
    <w:rsid w:val="00E43DCB"/>
    <w:rsid w:val="00E441A7"/>
    <w:rsid w:val="00E446FE"/>
    <w:rsid w:val="00E447CB"/>
    <w:rsid w:val="00E449CD"/>
    <w:rsid w:val="00E45A4A"/>
    <w:rsid w:val="00E45BA4"/>
    <w:rsid w:val="00E45D9A"/>
    <w:rsid w:val="00E46941"/>
    <w:rsid w:val="00E469DF"/>
    <w:rsid w:val="00E46F2A"/>
    <w:rsid w:val="00E46F65"/>
    <w:rsid w:val="00E47180"/>
    <w:rsid w:val="00E4741F"/>
    <w:rsid w:val="00E47E5B"/>
    <w:rsid w:val="00E50FBA"/>
    <w:rsid w:val="00E52593"/>
    <w:rsid w:val="00E525B9"/>
    <w:rsid w:val="00E52BBC"/>
    <w:rsid w:val="00E52D9E"/>
    <w:rsid w:val="00E530A4"/>
    <w:rsid w:val="00E53944"/>
    <w:rsid w:val="00E53B4E"/>
    <w:rsid w:val="00E53EFF"/>
    <w:rsid w:val="00E550C8"/>
    <w:rsid w:val="00E55219"/>
    <w:rsid w:val="00E558D1"/>
    <w:rsid w:val="00E55A21"/>
    <w:rsid w:val="00E55AA8"/>
    <w:rsid w:val="00E566CD"/>
    <w:rsid w:val="00E56A6E"/>
    <w:rsid w:val="00E56D87"/>
    <w:rsid w:val="00E56DB7"/>
    <w:rsid w:val="00E57C47"/>
    <w:rsid w:val="00E60917"/>
    <w:rsid w:val="00E61137"/>
    <w:rsid w:val="00E616BD"/>
    <w:rsid w:val="00E62517"/>
    <w:rsid w:val="00E62E1A"/>
    <w:rsid w:val="00E631DC"/>
    <w:rsid w:val="00E64074"/>
    <w:rsid w:val="00E64E3F"/>
    <w:rsid w:val="00E64F48"/>
    <w:rsid w:val="00E65027"/>
    <w:rsid w:val="00E65F7E"/>
    <w:rsid w:val="00E66340"/>
    <w:rsid w:val="00E66399"/>
    <w:rsid w:val="00E66722"/>
    <w:rsid w:val="00E667FF"/>
    <w:rsid w:val="00E6687F"/>
    <w:rsid w:val="00E675EC"/>
    <w:rsid w:val="00E700B0"/>
    <w:rsid w:val="00E71506"/>
    <w:rsid w:val="00E720FF"/>
    <w:rsid w:val="00E728B4"/>
    <w:rsid w:val="00E72CFC"/>
    <w:rsid w:val="00E72DA7"/>
    <w:rsid w:val="00E73B20"/>
    <w:rsid w:val="00E73F49"/>
    <w:rsid w:val="00E74124"/>
    <w:rsid w:val="00E742A3"/>
    <w:rsid w:val="00E74EC2"/>
    <w:rsid w:val="00E75442"/>
    <w:rsid w:val="00E75704"/>
    <w:rsid w:val="00E76178"/>
    <w:rsid w:val="00E766DF"/>
    <w:rsid w:val="00E7687F"/>
    <w:rsid w:val="00E76B45"/>
    <w:rsid w:val="00E80710"/>
    <w:rsid w:val="00E807B0"/>
    <w:rsid w:val="00E80866"/>
    <w:rsid w:val="00E80B19"/>
    <w:rsid w:val="00E8139E"/>
    <w:rsid w:val="00E8194E"/>
    <w:rsid w:val="00E81B81"/>
    <w:rsid w:val="00E81BD7"/>
    <w:rsid w:val="00E820FD"/>
    <w:rsid w:val="00E821E4"/>
    <w:rsid w:val="00E82463"/>
    <w:rsid w:val="00E82762"/>
    <w:rsid w:val="00E83639"/>
    <w:rsid w:val="00E83D17"/>
    <w:rsid w:val="00E8494D"/>
    <w:rsid w:val="00E849A7"/>
    <w:rsid w:val="00E85356"/>
    <w:rsid w:val="00E85425"/>
    <w:rsid w:val="00E85C20"/>
    <w:rsid w:val="00E865D2"/>
    <w:rsid w:val="00E86D09"/>
    <w:rsid w:val="00E87079"/>
    <w:rsid w:val="00E87218"/>
    <w:rsid w:val="00E90620"/>
    <w:rsid w:val="00E90850"/>
    <w:rsid w:val="00E90A79"/>
    <w:rsid w:val="00E90E09"/>
    <w:rsid w:val="00E90F5F"/>
    <w:rsid w:val="00E9163D"/>
    <w:rsid w:val="00E91E3F"/>
    <w:rsid w:val="00E920AB"/>
    <w:rsid w:val="00E920C4"/>
    <w:rsid w:val="00E921A4"/>
    <w:rsid w:val="00E9351C"/>
    <w:rsid w:val="00E93A73"/>
    <w:rsid w:val="00E9406A"/>
    <w:rsid w:val="00E945AA"/>
    <w:rsid w:val="00E94659"/>
    <w:rsid w:val="00E94DF8"/>
    <w:rsid w:val="00E9524F"/>
    <w:rsid w:val="00E9527F"/>
    <w:rsid w:val="00E957EF"/>
    <w:rsid w:val="00E96253"/>
    <w:rsid w:val="00E966B2"/>
    <w:rsid w:val="00E96C98"/>
    <w:rsid w:val="00E96FEE"/>
    <w:rsid w:val="00E97EDF"/>
    <w:rsid w:val="00EA099D"/>
    <w:rsid w:val="00EA0E7E"/>
    <w:rsid w:val="00EA0EEE"/>
    <w:rsid w:val="00EA1166"/>
    <w:rsid w:val="00EA1CB0"/>
    <w:rsid w:val="00EA1E70"/>
    <w:rsid w:val="00EA2FCF"/>
    <w:rsid w:val="00EA30C1"/>
    <w:rsid w:val="00EA3144"/>
    <w:rsid w:val="00EA373C"/>
    <w:rsid w:val="00EA3A40"/>
    <w:rsid w:val="00EA3A92"/>
    <w:rsid w:val="00EA3E36"/>
    <w:rsid w:val="00EA519D"/>
    <w:rsid w:val="00EA52BF"/>
    <w:rsid w:val="00EA5415"/>
    <w:rsid w:val="00EA7203"/>
    <w:rsid w:val="00EA7941"/>
    <w:rsid w:val="00EA7C28"/>
    <w:rsid w:val="00EA7FD5"/>
    <w:rsid w:val="00EB0FA8"/>
    <w:rsid w:val="00EB1A12"/>
    <w:rsid w:val="00EB23F2"/>
    <w:rsid w:val="00EB25C6"/>
    <w:rsid w:val="00EB2644"/>
    <w:rsid w:val="00EB290B"/>
    <w:rsid w:val="00EB2953"/>
    <w:rsid w:val="00EB2E48"/>
    <w:rsid w:val="00EB2FAD"/>
    <w:rsid w:val="00EB34C9"/>
    <w:rsid w:val="00EB3792"/>
    <w:rsid w:val="00EB3AF7"/>
    <w:rsid w:val="00EB3C6F"/>
    <w:rsid w:val="00EB3F6B"/>
    <w:rsid w:val="00EB41A1"/>
    <w:rsid w:val="00EB4360"/>
    <w:rsid w:val="00EB4747"/>
    <w:rsid w:val="00EB49FF"/>
    <w:rsid w:val="00EB4AA3"/>
    <w:rsid w:val="00EB616F"/>
    <w:rsid w:val="00EB64B7"/>
    <w:rsid w:val="00EC0772"/>
    <w:rsid w:val="00EC0CEE"/>
    <w:rsid w:val="00EC0E06"/>
    <w:rsid w:val="00EC0E48"/>
    <w:rsid w:val="00EC12B1"/>
    <w:rsid w:val="00EC1C51"/>
    <w:rsid w:val="00EC24A7"/>
    <w:rsid w:val="00EC31E6"/>
    <w:rsid w:val="00EC331C"/>
    <w:rsid w:val="00EC41E8"/>
    <w:rsid w:val="00EC4971"/>
    <w:rsid w:val="00EC4A82"/>
    <w:rsid w:val="00EC4F74"/>
    <w:rsid w:val="00EC5387"/>
    <w:rsid w:val="00EC5636"/>
    <w:rsid w:val="00EC5F7F"/>
    <w:rsid w:val="00EC5FC8"/>
    <w:rsid w:val="00EC6C61"/>
    <w:rsid w:val="00EC73ED"/>
    <w:rsid w:val="00ED056D"/>
    <w:rsid w:val="00ED07D1"/>
    <w:rsid w:val="00ED0862"/>
    <w:rsid w:val="00ED14D2"/>
    <w:rsid w:val="00ED217B"/>
    <w:rsid w:val="00ED2412"/>
    <w:rsid w:val="00ED2C6B"/>
    <w:rsid w:val="00ED2E80"/>
    <w:rsid w:val="00ED3497"/>
    <w:rsid w:val="00ED358F"/>
    <w:rsid w:val="00ED37A1"/>
    <w:rsid w:val="00ED3CAB"/>
    <w:rsid w:val="00ED47AD"/>
    <w:rsid w:val="00ED4B25"/>
    <w:rsid w:val="00ED5645"/>
    <w:rsid w:val="00ED59F0"/>
    <w:rsid w:val="00ED6144"/>
    <w:rsid w:val="00ED623F"/>
    <w:rsid w:val="00ED6417"/>
    <w:rsid w:val="00ED6C84"/>
    <w:rsid w:val="00ED75FB"/>
    <w:rsid w:val="00ED7D76"/>
    <w:rsid w:val="00EE002D"/>
    <w:rsid w:val="00EE139C"/>
    <w:rsid w:val="00EE168B"/>
    <w:rsid w:val="00EE2256"/>
    <w:rsid w:val="00EE29FF"/>
    <w:rsid w:val="00EE2B06"/>
    <w:rsid w:val="00EE36FC"/>
    <w:rsid w:val="00EE3824"/>
    <w:rsid w:val="00EE389B"/>
    <w:rsid w:val="00EE38F5"/>
    <w:rsid w:val="00EE3FF8"/>
    <w:rsid w:val="00EE44C5"/>
    <w:rsid w:val="00EE4951"/>
    <w:rsid w:val="00EE4BFA"/>
    <w:rsid w:val="00EE544F"/>
    <w:rsid w:val="00EE66DD"/>
    <w:rsid w:val="00EE73CA"/>
    <w:rsid w:val="00EF0322"/>
    <w:rsid w:val="00EF0470"/>
    <w:rsid w:val="00EF192A"/>
    <w:rsid w:val="00EF1B68"/>
    <w:rsid w:val="00EF24A5"/>
    <w:rsid w:val="00EF24F0"/>
    <w:rsid w:val="00EF3473"/>
    <w:rsid w:val="00EF3A56"/>
    <w:rsid w:val="00EF3EB9"/>
    <w:rsid w:val="00EF3F11"/>
    <w:rsid w:val="00EF474A"/>
    <w:rsid w:val="00EF556F"/>
    <w:rsid w:val="00EF651B"/>
    <w:rsid w:val="00EF7265"/>
    <w:rsid w:val="00F011F1"/>
    <w:rsid w:val="00F017A0"/>
    <w:rsid w:val="00F026CB"/>
    <w:rsid w:val="00F02962"/>
    <w:rsid w:val="00F032EE"/>
    <w:rsid w:val="00F03553"/>
    <w:rsid w:val="00F03C55"/>
    <w:rsid w:val="00F04466"/>
    <w:rsid w:val="00F055BD"/>
    <w:rsid w:val="00F06BBF"/>
    <w:rsid w:val="00F071D2"/>
    <w:rsid w:val="00F078ED"/>
    <w:rsid w:val="00F07E9A"/>
    <w:rsid w:val="00F10A92"/>
    <w:rsid w:val="00F10FA9"/>
    <w:rsid w:val="00F116FC"/>
    <w:rsid w:val="00F118F3"/>
    <w:rsid w:val="00F12078"/>
    <w:rsid w:val="00F121D5"/>
    <w:rsid w:val="00F12577"/>
    <w:rsid w:val="00F12C41"/>
    <w:rsid w:val="00F13300"/>
    <w:rsid w:val="00F1331A"/>
    <w:rsid w:val="00F133EF"/>
    <w:rsid w:val="00F13577"/>
    <w:rsid w:val="00F13BBE"/>
    <w:rsid w:val="00F1558E"/>
    <w:rsid w:val="00F16019"/>
    <w:rsid w:val="00F16A82"/>
    <w:rsid w:val="00F17135"/>
    <w:rsid w:val="00F176DC"/>
    <w:rsid w:val="00F208ED"/>
    <w:rsid w:val="00F209C1"/>
    <w:rsid w:val="00F20A55"/>
    <w:rsid w:val="00F21395"/>
    <w:rsid w:val="00F214B2"/>
    <w:rsid w:val="00F21937"/>
    <w:rsid w:val="00F21AFD"/>
    <w:rsid w:val="00F21CD9"/>
    <w:rsid w:val="00F22C16"/>
    <w:rsid w:val="00F22F86"/>
    <w:rsid w:val="00F2319C"/>
    <w:rsid w:val="00F234EA"/>
    <w:rsid w:val="00F23791"/>
    <w:rsid w:val="00F23B6E"/>
    <w:rsid w:val="00F23BE0"/>
    <w:rsid w:val="00F24AF5"/>
    <w:rsid w:val="00F24DF4"/>
    <w:rsid w:val="00F256E5"/>
    <w:rsid w:val="00F25A16"/>
    <w:rsid w:val="00F25A81"/>
    <w:rsid w:val="00F25AF3"/>
    <w:rsid w:val="00F26F38"/>
    <w:rsid w:val="00F27178"/>
    <w:rsid w:val="00F27957"/>
    <w:rsid w:val="00F30BA5"/>
    <w:rsid w:val="00F30F41"/>
    <w:rsid w:val="00F30F4D"/>
    <w:rsid w:val="00F3195D"/>
    <w:rsid w:val="00F31C6D"/>
    <w:rsid w:val="00F32540"/>
    <w:rsid w:val="00F32768"/>
    <w:rsid w:val="00F328CE"/>
    <w:rsid w:val="00F33710"/>
    <w:rsid w:val="00F33BE8"/>
    <w:rsid w:val="00F33E66"/>
    <w:rsid w:val="00F34104"/>
    <w:rsid w:val="00F34441"/>
    <w:rsid w:val="00F34476"/>
    <w:rsid w:val="00F3463A"/>
    <w:rsid w:val="00F34867"/>
    <w:rsid w:val="00F34BC6"/>
    <w:rsid w:val="00F351D3"/>
    <w:rsid w:val="00F3631F"/>
    <w:rsid w:val="00F36741"/>
    <w:rsid w:val="00F36ACC"/>
    <w:rsid w:val="00F36FF0"/>
    <w:rsid w:val="00F37779"/>
    <w:rsid w:val="00F3782D"/>
    <w:rsid w:val="00F37BD0"/>
    <w:rsid w:val="00F40225"/>
    <w:rsid w:val="00F411BE"/>
    <w:rsid w:val="00F412DA"/>
    <w:rsid w:val="00F42176"/>
    <w:rsid w:val="00F4223A"/>
    <w:rsid w:val="00F42465"/>
    <w:rsid w:val="00F428E3"/>
    <w:rsid w:val="00F4317B"/>
    <w:rsid w:val="00F4335E"/>
    <w:rsid w:val="00F43DB5"/>
    <w:rsid w:val="00F44225"/>
    <w:rsid w:val="00F4428F"/>
    <w:rsid w:val="00F459CA"/>
    <w:rsid w:val="00F45C93"/>
    <w:rsid w:val="00F478E4"/>
    <w:rsid w:val="00F5093D"/>
    <w:rsid w:val="00F50A87"/>
    <w:rsid w:val="00F50F3E"/>
    <w:rsid w:val="00F5190F"/>
    <w:rsid w:val="00F519D5"/>
    <w:rsid w:val="00F53414"/>
    <w:rsid w:val="00F53ACB"/>
    <w:rsid w:val="00F53CD8"/>
    <w:rsid w:val="00F53F1D"/>
    <w:rsid w:val="00F53F5D"/>
    <w:rsid w:val="00F54079"/>
    <w:rsid w:val="00F5505A"/>
    <w:rsid w:val="00F55315"/>
    <w:rsid w:val="00F55576"/>
    <w:rsid w:val="00F55EA4"/>
    <w:rsid w:val="00F55EAA"/>
    <w:rsid w:val="00F55F40"/>
    <w:rsid w:val="00F55F98"/>
    <w:rsid w:val="00F57CA0"/>
    <w:rsid w:val="00F6063E"/>
    <w:rsid w:val="00F60C0D"/>
    <w:rsid w:val="00F613FF"/>
    <w:rsid w:val="00F6190E"/>
    <w:rsid w:val="00F61935"/>
    <w:rsid w:val="00F61AE1"/>
    <w:rsid w:val="00F61DEC"/>
    <w:rsid w:val="00F63675"/>
    <w:rsid w:val="00F63C1A"/>
    <w:rsid w:val="00F64AE2"/>
    <w:rsid w:val="00F64C3F"/>
    <w:rsid w:val="00F6663C"/>
    <w:rsid w:val="00F66C8C"/>
    <w:rsid w:val="00F66F74"/>
    <w:rsid w:val="00F670F8"/>
    <w:rsid w:val="00F6719D"/>
    <w:rsid w:val="00F676EF"/>
    <w:rsid w:val="00F677C6"/>
    <w:rsid w:val="00F67810"/>
    <w:rsid w:val="00F70640"/>
    <w:rsid w:val="00F710A5"/>
    <w:rsid w:val="00F7166E"/>
    <w:rsid w:val="00F71762"/>
    <w:rsid w:val="00F7211D"/>
    <w:rsid w:val="00F72274"/>
    <w:rsid w:val="00F72B9D"/>
    <w:rsid w:val="00F737B9"/>
    <w:rsid w:val="00F737D4"/>
    <w:rsid w:val="00F73AB2"/>
    <w:rsid w:val="00F74689"/>
    <w:rsid w:val="00F757D1"/>
    <w:rsid w:val="00F75A19"/>
    <w:rsid w:val="00F75E3F"/>
    <w:rsid w:val="00F75F29"/>
    <w:rsid w:val="00F779A5"/>
    <w:rsid w:val="00F77D1B"/>
    <w:rsid w:val="00F77ED9"/>
    <w:rsid w:val="00F8001C"/>
    <w:rsid w:val="00F810AE"/>
    <w:rsid w:val="00F813E1"/>
    <w:rsid w:val="00F81946"/>
    <w:rsid w:val="00F81E45"/>
    <w:rsid w:val="00F82FD4"/>
    <w:rsid w:val="00F831D2"/>
    <w:rsid w:val="00F83A94"/>
    <w:rsid w:val="00F83FD1"/>
    <w:rsid w:val="00F8431B"/>
    <w:rsid w:val="00F84415"/>
    <w:rsid w:val="00F847E8"/>
    <w:rsid w:val="00F84989"/>
    <w:rsid w:val="00F85A52"/>
    <w:rsid w:val="00F86450"/>
    <w:rsid w:val="00F86D04"/>
    <w:rsid w:val="00F87573"/>
    <w:rsid w:val="00F87837"/>
    <w:rsid w:val="00F87A6F"/>
    <w:rsid w:val="00F87B39"/>
    <w:rsid w:val="00F87DFE"/>
    <w:rsid w:val="00F910D6"/>
    <w:rsid w:val="00F91167"/>
    <w:rsid w:val="00F919A1"/>
    <w:rsid w:val="00F91B27"/>
    <w:rsid w:val="00F91DDE"/>
    <w:rsid w:val="00F92787"/>
    <w:rsid w:val="00F927C6"/>
    <w:rsid w:val="00F92E36"/>
    <w:rsid w:val="00F92F98"/>
    <w:rsid w:val="00F9344C"/>
    <w:rsid w:val="00F9346D"/>
    <w:rsid w:val="00F93650"/>
    <w:rsid w:val="00F937B9"/>
    <w:rsid w:val="00F93B2B"/>
    <w:rsid w:val="00F9449C"/>
    <w:rsid w:val="00F94546"/>
    <w:rsid w:val="00F9468B"/>
    <w:rsid w:val="00F949CA"/>
    <w:rsid w:val="00F949FF"/>
    <w:rsid w:val="00F94ED3"/>
    <w:rsid w:val="00F9521F"/>
    <w:rsid w:val="00F95C1F"/>
    <w:rsid w:val="00F95F48"/>
    <w:rsid w:val="00F966E3"/>
    <w:rsid w:val="00F96E70"/>
    <w:rsid w:val="00F96F9E"/>
    <w:rsid w:val="00F97029"/>
    <w:rsid w:val="00F97A95"/>
    <w:rsid w:val="00F97D1F"/>
    <w:rsid w:val="00FA0377"/>
    <w:rsid w:val="00FA068E"/>
    <w:rsid w:val="00FA1C65"/>
    <w:rsid w:val="00FA20C8"/>
    <w:rsid w:val="00FA20E9"/>
    <w:rsid w:val="00FA2E1E"/>
    <w:rsid w:val="00FA301F"/>
    <w:rsid w:val="00FA3AFA"/>
    <w:rsid w:val="00FA3E67"/>
    <w:rsid w:val="00FA3EC8"/>
    <w:rsid w:val="00FA415F"/>
    <w:rsid w:val="00FA4624"/>
    <w:rsid w:val="00FA498A"/>
    <w:rsid w:val="00FA4BF2"/>
    <w:rsid w:val="00FA59FF"/>
    <w:rsid w:val="00FA5C40"/>
    <w:rsid w:val="00FA6626"/>
    <w:rsid w:val="00FA66AF"/>
    <w:rsid w:val="00FA6CFC"/>
    <w:rsid w:val="00FA743E"/>
    <w:rsid w:val="00FA75B5"/>
    <w:rsid w:val="00FA78D7"/>
    <w:rsid w:val="00FA7AF6"/>
    <w:rsid w:val="00FA7BA3"/>
    <w:rsid w:val="00FB02E2"/>
    <w:rsid w:val="00FB0618"/>
    <w:rsid w:val="00FB0D02"/>
    <w:rsid w:val="00FB0F44"/>
    <w:rsid w:val="00FB11C1"/>
    <w:rsid w:val="00FB1B0C"/>
    <w:rsid w:val="00FB22D2"/>
    <w:rsid w:val="00FB2589"/>
    <w:rsid w:val="00FB3361"/>
    <w:rsid w:val="00FB3392"/>
    <w:rsid w:val="00FB33E5"/>
    <w:rsid w:val="00FB3CEB"/>
    <w:rsid w:val="00FB3E90"/>
    <w:rsid w:val="00FB4D74"/>
    <w:rsid w:val="00FB51C3"/>
    <w:rsid w:val="00FB570E"/>
    <w:rsid w:val="00FB58B7"/>
    <w:rsid w:val="00FB6774"/>
    <w:rsid w:val="00FC00F6"/>
    <w:rsid w:val="00FC0976"/>
    <w:rsid w:val="00FC17E1"/>
    <w:rsid w:val="00FC197B"/>
    <w:rsid w:val="00FC19C0"/>
    <w:rsid w:val="00FC1D25"/>
    <w:rsid w:val="00FC2501"/>
    <w:rsid w:val="00FC2605"/>
    <w:rsid w:val="00FC2811"/>
    <w:rsid w:val="00FC2A56"/>
    <w:rsid w:val="00FC2FDF"/>
    <w:rsid w:val="00FC35ED"/>
    <w:rsid w:val="00FC36D1"/>
    <w:rsid w:val="00FC4B96"/>
    <w:rsid w:val="00FC532E"/>
    <w:rsid w:val="00FC5702"/>
    <w:rsid w:val="00FC59FB"/>
    <w:rsid w:val="00FC65C6"/>
    <w:rsid w:val="00FC66A4"/>
    <w:rsid w:val="00FC70EF"/>
    <w:rsid w:val="00FC7AEB"/>
    <w:rsid w:val="00FC7D52"/>
    <w:rsid w:val="00FD0056"/>
    <w:rsid w:val="00FD035F"/>
    <w:rsid w:val="00FD0CFE"/>
    <w:rsid w:val="00FD251A"/>
    <w:rsid w:val="00FD35CC"/>
    <w:rsid w:val="00FD3A7D"/>
    <w:rsid w:val="00FD43D5"/>
    <w:rsid w:val="00FD4A9F"/>
    <w:rsid w:val="00FD667E"/>
    <w:rsid w:val="00FD695E"/>
    <w:rsid w:val="00FD6C7B"/>
    <w:rsid w:val="00FD6C93"/>
    <w:rsid w:val="00FD6EE5"/>
    <w:rsid w:val="00FD7613"/>
    <w:rsid w:val="00FE0C2A"/>
    <w:rsid w:val="00FE0CBD"/>
    <w:rsid w:val="00FE0FCA"/>
    <w:rsid w:val="00FE1212"/>
    <w:rsid w:val="00FE140E"/>
    <w:rsid w:val="00FE17C7"/>
    <w:rsid w:val="00FE1921"/>
    <w:rsid w:val="00FE49D2"/>
    <w:rsid w:val="00FE4EC8"/>
    <w:rsid w:val="00FE5AC1"/>
    <w:rsid w:val="00FE5C83"/>
    <w:rsid w:val="00FE68AC"/>
    <w:rsid w:val="00FE6DFB"/>
    <w:rsid w:val="00FE72A6"/>
    <w:rsid w:val="00FE7E9A"/>
    <w:rsid w:val="00FF0199"/>
    <w:rsid w:val="00FF06AD"/>
    <w:rsid w:val="00FF0B04"/>
    <w:rsid w:val="00FF1106"/>
    <w:rsid w:val="00FF1D5A"/>
    <w:rsid w:val="00FF23EE"/>
    <w:rsid w:val="00FF3616"/>
    <w:rsid w:val="00FF384E"/>
    <w:rsid w:val="00FF4266"/>
    <w:rsid w:val="00FF4560"/>
    <w:rsid w:val="00FF4635"/>
    <w:rsid w:val="00FF4689"/>
    <w:rsid w:val="00FF4732"/>
    <w:rsid w:val="00FF503C"/>
    <w:rsid w:val="00FF641C"/>
    <w:rsid w:val="00FF6C2A"/>
    <w:rsid w:val="00FF797F"/>
    <w:rsid w:val="00FF7CED"/>
    <w:rsid w:val="00FF7F0C"/>
    <w:rsid w:val="018A6D09"/>
    <w:rsid w:val="0253C96B"/>
    <w:rsid w:val="033BFE0D"/>
    <w:rsid w:val="03EB5436"/>
    <w:rsid w:val="0486ECB0"/>
    <w:rsid w:val="04C6B139"/>
    <w:rsid w:val="05AF2E54"/>
    <w:rsid w:val="05B6691A"/>
    <w:rsid w:val="05ECB724"/>
    <w:rsid w:val="06849F60"/>
    <w:rsid w:val="06F3E995"/>
    <w:rsid w:val="071979F9"/>
    <w:rsid w:val="074672DE"/>
    <w:rsid w:val="07BC9AF2"/>
    <w:rsid w:val="07D997CB"/>
    <w:rsid w:val="089CC803"/>
    <w:rsid w:val="089F27E8"/>
    <w:rsid w:val="099B35FF"/>
    <w:rsid w:val="0A593B90"/>
    <w:rsid w:val="0B8042EC"/>
    <w:rsid w:val="0C7C08F9"/>
    <w:rsid w:val="0CBF4A55"/>
    <w:rsid w:val="0CDF327F"/>
    <w:rsid w:val="0D325249"/>
    <w:rsid w:val="0D54A959"/>
    <w:rsid w:val="0D5D996C"/>
    <w:rsid w:val="0DF7CD84"/>
    <w:rsid w:val="0FA2C2B8"/>
    <w:rsid w:val="104E7A7A"/>
    <w:rsid w:val="105487AF"/>
    <w:rsid w:val="107A43BA"/>
    <w:rsid w:val="10ECA61B"/>
    <w:rsid w:val="10FD9E74"/>
    <w:rsid w:val="1115A6D6"/>
    <w:rsid w:val="114370FF"/>
    <w:rsid w:val="114715D4"/>
    <w:rsid w:val="116D820F"/>
    <w:rsid w:val="11C34D3E"/>
    <w:rsid w:val="120AED70"/>
    <w:rsid w:val="12B50407"/>
    <w:rsid w:val="13724C91"/>
    <w:rsid w:val="13BF7B4C"/>
    <w:rsid w:val="14A098C2"/>
    <w:rsid w:val="15664D71"/>
    <w:rsid w:val="1579C2B7"/>
    <w:rsid w:val="167071B3"/>
    <w:rsid w:val="16AEC92A"/>
    <w:rsid w:val="16BB8884"/>
    <w:rsid w:val="16D3E252"/>
    <w:rsid w:val="16D9AD5C"/>
    <w:rsid w:val="17AC5A6C"/>
    <w:rsid w:val="19A9944F"/>
    <w:rsid w:val="19C00FC3"/>
    <w:rsid w:val="1A88F9A0"/>
    <w:rsid w:val="1A9C7A47"/>
    <w:rsid w:val="1B66AC69"/>
    <w:rsid w:val="1B873AAC"/>
    <w:rsid w:val="1BCC9B9A"/>
    <w:rsid w:val="1BE5360D"/>
    <w:rsid w:val="1D4D6E41"/>
    <w:rsid w:val="1ED2AABC"/>
    <w:rsid w:val="1F49F83C"/>
    <w:rsid w:val="1F4EB301"/>
    <w:rsid w:val="1F6913EB"/>
    <w:rsid w:val="1F8ADA2B"/>
    <w:rsid w:val="1FC88DA7"/>
    <w:rsid w:val="1FD2FC03"/>
    <w:rsid w:val="1FE146B3"/>
    <w:rsid w:val="205789F9"/>
    <w:rsid w:val="209A87AF"/>
    <w:rsid w:val="20C6EBA5"/>
    <w:rsid w:val="2155DA44"/>
    <w:rsid w:val="221DC74B"/>
    <w:rsid w:val="225D171B"/>
    <w:rsid w:val="2263A16D"/>
    <w:rsid w:val="22A8D9A4"/>
    <w:rsid w:val="22E0F1A6"/>
    <w:rsid w:val="22FE1BEB"/>
    <w:rsid w:val="231C65CC"/>
    <w:rsid w:val="231D323E"/>
    <w:rsid w:val="2352F4BA"/>
    <w:rsid w:val="23B1757B"/>
    <w:rsid w:val="24490A78"/>
    <w:rsid w:val="24DF9FE9"/>
    <w:rsid w:val="259795E3"/>
    <w:rsid w:val="25FEA546"/>
    <w:rsid w:val="2604AE3D"/>
    <w:rsid w:val="289352AE"/>
    <w:rsid w:val="28E2884B"/>
    <w:rsid w:val="2955ACA5"/>
    <w:rsid w:val="29802FCD"/>
    <w:rsid w:val="29B30631"/>
    <w:rsid w:val="29FDAAB2"/>
    <w:rsid w:val="2A26DF92"/>
    <w:rsid w:val="2A848B5F"/>
    <w:rsid w:val="2B270314"/>
    <w:rsid w:val="2C2D0DD0"/>
    <w:rsid w:val="2CBA2C16"/>
    <w:rsid w:val="2D85DD0B"/>
    <w:rsid w:val="2D8CD0E7"/>
    <w:rsid w:val="2DD125C6"/>
    <w:rsid w:val="2E39AD40"/>
    <w:rsid w:val="2E9F9EE1"/>
    <w:rsid w:val="2EF27CDF"/>
    <w:rsid w:val="3027FA29"/>
    <w:rsid w:val="3091930B"/>
    <w:rsid w:val="30978335"/>
    <w:rsid w:val="30EF7B4A"/>
    <w:rsid w:val="31837382"/>
    <w:rsid w:val="3227439F"/>
    <w:rsid w:val="324BAE13"/>
    <w:rsid w:val="32C20056"/>
    <w:rsid w:val="337CD39F"/>
    <w:rsid w:val="344BFA65"/>
    <w:rsid w:val="349ED2F4"/>
    <w:rsid w:val="35394DD4"/>
    <w:rsid w:val="35F6C52B"/>
    <w:rsid w:val="362FED2F"/>
    <w:rsid w:val="37650092"/>
    <w:rsid w:val="3773F85D"/>
    <w:rsid w:val="38FF1B9E"/>
    <w:rsid w:val="395EF316"/>
    <w:rsid w:val="39CB864A"/>
    <w:rsid w:val="3A57DF22"/>
    <w:rsid w:val="3B923FDF"/>
    <w:rsid w:val="3BBEF847"/>
    <w:rsid w:val="3BDBCD69"/>
    <w:rsid w:val="3C7CE757"/>
    <w:rsid w:val="3C837934"/>
    <w:rsid w:val="3CC1A540"/>
    <w:rsid w:val="3DCED8C0"/>
    <w:rsid w:val="3E4E5C1E"/>
    <w:rsid w:val="3E588183"/>
    <w:rsid w:val="3F6F55DC"/>
    <w:rsid w:val="3F777780"/>
    <w:rsid w:val="3FD0AB15"/>
    <w:rsid w:val="409D841A"/>
    <w:rsid w:val="40DF645E"/>
    <w:rsid w:val="41EE674E"/>
    <w:rsid w:val="4202FD44"/>
    <w:rsid w:val="42D4623F"/>
    <w:rsid w:val="433D58E4"/>
    <w:rsid w:val="44520654"/>
    <w:rsid w:val="45DE8510"/>
    <w:rsid w:val="464376F9"/>
    <w:rsid w:val="46DFB8F6"/>
    <w:rsid w:val="4702B1C9"/>
    <w:rsid w:val="470BB907"/>
    <w:rsid w:val="4724D609"/>
    <w:rsid w:val="47F78319"/>
    <w:rsid w:val="486AD94B"/>
    <w:rsid w:val="4945A037"/>
    <w:rsid w:val="495B1AA8"/>
    <w:rsid w:val="4A4FE6B0"/>
    <w:rsid w:val="4C62D681"/>
    <w:rsid w:val="4C9541A8"/>
    <w:rsid w:val="4D999DE8"/>
    <w:rsid w:val="4DF73229"/>
    <w:rsid w:val="4E9EC7C5"/>
    <w:rsid w:val="4EF60042"/>
    <w:rsid w:val="4F6A8FFC"/>
    <w:rsid w:val="4FA7FC4C"/>
    <w:rsid w:val="4FEB046E"/>
    <w:rsid w:val="503A096E"/>
    <w:rsid w:val="50A7FD88"/>
    <w:rsid w:val="51640211"/>
    <w:rsid w:val="51A9F48C"/>
    <w:rsid w:val="526F2D21"/>
    <w:rsid w:val="529EA899"/>
    <w:rsid w:val="539C0D92"/>
    <w:rsid w:val="54EAB08B"/>
    <w:rsid w:val="55289D04"/>
    <w:rsid w:val="5548E168"/>
    <w:rsid w:val="5566E6E3"/>
    <w:rsid w:val="556DF3AE"/>
    <w:rsid w:val="5620AAA4"/>
    <w:rsid w:val="56444188"/>
    <w:rsid w:val="56803F31"/>
    <w:rsid w:val="56E4F306"/>
    <w:rsid w:val="57E7B3B1"/>
    <w:rsid w:val="58C38716"/>
    <w:rsid w:val="59AEF7DC"/>
    <w:rsid w:val="59C80BC2"/>
    <w:rsid w:val="5A020B07"/>
    <w:rsid w:val="5A5361BE"/>
    <w:rsid w:val="5A5AB3EC"/>
    <w:rsid w:val="5AEF740A"/>
    <w:rsid w:val="5B432E43"/>
    <w:rsid w:val="5B710824"/>
    <w:rsid w:val="5B7B8465"/>
    <w:rsid w:val="5B8B08DD"/>
    <w:rsid w:val="5C70582D"/>
    <w:rsid w:val="5C988A91"/>
    <w:rsid w:val="5C997F67"/>
    <w:rsid w:val="5D1C9C3E"/>
    <w:rsid w:val="5D416163"/>
    <w:rsid w:val="5D53231E"/>
    <w:rsid w:val="5DB90305"/>
    <w:rsid w:val="5E52FB5D"/>
    <w:rsid w:val="5ECB506A"/>
    <w:rsid w:val="5F2CFFE8"/>
    <w:rsid w:val="605C3FE3"/>
    <w:rsid w:val="606717FD"/>
    <w:rsid w:val="6104EDCD"/>
    <w:rsid w:val="61B62C4D"/>
    <w:rsid w:val="61B6AEE5"/>
    <w:rsid w:val="61D4D12C"/>
    <w:rsid w:val="6200AEB9"/>
    <w:rsid w:val="62052E1D"/>
    <w:rsid w:val="62DF8B46"/>
    <w:rsid w:val="63018A47"/>
    <w:rsid w:val="637510CE"/>
    <w:rsid w:val="640AF340"/>
    <w:rsid w:val="6464FCAE"/>
    <w:rsid w:val="662253FE"/>
    <w:rsid w:val="66A25180"/>
    <w:rsid w:val="66B4D6B1"/>
    <w:rsid w:val="6735D3FD"/>
    <w:rsid w:val="67B9E68A"/>
    <w:rsid w:val="67E9A693"/>
    <w:rsid w:val="683408C3"/>
    <w:rsid w:val="6875B7B3"/>
    <w:rsid w:val="68AF6001"/>
    <w:rsid w:val="68FD3DBD"/>
    <w:rsid w:val="69E7E914"/>
    <w:rsid w:val="69FA860D"/>
    <w:rsid w:val="6A84FF79"/>
    <w:rsid w:val="6A9C32FA"/>
    <w:rsid w:val="6AA8CEC5"/>
    <w:rsid w:val="6B8FAE51"/>
    <w:rsid w:val="6BCC4B77"/>
    <w:rsid w:val="6CA33807"/>
    <w:rsid w:val="6D8216BF"/>
    <w:rsid w:val="6DE6A22A"/>
    <w:rsid w:val="6E594CBE"/>
    <w:rsid w:val="6E5FA6AD"/>
    <w:rsid w:val="6E665A32"/>
    <w:rsid w:val="6E96948B"/>
    <w:rsid w:val="6EAFC87B"/>
    <w:rsid w:val="6EC7B3EC"/>
    <w:rsid w:val="6FBD3883"/>
    <w:rsid w:val="6FFB5B93"/>
    <w:rsid w:val="70BCDA4E"/>
    <w:rsid w:val="70FEE141"/>
    <w:rsid w:val="714E0184"/>
    <w:rsid w:val="7163F188"/>
    <w:rsid w:val="723B0EAF"/>
    <w:rsid w:val="72D50D1D"/>
    <w:rsid w:val="72F7BC83"/>
    <w:rsid w:val="734BB34D"/>
    <w:rsid w:val="738BF226"/>
    <w:rsid w:val="74EED466"/>
    <w:rsid w:val="74FF5B4D"/>
    <w:rsid w:val="75BA315C"/>
    <w:rsid w:val="75EA677E"/>
    <w:rsid w:val="75F78DEA"/>
    <w:rsid w:val="762A4575"/>
    <w:rsid w:val="7675999D"/>
    <w:rsid w:val="76B345EE"/>
    <w:rsid w:val="76F28421"/>
    <w:rsid w:val="779CF945"/>
    <w:rsid w:val="785A70FF"/>
    <w:rsid w:val="79ACD27C"/>
    <w:rsid w:val="7A30B6DD"/>
    <w:rsid w:val="7B615163"/>
    <w:rsid w:val="7B7E421C"/>
    <w:rsid w:val="7C09BD43"/>
    <w:rsid w:val="7C15CFEE"/>
    <w:rsid w:val="7CD9F0B9"/>
    <w:rsid w:val="7CF63158"/>
    <w:rsid w:val="7D49EC8B"/>
    <w:rsid w:val="7D53E5AA"/>
    <w:rsid w:val="7DB9F127"/>
    <w:rsid w:val="7E04AAE7"/>
    <w:rsid w:val="7E177B9F"/>
    <w:rsid w:val="7E37F79C"/>
    <w:rsid w:val="7EE50F8C"/>
    <w:rsid w:val="7F68583F"/>
    <w:rsid w:val="7F8200AE"/>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14370FF"/>
  <w15:chartTrackingRefBased/>
  <w15:docId w15:val="{7F063F04-04E6-4200-B3E4-AB040CAA3A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13422"/>
    <w:pPr>
      <w:ind w:left="720"/>
      <w:contextualSpacing/>
    </w:p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table" w:styleId="TableGrid">
    <w:name w:val="Table Grid"/>
    <w:basedOn w:val="TableNormal"/>
    <w:uiPriority w:val="39"/>
    <w:rsid w:val="000A3E2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50430F"/>
    <w:pPr>
      <w:spacing w:after="200" w:line="240" w:lineRule="auto"/>
    </w:pPr>
    <w:rPr>
      <w:i/>
      <w:iCs/>
      <w:color w:val="44546A" w:themeColor="text2"/>
      <w:sz w:val="18"/>
      <w:szCs w:val="18"/>
    </w:rPr>
  </w:style>
  <w:style w:type="character" w:styleId="PlaceholderText">
    <w:name w:val="Placeholder Text"/>
    <w:basedOn w:val="DefaultParagraphFont"/>
    <w:uiPriority w:val="99"/>
    <w:semiHidden/>
    <w:rsid w:val="00FE68AC"/>
    <w:rPr>
      <w:color w:val="808080"/>
    </w:rPr>
  </w:style>
  <w:style w:type="paragraph" w:styleId="CommentSubject">
    <w:name w:val="annotation subject"/>
    <w:basedOn w:val="CommentText"/>
    <w:next w:val="CommentText"/>
    <w:link w:val="CommentSubjectChar"/>
    <w:uiPriority w:val="99"/>
    <w:semiHidden/>
    <w:unhideWhenUsed/>
    <w:rsid w:val="00F209C1"/>
    <w:rPr>
      <w:b/>
      <w:bCs/>
    </w:rPr>
  </w:style>
  <w:style w:type="character" w:customStyle="1" w:styleId="CommentSubjectChar">
    <w:name w:val="Comment Subject Char"/>
    <w:basedOn w:val="CommentTextChar"/>
    <w:link w:val="CommentSubject"/>
    <w:uiPriority w:val="99"/>
    <w:semiHidden/>
    <w:rsid w:val="00F209C1"/>
    <w:rPr>
      <w:b/>
      <w:bCs/>
      <w:sz w:val="20"/>
      <w:szCs w:val="20"/>
    </w:rPr>
  </w:style>
  <w:style w:type="character" w:customStyle="1" w:styleId="normaltextrun">
    <w:name w:val="normaltextrun"/>
    <w:basedOn w:val="DefaultParagraphFont"/>
    <w:rsid w:val="00E316C7"/>
  </w:style>
  <w:style w:type="paragraph" w:styleId="NormalWeb">
    <w:name w:val="Normal (Web)"/>
    <w:basedOn w:val="Normal"/>
    <w:uiPriority w:val="99"/>
    <w:semiHidden/>
    <w:unhideWhenUsed/>
    <w:rsid w:val="005F31C6"/>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Hyperlink">
    <w:name w:val="Hyperlink"/>
    <w:basedOn w:val="DefaultParagraphFont"/>
    <w:uiPriority w:val="99"/>
    <w:unhideWhenUsed/>
    <w:rsid w:val="005F31C6"/>
    <w:rPr>
      <w:color w:val="0000FF"/>
      <w:u w:val="single"/>
    </w:rPr>
  </w:style>
  <w:style w:type="paragraph" w:styleId="BalloonText">
    <w:name w:val="Balloon Text"/>
    <w:basedOn w:val="Normal"/>
    <w:link w:val="BalloonTextChar"/>
    <w:uiPriority w:val="99"/>
    <w:semiHidden/>
    <w:unhideWhenUsed/>
    <w:rsid w:val="006E49E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E49EE"/>
    <w:rPr>
      <w:rFonts w:ascii="Segoe UI" w:hAnsi="Segoe UI" w:cs="Segoe UI"/>
      <w:sz w:val="18"/>
      <w:szCs w:val="18"/>
    </w:rPr>
  </w:style>
  <w:style w:type="paragraph" w:customStyle="1" w:styleId="EndNoteBibliographyTitle">
    <w:name w:val="EndNote Bibliography Title"/>
    <w:basedOn w:val="Normal"/>
    <w:link w:val="EndNoteBibliographyTitleChar"/>
    <w:rsid w:val="006E49EE"/>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6E49EE"/>
    <w:rPr>
      <w:rFonts w:ascii="Calibri" w:hAnsi="Calibri" w:cs="Calibri"/>
      <w:noProof/>
      <w:lang w:val="en-GB"/>
    </w:rPr>
  </w:style>
  <w:style w:type="paragraph" w:customStyle="1" w:styleId="EndNoteBibliography">
    <w:name w:val="EndNote Bibliography"/>
    <w:basedOn w:val="Normal"/>
    <w:link w:val="EndNoteBibliographyChar"/>
    <w:rsid w:val="006E49EE"/>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6E49EE"/>
    <w:rPr>
      <w:rFonts w:ascii="Calibri" w:hAnsi="Calibri" w:cs="Calibri"/>
      <w:noProof/>
      <w:lang w:val="en-GB"/>
    </w:rPr>
  </w:style>
  <w:style w:type="paragraph" w:styleId="z-TopofForm">
    <w:name w:val="HTML Top of Form"/>
    <w:basedOn w:val="Normal"/>
    <w:next w:val="Normal"/>
    <w:link w:val="z-TopofFormChar"/>
    <w:hidden/>
    <w:uiPriority w:val="99"/>
    <w:semiHidden/>
    <w:unhideWhenUsed/>
    <w:rsid w:val="009F54C1"/>
    <w:pPr>
      <w:pBdr>
        <w:bottom w:val="single" w:sz="6" w:space="1" w:color="auto"/>
      </w:pBdr>
      <w:spacing w:after="0" w:line="240" w:lineRule="auto"/>
      <w:jc w:val="center"/>
    </w:pPr>
    <w:rPr>
      <w:rFonts w:ascii="Arial" w:eastAsia="Times New Roman" w:hAnsi="Arial" w:cs="Arial"/>
      <w:vanish/>
      <w:sz w:val="16"/>
      <w:szCs w:val="16"/>
      <w:lang w:eastAsia="en-GB"/>
    </w:rPr>
  </w:style>
  <w:style w:type="character" w:customStyle="1" w:styleId="z-TopofFormChar">
    <w:name w:val="z-Top of Form Char"/>
    <w:basedOn w:val="DefaultParagraphFont"/>
    <w:link w:val="z-TopofForm"/>
    <w:uiPriority w:val="99"/>
    <w:semiHidden/>
    <w:rsid w:val="009F54C1"/>
    <w:rPr>
      <w:rFonts w:ascii="Arial" w:eastAsia="Times New Roman" w:hAnsi="Arial" w:cs="Arial"/>
      <w:vanish/>
      <w:sz w:val="16"/>
      <w:szCs w:val="16"/>
      <w:lang w:val="en-GB" w:eastAsia="en-GB"/>
    </w:rPr>
  </w:style>
  <w:style w:type="paragraph" w:styleId="z-BottomofForm">
    <w:name w:val="HTML Bottom of Form"/>
    <w:basedOn w:val="Normal"/>
    <w:next w:val="Normal"/>
    <w:link w:val="z-BottomofFormChar"/>
    <w:hidden/>
    <w:uiPriority w:val="99"/>
    <w:semiHidden/>
    <w:unhideWhenUsed/>
    <w:rsid w:val="009F54C1"/>
    <w:pPr>
      <w:pBdr>
        <w:top w:val="single" w:sz="6" w:space="1" w:color="auto"/>
      </w:pBdr>
      <w:spacing w:after="0" w:line="240" w:lineRule="auto"/>
      <w:jc w:val="center"/>
    </w:pPr>
    <w:rPr>
      <w:rFonts w:ascii="Arial" w:eastAsia="Times New Roman" w:hAnsi="Arial" w:cs="Arial"/>
      <w:vanish/>
      <w:sz w:val="16"/>
      <w:szCs w:val="16"/>
      <w:lang w:eastAsia="en-GB"/>
    </w:rPr>
  </w:style>
  <w:style w:type="character" w:customStyle="1" w:styleId="z-BottomofFormChar">
    <w:name w:val="z-Bottom of Form Char"/>
    <w:basedOn w:val="DefaultParagraphFont"/>
    <w:link w:val="z-BottomofForm"/>
    <w:uiPriority w:val="99"/>
    <w:semiHidden/>
    <w:rsid w:val="009F54C1"/>
    <w:rPr>
      <w:rFonts w:ascii="Arial" w:eastAsia="Times New Roman" w:hAnsi="Arial" w:cs="Arial"/>
      <w:vanish/>
      <w:sz w:val="16"/>
      <w:szCs w:val="16"/>
      <w:lang w:val="en-GB" w:eastAsia="en-GB"/>
    </w:rPr>
  </w:style>
  <w:style w:type="paragraph" w:styleId="Revision">
    <w:name w:val="Revision"/>
    <w:hidden/>
    <w:uiPriority w:val="99"/>
    <w:semiHidden/>
    <w:rsid w:val="003C5122"/>
    <w:pPr>
      <w:spacing w:after="0" w:line="240" w:lineRule="auto"/>
    </w:pPr>
    <w:rPr>
      <w:lang w:val="en-GB"/>
    </w:rPr>
  </w:style>
  <w:style w:type="paragraph" w:styleId="FootnoteText">
    <w:name w:val="footnote text"/>
    <w:basedOn w:val="Normal"/>
    <w:link w:val="FootnoteTextChar"/>
    <w:uiPriority w:val="99"/>
    <w:semiHidden/>
    <w:unhideWhenUsed/>
    <w:rsid w:val="00D47D45"/>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47D45"/>
    <w:rPr>
      <w:sz w:val="20"/>
      <w:szCs w:val="20"/>
      <w:lang w:val="en-GB"/>
    </w:rPr>
  </w:style>
  <w:style w:type="character" w:styleId="FootnoteReference">
    <w:name w:val="footnote reference"/>
    <w:basedOn w:val="DefaultParagraphFont"/>
    <w:uiPriority w:val="99"/>
    <w:semiHidden/>
    <w:unhideWhenUsed/>
    <w:rsid w:val="00D47D45"/>
    <w:rPr>
      <w:vertAlign w:val="superscript"/>
    </w:rPr>
  </w:style>
  <w:style w:type="paragraph" w:styleId="Header">
    <w:name w:val="header"/>
    <w:basedOn w:val="Normal"/>
    <w:link w:val="HeaderChar"/>
    <w:uiPriority w:val="99"/>
    <w:unhideWhenUsed/>
    <w:rsid w:val="00486D45"/>
    <w:pPr>
      <w:tabs>
        <w:tab w:val="center" w:pos="4513"/>
        <w:tab w:val="right" w:pos="9026"/>
      </w:tabs>
      <w:spacing w:after="0" w:line="240" w:lineRule="auto"/>
    </w:pPr>
  </w:style>
  <w:style w:type="character" w:customStyle="1" w:styleId="HeaderChar">
    <w:name w:val="Header Char"/>
    <w:basedOn w:val="DefaultParagraphFont"/>
    <w:link w:val="Header"/>
    <w:uiPriority w:val="99"/>
    <w:rsid w:val="00486D45"/>
    <w:rPr>
      <w:lang w:val="en-GB"/>
    </w:rPr>
  </w:style>
  <w:style w:type="paragraph" w:styleId="Footer">
    <w:name w:val="footer"/>
    <w:basedOn w:val="Normal"/>
    <w:link w:val="FooterChar"/>
    <w:uiPriority w:val="99"/>
    <w:unhideWhenUsed/>
    <w:rsid w:val="00486D45"/>
    <w:pPr>
      <w:tabs>
        <w:tab w:val="center" w:pos="4513"/>
        <w:tab w:val="right" w:pos="9026"/>
      </w:tabs>
      <w:spacing w:after="0" w:line="240" w:lineRule="auto"/>
    </w:pPr>
  </w:style>
  <w:style w:type="character" w:customStyle="1" w:styleId="FooterChar">
    <w:name w:val="Footer Char"/>
    <w:basedOn w:val="DefaultParagraphFont"/>
    <w:link w:val="Footer"/>
    <w:uiPriority w:val="99"/>
    <w:rsid w:val="00486D45"/>
    <w:rPr>
      <w:lang w:val="en-GB"/>
    </w:rPr>
  </w:style>
  <w:style w:type="character" w:customStyle="1" w:styleId="author">
    <w:name w:val="author"/>
    <w:basedOn w:val="DefaultParagraphFont"/>
    <w:rsid w:val="00765241"/>
  </w:style>
  <w:style w:type="character" w:customStyle="1" w:styleId="pubyear">
    <w:name w:val="pubyear"/>
    <w:basedOn w:val="DefaultParagraphFont"/>
    <w:rsid w:val="00765241"/>
  </w:style>
  <w:style w:type="character" w:customStyle="1" w:styleId="eop">
    <w:name w:val="eop"/>
    <w:basedOn w:val="DefaultParagraphFont"/>
    <w:rsid w:val="009652CD"/>
  </w:style>
  <w:style w:type="character" w:styleId="LineNumber">
    <w:name w:val="line number"/>
    <w:basedOn w:val="DefaultParagraphFont"/>
    <w:uiPriority w:val="99"/>
    <w:semiHidden/>
    <w:unhideWhenUsed/>
    <w:rsid w:val="003C6823"/>
  </w:style>
  <w:style w:type="character" w:customStyle="1" w:styleId="UnresolvedMention1">
    <w:name w:val="Unresolved Mention1"/>
    <w:basedOn w:val="DefaultParagraphFont"/>
    <w:uiPriority w:val="99"/>
    <w:semiHidden/>
    <w:unhideWhenUsed/>
    <w:rsid w:val="007F5679"/>
    <w:rPr>
      <w:color w:val="605E5C"/>
      <w:shd w:val="clear" w:color="auto" w:fill="E1DFDD"/>
    </w:rPr>
  </w:style>
  <w:style w:type="character" w:styleId="UnresolvedMention">
    <w:name w:val="Unresolved Mention"/>
    <w:basedOn w:val="DefaultParagraphFont"/>
    <w:uiPriority w:val="99"/>
    <w:semiHidden/>
    <w:unhideWhenUsed/>
    <w:rsid w:val="002D7D6E"/>
    <w:rPr>
      <w:color w:val="605E5C"/>
      <w:shd w:val="clear" w:color="auto" w:fill="E1DFDD"/>
    </w:rPr>
  </w:style>
  <w:style w:type="character" w:customStyle="1" w:styleId="UnresolvedMention2">
    <w:name w:val="Unresolved Mention2"/>
    <w:basedOn w:val="DefaultParagraphFont"/>
    <w:uiPriority w:val="99"/>
    <w:semiHidden/>
    <w:unhideWhenUsed/>
    <w:rsid w:val="00F4317B"/>
    <w:rPr>
      <w:color w:val="605E5C"/>
      <w:shd w:val="clear" w:color="auto" w:fill="E1DFDD"/>
    </w:rPr>
  </w:style>
  <w:style w:type="character" w:styleId="FollowedHyperlink">
    <w:name w:val="FollowedHyperlink"/>
    <w:basedOn w:val="DefaultParagraphFont"/>
    <w:uiPriority w:val="99"/>
    <w:semiHidden/>
    <w:unhideWhenUsed/>
    <w:rsid w:val="00C9244F"/>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4512484">
      <w:bodyDiv w:val="1"/>
      <w:marLeft w:val="0"/>
      <w:marRight w:val="0"/>
      <w:marTop w:val="0"/>
      <w:marBottom w:val="0"/>
      <w:divBdr>
        <w:top w:val="none" w:sz="0" w:space="0" w:color="auto"/>
        <w:left w:val="none" w:sz="0" w:space="0" w:color="auto"/>
        <w:bottom w:val="none" w:sz="0" w:space="0" w:color="auto"/>
        <w:right w:val="none" w:sz="0" w:space="0" w:color="auto"/>
      </w:divBdr>
      <w:divsChild>
        <w:div w:id="1005206199">
          <w:marLeft w:val="0"/>
          <w:marRight w:val="0"/>
          <w:marTop w:val="0"/>
          <w:marBottom w:val="0"/>
          <w:divBdr>
            <w:top w:val="none" w:sz="0" w:space="0" w:color="auto"/>
            <w:left w:val="none" w:sz="0" w:space="0" w:color="auto"/>
            <w:bottom w:val="none" w:sz="0" w:space="0" w:color="auto"/>
            <w:right w:val="none" w:sz="0" w:space="0" w:color="auto"/>
          </w:divBdr>
        </w:div>
        <w:div w:id="1170752965">
          <w:marLeft w:val="0"/>
          <w:marRight w:val="0"/>
          <w:marTop w:val="0"/>
          <w:marBottom w:val="0"/>
          <w:divBdr>
            <w:top w:val="single" w:sz="6" w:space="0" w:color="5B616B"/>
            <w:left w:val="single" w:sz="6" w:space="0" w:color="5B616B"/>
            <w:bottom w:val="single" w:sz="6" w:space="0" w:color="5B616B"/>
            <w:right w:val="single" w:sz="6" w:space="0" w:color="5B616B"/>
          </w:divBdr>
        </w:div>
      </w:divsChild>
    </w:div>
    <w:div w:id="340670682">
      <w:bodyDiv w:val="1"/>
      <w:marLeft w:val="0"/>
      <w:marRight w:val="0"/>
      <w:marTop w:val="0"/>
      <w:marBottom w:val="0"/>
      <w:divBdr>
        <w:top w:val="none" w:sz="0" w:space="0" w:color="auto"/>
        <w:left w:val="none" w:sz="0" w:space="0" w:color="auto"/>
        <w:bottom w:val="none" w:sz="0" w:space="0" w:color="auto"/>
        <w:right w:val="none" w:sz="0" w:space="0" w:color="auto"/>
      </w:divBdr>
    </w:div>
    <w:div w:id="519323367">
      <w:bodyDiv w:val="1"/>
      <w:marLeft w:val="0"/>
      <w:marRight w:val="0"/>
      <w:marTop w:val="0"/>
      <w:marBottom w:val="0"/>
      <w:divBdr>
        <w:top w:val="none" w:sz="0" w:space="0" w:color="auto"/>
        <w:left w:val="none" w:sz="0" w:space="0" w:color="auto"/>
        <w:bottom w:val="none" w:sz="0" w:space="0" w:color="auto"/>
        <w:right w:val="none" w:sz="0" w:space="0" w:color="auto"/>
      </w:divBdr>
    </w:div>
    <w:div w:id="617948703">
      <w:bodyDiv w:val="1"/>
      <w:marLeft w:val="0"/>
      <w:marRight w:val="0"/>
      <w:marTop w:val="0"/>
      <w:marBottom w:val="0"/>
      <w:divBdr>
        <w:top w:val="none" w:sz="0" w:space="0" w:color="auto"/>
        <w:left w:val="none" w:sz="0" w:space="0" w:color="auto"/>
        <w:bottom w:val="none" w:sz="0" w:space="0" w:color="auto"/>
        <w:right w:val="none" w:sz="0" w:space="0" w:color="auto"/>
      </w:divBdr>
      <w:divsChild>
        <w:div w:id="1310524717">
          <w:marLeft w:val="0"/>
          <w:marRight w:val="0"/>
          <w:marTop w:val="0"/>
          <w:marBottom w:val="0"/>
          <w:divBdr>
            <w:top w:val="none" w:sz="0" w:space="0" w:color="auto"/>
            <w:left w:val="none" w:sz="0" w:space="0" w:color="auto"/>
            <w:bottom w:val="none" w:sz="0" w:space="0" w:color="auto"/>
            <w:right w:val="none" w:sz="0" w:space="0" w:color="auto"/>
          </w:divBdr>
        </w:div>
      </w:divsChild>
    </w:div>
    <w:div w:id="984626243">
      <w:bodyDiv w:val="1"/>
      <w:marLeft w:val="0"/>
      <w:marRight w:val="0"/>
      <w:marTop w:val="0"/>
      <w:marBottom w:val="0"/>
      <w:divBdr>
        <w:top w:val="none" w:sz="0" w:space="0" w:color="auto"/>
        <w:left w:val="none" w:sz="0" w:space="0" w:color="auto"/>
        <w:bottom w:val="none" w:sz="0" w:space="0" w:color="auto"/>
        <w:right w:val="none" w:sz="0" w:space="0" w:color="auto"/>
      </w:divBdr>
    </w:div>
    <w:div w:id="1245646756">
      <w:bodyDiv w:val="1"/>
      <w:marLeft w:val="0"/>
      <w:marRight w:val="0"/>
      <w:marTop w:val="0"/>
      <w:marBottom w:val="0"/>
      <w:divBdr>
        <w:top w:val="none" w:sz="0" w:space="0" w:color="auto"/>
        <w:left w:val="none" w:sz="0" w:space="0" w:color="auto"/>
        <w:bottom w:val="none" w:sz="0" w:space="0" w:color="auto"/>
        <w:right w:val="none" w:sz="0" w:space="0" w:color="auto"/>
      </w:divBdr>
    </w:div>
    <w:div w:id="21238427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6.png"/><Relationship Id="rId21" Type="http://schemas.openxmlformats.org/officeDocument/2006/relationships/image" Target="media/image11.png"/><Relationship Id="rId42" Type="http://schemas.openxmlformats.org/officeDocument/2006/relationships/image" Target="media/image32.png"/><Relationship Id="rId47" Type="http://schemas.openxmlformats.org/officeDocument/2006/relationships/image" Target="media/image37.png"/><Relationship Id="rId63" Type="http://schemas.openxmlformats.org/officeDocument/2006/relationships/image" Target="media/image47.png"/><Relationship Id="rId68" Type="http://schemas.microsoft.com/office/2007/relationships/hdphoto" Target="media/hdphoto1.wdp"/><Relationship Id="rId84" Type="http://schemas.openxmlformats.org/officeDocument/2006/relationships/fontTable" Target="fontTable.xml"/><Relationship Id="rId16" Type="http://schemas.openxmlformats.org/officeDocument/2006/relationships/image" Target="media/image6.PNG"/><Relationship Id="rId11" Type="http://schemas.openxmlformats.org/officeDocument/2006/relationships/hyperlink" Target="mailto:e.s.kelly@soton.ac.uk" TargetMode="External"/><Relationship Id="rId32" Type="http://schemas.openxmlformats.org/officeDocument/2006/relationships/image" Target="media/image22.png"/><Relationship Id="rId37" Type="http://schemas.openxmlformats.org/officeDocument/2006/relationships/image" Target="media/image27.png"/><Relationship Id="rId53" Type="http://schemas.openxmlformats.org/officeDocument/2006/relationships/image" Target="media/image29.jpg"/><Relationship Id="rId58" Type="http://schemas.openxmlformats.org/officeDocument/2006/relationships/image" Target="media/image34.jpeg"/><Relationship Id="rId74" Type="http://schemas.openxmlformats.org/officeDocument/2006/relationships/image" Target="media/image63.png"/><Relationship Id="rId79" Type="http://schemas.openxmlformats.org/officeDocument/2006/relationships/image" Target="media/image68.png"/><Relationship Id="rId5" Type="http://schemas.openxmlformats.org/officeDocument/2006/relationships/numbering" Target="numbering.xml"/><Relationship Id="rId19" Type="http://schemas.openxmlformats.org/officeDocument/2006/relationships/image" Target="media/image9.png"/><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 Id="rId43" Type="http://schemas.openxmlformats.org/officeDocument/2006/relationships/image" Target="media/image33.png"/><Relationship Id="rId48" Type="http://schemas.openxmlformats.org/officeDocument/2006/relationships/image" Target="media/image38.png"/><Relationship Id="rId56" Type="http://schemas.openxmlformats.org/officeDocument/2006/relationships/image" Target="media/image32.jpeg"/><Relationship Id="rId64" Type="http://schemas.openxmlformats.org/officeDocument/2006/relationships/image" Target="media/image48.png"/><Relationship Id="rId69" Type="http://schemas.openxmlformats.org/officeDocument/2006/relationships/image" Target="media/image52.png"/><Relationship Id="rId77" Type="http://schemas.openxmlformats.org/officeDocument/2006/relationships/image" Target="media/image66.png"/><Relationship Id="rId8" Type="http://schemas.openxmlformats.org/officeDocument/2006/relationships/webSettings" Target="webSettings.xml"/><Relationship Id="rId51" Type="http://schemas.openxmlformats.org/officeDocument/2006/relationships/image" Target="media/image41.png"/><Relationship Id="rId72" Type="http://schemas.openxmlformats.org/officeDocument/2006/relationships/image" Target="media/image61.png"/><Relationship Id="rId80" Type="http://schemas.openxmlformats.org/officeDocument/2006/relationships/image" Target="media/image69.png"/><Relationship Id="rId85" Type="http://schemas.openxmlformats.org/officeDocument/2006/relationships/theme" Target="theme/theme1.xml"/><Relationship Id="rId3" Type="http://schemas.openxmlformats.org/officeDocument/2006/relationships/customXml" Target="../customXml/item3.xml"/><Relationship Id="rId12" Type="http://schemas.openxmlformats.org/officeDocument/2006/relationships/footer" Target="footer1.xml"/><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3.png"/><Relationship Id="rId38" Type="http://schemas.openxmlformats.org/officeDocument/2006/relationships/image" Target="media/image28.png"/><Relationship Id="rId46" Type="http://schemas.openxmlformats.org/officeDocument/2006/relationships/image" Target="media/image36.png"/><Relationship Id="rId59" Type="http://schemas.openxmlformats.org/officeDocument/2006/relationships/image" Target="media/image43.png"/><Relationship Id="rId67" Type="http://schemas.openxmlformats.org/officeDocument/2006/relationships/image" Target="media/image51.png"/><Relationship Id="rId20" Type="http://schemas.openxmlformats.org/officeDocument/2006/relationships/image" Target="media/image10.png"/><Relationship Id="rId41" Type="http://schemas.openxmlformats.org/officeDocument/2006/relationships/image" Target="media/image31.png"/><Relationship Id="rId54" Type="http://schemas.openxmlformats.org/officeDocument/2006/relationships/image" Target="media/image30.jpg"/><Relationship Id="rId62" Type="http://schemas.openxmlformats.org/officeDocument/2006/relationships/image" Target="media/image46.png"/><Relationship Id="rId70" Type="http://schemas.openxmlformats.org/officeDocument/2006/relationships/image" Target="media/image53.png"/><Relationship Id="rId75" Type="http://schemas.openxmlformats.org/officeDocument/2006/relationships/image" Target="media/image64.png"/><Relationship Id="rId83" Type="http://schemas.openxmlformats.org/officeDocument/2006/relationships/image" Target="media/image55.jpeg"/><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image" Target="media/image26.png"/><Relationship Id="rId49" Type="http://schemas.openxmlformats.org/officeDocument/2006/relationships/image" Target="media/image39.png"/><Relationship Id="rId57" Type="http://schemas.openxmlformats.org/officeDocument/2006/relationships/image" Target="media/image33.jpeg"/><Relationship Id="rId10" Type="http://schemas.openxmlformats.org/officeDocument/2006/relationships/endnotes" Target="endnotes.xml"/><Relationship Id="rId31" Type="http://schemas.openxmlformats.org/officeDocument/2006/relationships/image" Target="media/image21.png"/><Relationship Id="rId44" Type="http://schemas.openxmlformats.org/officeDocument/2006/relationships/image" Target="media/image34.png"/><Relationship Id="rId52" Type="http://schemas.openxmlformats.org/officeDocument/2006/relationships/image" Target="media/image42.png"/><Relationship Id="rId60" Type="http://schemas.openxmlformats.org/officeDocument/2006/relationships/image" Target="media/image44.png"/><Relationship Id="rId65" Type="http://schemas.openxmlformats.org/officeDocument/2006/relationships/image" Target="media/image49.png"/><Relationship Id="rId73" Type="http://schemas.openxmlformats.org/officeDocument/2006/relationships/image" Target="media/image62.png"/><Relationship Id="rId78" Type="http://schemas.openxmlformats.org/officeDocument/2006/relationships/image" Target="media/image67.png"/><Relationship Id="rId81" Type="http://schemas.openxmlformats.org/officeDocument/2006/relationships/image" Target="media/image70.png"/><Relationship Id="rId4" Type="http://schemas.openxmlformats.org/officeDocument/2006/relationships/customXml" Target="../customXml/item4.xml"/><Relationship Id="rId9" Type="http://schemas.openxmlformats.org/officeDocument/2006/relationships/footnotes" Target="footnotes.xml"/><Relationship Id="rId13" Type="http://schemas.openxmlformats.org/officeDocument/2006/relationships/image" Target="media/image3.png"/><Relationship Id="rId18" Type="http://schemas.openxmlformats.org/officeDocument/2006/relationships/image" Target="media/image8.png"/><Relationship Id="rId39" Type="http://schemas.openxmlformats.org/officeDocument/2006/relationships/image" Target="media/image29.png"/><Relationship Id="rId34" Type="http://schemas.openxmlformats.org/officeDocument/2006/relationships/image" Target="media/image24.png"/><Relationship Id="rId50" Type="http://schemas.openxmlformats.org/officeDocument/2006/relationships/image" Target="media/image40.png"/><Relationship Id="rId55" Type="http://schemas.openxmlformats.org/officeDocument/2006/relationships/image" Target="media/image31.jpg"/><Relationship Id="rId76" Type="http://schemas.openxmlformats.org/officeDocument/2006/relationships/image" Target="media/image65.png"/><Relationship Id="rId7" Type="http://schemas.openxmlformats.org/officeDocument/2006/relationships/settings" Target="settings.xml"/><Relationship Id="rId71" Type="http://schemas.openxmlformats.org/officeDocument/2006/relationships/image" Target="media/image60.png"/><Relationship Id="rId2" Type="http://schemas.openxmlformats.org/officeDocument/2006/relationships/customXml" Target="../customXml/item2.xml"/><Relationship Id="rId29" Type="http://schemas.openxmlformats.org/officeDocument/2006/relationships/image" Target="media/image19.png"/><Relationship Id="rId24" Type="http://schemas.openxmlformats.org/officeDocument/2006/relationships/image" Target="media/image14.png"/><Relationship Id="rId40" Type="http://schemas.openxmlformats.org/officeDocument/2006/relationships/image" Target="media/image30.png"/><Relationship Id="rId45" Type="http://schemas.openxmlformats.org/officeDocument/2006/relationships/image" Target="media/image35.png"/><Relationship Id="rId66" Type="http://schemas.openxmlformats.org/officeDocument/2006/relationships/image" Target="media/image50.png"/><Relationship Id="rId61" Type="http://schemas.openxmlformats.org/officeDocument/2006/relationships/image" Target="media/image45.png"/><Relationship Id="rId82" Type="http://schemas.openxmlformats.org/officeDocument/2006/relationships/image" Target="media/image54.jpg"/></Relationships>
</file>

<file path=word/_rels/numbering.xml.rels><?xml version="1.0" encoding="UTF-8" standalone="yes"?>
<Relationships xmlns="http://schemas.openxmlformats.org/package/2006/relationships"><Relationship Id="rId2" Type="http://schemas.openxmlformats.org/officeDocument/2006/relationships/image" Target="media/image2.emf"/><Relationship Id="rId1" Type="http://schemas.openxmlformats.org/officeDocument/2006/relationships/image" Target="media/image1.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9BD1B0AC4D71E5439EDE43E328AC84E6" ma:contentTypeVersion="13" ma:contentTypeDescription="Create a new document." ma:contentTypeScope="" ma:versionID="25172a5d60b24de32fa375c660fd89ba">
  <xsd:schema xmlns:xsd="http://www.w3.org/2001/XMLSchema" xmlns:xs="http://www.w3.org/2001/XMLSchema" xmlns:p="http://schemas.microsoft.com/office/2006/metadata/properties" xmlns:ns3="6c9c043f-c73d-4788-b152-a36b90775eff" xmlns:ns4="8b2ec382-7185-41eb-947c-f23bfcac85e3" targetNamespace="http://schemas.microsoft.com/office/2006/metadata/properties" ma:root="true" ma:fieldsID="f8dfa7abc0fc640d1308ddc6605238dc" ns3:_="" ns4:_="">
    <xsd:import namespace="6c9c043f-c73d-4788-b152-a36b90775eff"/>
    <xsd:import namespace="8b2ec382-7185-41eb-947c-f23bfcac85e3"/>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3:MediaServiceDateTaken" minOccurs="0"/>
                <xsd:element ref="ns3:MediaServiceLocation" minOccurs="0"/>
                <xsd:element ref="ns3:MediaServiceGenerationTime" minOccurs="0"/>
                <xsd:element ref="ns3:MediaServiceEventHashCode" minOccurs="0"/>
                <xsd:element ref="ns3:MediaServiceAutoKeyPoints" minOccurs="0"/>
                <xsd:element ref="ns3:MediaServiceKeyPoints"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6c9c043f-c73d-4788-b152-a36b90775ef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Location" ma:index="13" nillable="true" ma:displayName="Location" ma:internalName="MediaServiceLocation" ma:readOnly="true">
      <xsd:simpleType>
        <xsd:restriction base="dms:Text"/>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AutoKeyPoints" ma:index="16" nillable="true" ma:displayName="MediaServiceAutoKeyPoints" ma:hidden="true" ma:internalName="MediaServiceAutoKeyPoints" ma:readOnly="true">
      <xsd:simpleType>
        <xsd:restriction base="dms:Note"/>
      </xsd:simpleType>
    </xsd:element>
    <xsd:element name="MediaServiceKeyPoints" ma:index="17"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8b2ec382-7185-41eb-947c-f23bfcac85e3"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element name="SharingHintHash" ma:index="20"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2A42700C-D855-4AE7-8D6A-412EEA462FD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6c9c043f-c73d-4788-b152-a36b90775eff"/>
    <ds:schemaRef ds:uri="8b2ec382-7185-41eb-947c-f23bfcac85e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37B2558A-792E-418A-8757-736B0CF661D5}">
  <ds:schemaRefs>
    <ds:schemaRef ds:uri="http://schemas.openxmlformats.org/officeDocument/2006/bibliography"/>
  </ds:schemaRefs>
</ds:datastoreItem>
</file>

<file path=customXml/itemProps3.xml><?xml version="1.0" encoding="utf-8"?>
<ds:datastoreItem xmlns:ds="http://schemas.openxmlformats.org/officeDocument/2006/customXml" ds:itemID="{9342A6F4-B991-40AE-9D10-EA3B63166124}">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E7F3DF2F-FA5A-40B9-8C4B-6D07A45147DD}">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3</Pages>
  <Words>13457</Words>
  <Characters>76705</Characters>
  <Application>Microsoft Office Word</Application>
  <DocSecurity>0</DocSecurity>
  <Lines>639</Lines>
  <Paragraphs>1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9983</CharactersWithSpaces>
  <SharedDoc>false</SharedDoc>
  <HLinks>
    <vt:vector size="6" baseType="variant">
      <vt:variant>
        <vt:i4>4653115</vt:i4>
      </vt:variant>
      <vt:variant>
        <vt:i4>0</vt:i4>
      </vt:variant>
      <vt:variant>
        <vt:i4>0</vt:i4>
      </vt:variant>
      <vt:variant>
        <vt:i4>5</vt:i4>
      </vt:variant>
      <vt:variant>
        <vt:lpwstr>mailto:e.s.kelly@soton.ac.uk</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elly E.S.</dc:creator>
  <cp:keywords/>
  <dc:description/>
  <cp:lastModifiedBy>Emily Kelly</cp:lastModifiedBy>
  <cp:revision>458</cp:revision>
  <cp:lastPrinted>2021-07-22T21:10:00Z</cp:lastPrinted>
  <dcterms:created xsi:type="dcterms:W3CDTF">2021-08-18T12:58:00Z</dcterms:created>
  <dcterms:modified xsi:type="dcterms:W3CDTF">2021-10-26T09: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9BD1B0AC4D71E5439EDE43E328AC84E6</vt:lpwstr>
  </property>
</Properties>
</file>